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rPr>
        <w:id w:val="1092810719"/>
        <w:docPartObj>
          <w:docPartGallery w:val="Cover Pages"/>
          <w:docPartUnique/>
        </w:docPartObj>
      </w:sdtPr>
      <w:sdtEndPr>
        <w:rPr>
          <w:rFonts w:asciiTheme="minorHAnsi" w:eastAsiaTheme="minorHAnsi" w:hAnsiTheme="minorHAnsi" w:cstheme="minorBidi"/>
          <w:color w:val="000000" w:themeColor="text1"/>
        </w:rPr>
      </w:sdtEndPr>
      <w:sdtContent>
        <w:p w:rsidR="008015E3" w:rsidRPr="00A14216" w:rsidRDefault="008015E3" w:rsidP="001F1B83">
          <w:pPr>
            <w:spacing w:line="360" w:lineRule="auto"/>
            <w:rPr>
              <w:rFonts w:ascii="Times New Roman" w:hAnsi="Times New Roman" w:cs="Times New Roman"/>
            </w:rPr>
          </w:pPr>
        </w:p>
        <w:tbl>
          <w:tblPr>
            <w:tblpPr w:leftFromText="187" w:rightFromText="187" w:horzAnchor="margin" w:tblpXSpec="right" w:tblpYSpec="top"/>
            <w:tblW w:w="2362" w:type="pct"/>
            <w:tblBorders>
              <w:top w:val="single" w:sz="36" w:space="0" w:color="9BBB59" w:themeColor="accent3"/>
              <w:bottom w:val="single" w:sz="36" w:space="0" w:color="9BBB59" w:themeColor="accent3"/>
              <w:insideH w:val="single" w:sz="36" w:space="0" w:color="9BBB59" w:themeColor="accent3"/>
            </w:tblBorders>
            <w:tblCellMar>
              <w:top w:w="360" w:type="dxa"/>
              <w:left w:w="115" w:type="dxa"/>
              <w:bottom w:w="360" w:type="dxa"/>
              <w:right w:w="115" w:type="dxa"/>
            </w:tblCellMar>
            <w:tblLook w:val="04A0" w:firstRow="1" w:lastRow="0" w:firstColumn="1" w:lastColumn="0" w:noHBand="0" w:noVBand="1"/>
          </w:tblPr>
          <w:tblGrid>
            <w:gridCol w:w="4373"/>
          </w:tblGrid>
          <w:tr w:rsidR="00A14216" w:rsidRPr="00A14216" w:rsidTr="008015E3">
            <w:trPr>
              <w:trHeight w:val="901"/>
            </w:trPr>
            <w:sdt>
              <w:sdtPr>
                <w:rPr>
                  <w:rFonts w:ascii="Times New Roman" w:eastAsiaTheme="majorEastAsia" w:hAnsi="Times New Roman" w:cs="Times New Roman"/>
                  <w:color w:val="000000" w:themeColor="text1"/>
                  <w:sz w:val="72"/>
                  <w:szCs w:val="72"/>
                </w:rPr>
                <w:alias w:val="Title"/>
                <w:id w:val="13553149"/>
                <w:dataBinding w:prefixMappings="xmlns:ns0='http://schemas.openxmlformats.org/package/2006/metadata/core-properties' xmlns:ns1='http://purl.org/dc/elements/1.1/'" w:xpath="/ns0:coreProperties[1]/ns1:title[1]" w:storeItemID="{6C3C8BC8-F283-45AE-878A-BAB7291924A1}"/>
                <w:text/>
              </w:sdtPr>
              <w:sdtEndPr/>
              <w:sdtContent>
                <w:tc>
                  <w:tcPr>
                    <w:tcW w:w="0" w:type="auto"/>
                  </w:tcPr>
                  <w:p w:rsidR="008015E3" w:rsidRPr="00A14216" w:rsidRDefault="00A7441B" w:rsidP="001F1B83">
                    <w:pPr>
                      <w:pStyle w:val="NoSpacing"/>
                      <w:spacing w:line="360" w:lineRule="auto"/>
                      <w:rPr>
                        <w:rFonts w:ascii="Times New Roman" w:eastAsiaTheme="majorEastAsia" w:hAnsi="Times New Roman" w:cs="Times New Roman"/>
                        <w:color w:val="000000" w:themeColor="text1"/>
                        <w:sz w:val="72"/>
                        <w:szCs w:val="72"/>
                      </w:rPr>
                    </w:pPr>
                    <w:r>
                      <w:rPr>
                        <w:rFonts w:ascii="Times New Roman" w:eastAsiaTheme="majorEastAsia" w:hAnsi="Times New Roman" w:cs="Times New Roman"/>
                        <w:color w:val="000000" w:themeColor="text1"/>
                        <w:sz w:val="72"/>
                        <w:szCs w:val="72"/>
                      </w:rPr>
                      <w:t>Chapter 2</w:t>
                    </w:r>
                  </w:p>
                </w:tc>
              </w:sdtContent>
            </w:sdt>
          </w:tr>
          <w:tr w:rsidR="00A14216" w:rsidRPr="00A14216" w:rsidTr="008015E3">
            <w:trPr>
              <w:trHeight w:val="1030"/>
            </w:trPr>
            <w:sdt>
              <w:sdtPr>
                <w:rPr>
                  <w:rFonts w:ascii="Times New Roman" w:hAnsi="Times New Roman" w:cs="Times New Roman"/>
                  <w:color w:val="000000" w:themeColor="text1"/>
                  <w:sz w:val="40"/>
                  <w:szCs w:val="40"/>
                </w:rPr>
                <w:alias w:val="Subtitle"/>
                <w:id w:val="13553153"/>
                <w:dataBinding w:prefixMappings="xmlns:ns0='http://schemas.openxmlformats.org/package/2006/metadata/core-properties' xmlns:ns1='http://purl.org/dc/elements/1.1/'" w:xpath="/ns0:coreProperties[1]/ns1:subject[1]" w:storeItemID="{6C3C8BC8-F283-45AE-878A-BAB7291924A1}"/>
                <w:text/>
              </w:sdtPr>
              <w:sdtEndPr/>
              <w:sdtContent>
                <w:tc>
                  <w:tcPr>
                    <w:tcW w:w="0" w:type="auto"/>
                  </w:tcPr>
                  <w:p w:rsidR="008015E3" w:rsidRPr="00A14216" w:rsidRDefault="00A7441B" w:rsidP="001F1B83">
                    <w:pPr>
                      <w:pStyle w:val="NoSpacing"/>
                      <w:spacing w:line="360" w:lineRule="auto"/>
                      <w:rPr>
                        <w:rFonts w:ascii="Times New Roman" w:hAnsi="Times New Roman" w:cs="Times New Roman"/>
                        <w:color w:val="000000" w:themeColor="text1"/>
                        <w:sz w:val="40"/>
                        <w:szCs w:val="40"/>
                      </w:rPr>
                    </w:pPr>
                    <w:r>
                      <w:rPr>
                        <w:rFonts w:ascii="Times New Roman" w:hAnsi="Times New Roman" w:cs="Times New Roman"/>
                        <w:color w:val="000000" w:themeColor="text1"/>
                        <w:sz w:val="40"/>
                        <w:szCs w:val="40"/>
                      </w:rPr>
                      <w:t>Materials and Methods</w:t>
                    </w:r>
                  </w:p>
                </w:tc>
              </w:sdtContent>
            </w:sdt>
          </w:tr>
          <w:tr w:rsidR="00A14216" w:rsidRPr="00A14216" w:rsidTr="008015E3">
            <w:trPr>
              <w:trHeight w:val="361"/>
            </w:trPr>
            <w:tc>
              <w:tcPr>
                <w:tcW w:w="0" w:type="auto"/>
              </w:tcPr>
              <w:p w:rsidR="008015E3" w:rsidRPr="00A14216" w:rsidRDefault="008015E3" w:rsidP="001A0C03">
                <w:pPr>
                  <w:pStyle w:val="NoSpacing"/>
                  <w:spacing w:line="360" w:lineRule="auto"/>
                  <w:rPr>
                    <w:rFonts w:ascii="Times New Roman" w:hAnsi="Times New Roman" w:cs="Times New Roman"/>
                    <w:color w:val="000000" w:themeColor="text1"/>
                    <w:sz w:val="28"/>
                    <w:szCs w:val="28"/>
                  </w:rPr>
                </w:pPr>
                <w:r w:rsidRPr="00A14216">
                  <w:rPr>
                    <w:rFonts w:ascii="Times New Roman" w:hAnsi="Times New Roman" w:cs="Times New Roman"/>
                    <w:color w:val="000000" w:themeColor="text1"/>
                    <w:sz w:val="28"/>
                    <w:szCs w:val="28"/>
                  </w:rPr>
                  <w:t xml:space="preserve">A discussion of the </w:t>
                </w:r>
                <w:r w:rsidR="001A0C03">
                  <w:rPr>
                    <w:rFonts w:ascii="Times New Roman" w:hAnsi="Times New Roman" w:cs="Times New Roman"/>
                    <w:color w:val="000000" w:themeColor="text1"/>
                    <w:sz w:val="28"/>
                    <w:szCs w:val="28"/>
                  </w:rPr>
                  <w:t>electrophysiological recording method and histology methods</w:t>
                </w:r>
                <w:r w:rsidRPr="00A14216">
                  <w:rPr>
                    <w:rFonts w:ascii="Times New Roman" w:hAnsi="Times New Roman" w:cs="Times New Roman"/>
                    <w:color w:val="000000" w:themeColor="text1"/>
                    <w:sz w:val="28"/>
                    <w:szCs w:val="28"/>
                  </w:rPr>
                  <w:t xml:space="preserve"> used to generate the data in this study</w:t>
                </w:r>
              </w:p>
            </w:tc>
          </w:tr>
        </w:tbl>
        <w:p w:rsidR="008015E3" w:rsidRPr="00A14216" w:rsidRDefault="008015E3" w:rsidP="001F1B83">
          <w:pPr>
            <w:spacing w:line="360" w:lineRule="auto"/>
            <w:rPr>
              <w:rFonts w:ascii="Times New Roman" w:hAnsi="Times New Roman" w:cs="Times New Roman"/>
              <w:color w:val="000000" w:themeColor="text1"/>
            </w:rPr>
          </w:pPr>
        </w:p>
        <w:p w:rsidR="0087049A" w:rsidRDefault="008015E3" w:rsidP="001F1B83">
          <w:pPr>
            <w:spacing w:line="360" w:lineRule="auto"/>
            <w:ind w:left="2160"/>
            <w:rPr>
              <w:rFonts w:ascii="Times New Roman" w:hAnsi="Times New Roman" w:cs="Times New Roman"/>
              <w:color w:val="000000" w:themeColor="text1"/>
            </w:rPr>
          </w:pPr>
          <w:r w:rsidRPr="00A14216">
            <w:rPr>
              <w:rFonts w:ascii="Times New Roman" w:hAnsi="Times New Roman" w:cs="Times New Roman"/>
              <w:color w:val="000000" w:themeColor="text1"/>
            </w:rPr>
            <w:br w:type="page"/>
          </w:r>
        </w:p>
        <w:p w:rsidR="0099780C" w:rsidRPr="00A14216" w:rsidRDefault="0099780C" w:rsidP="001F1B83">
          <w:pPr>
            <w:pStyle w:val="Heading1"/>
            <w:spacing w:line="360" w:lineRule="auto"/>
          </w:pPr>
          <w:bookmarkStart w:id="0" w:name="_GoBack"/>
          <w:bookmarkEnd w:id="0"/>
          <w:r w:rsidRPr="00A14216">
            <w:lastRenderedPageBreak/>
            <w:t xml:space="preserve">2.1 </w:t>
          </w:r>
          <w:r w:rsidR="00D43DC2">
            <w:t>Simultaneous recording of intraluminal press</w:t>
          </w:r>
          <w:r w:rsidR="00632609">
            <w:t>ure and afferent nerve activity</w:t>
          </w:r>
        </w:p>
        <w:p w:rsidR="0099780C" w:rsidRPr="00A14216" w:rsidRDefault="0099780C" w:rsidP="001F1B83">
          <w:pPr>
            <w:pStyle w:val="Heading2"/>
            <w:spacing w:line="360" w:lineRule="auto"/>
          </w:pPr>
          <w:r w:rsidRPr="00A14216">
            <w:t>Animals</w:t>
          </w:r>
        </w:p>
        <w:p w:rsidR="0099780C" w:rsidRPr="00A14216" w:rsidRDefault="0099780C" w:rsidP="007B7BF7"/>
        <w:p w:rsidR="0099780C" w:rsidRPr="00A14216" w:rsidRDefault="002C3D0A"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All experiments were performed using 6-8 week old, C57/Bl6, male mice weighing between 25-30g, obtained from Charles Rivers.</w:t>
          </w:r>
        </w:p>
        <w:p w:rsidR="002C3D0A" w:rsidRPr="00A14216" w:rsidRDefault="00F053D4"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On delivery, mice were allowed to rest for 1 week prior to use in order to redu</w:t>
          </w:r>
          <w:r w:rsidR="00860BC7" w:rsidRPr="00A14216">
            <w:rPr>
              <w:rFonts w:ascii="Times New Roman" w:hAnsi="Times New Roman" w:cs="Times New Roman"/>
              <w:color w:val="000000" w:themeColor="text1"/>
              <w:sz w:val="24"/>
              <w:szCs w:val="24"/>
            </w:rPr>
            <w:t>ce any stress caused by transportation</w:t>
          </w:r>
          <w:r w:rsidRPr="00A14216">
            <w:rPr>
              <w:rFonts w:ascii="Times New Roman" w:hAnsi="Times New Roman" w:cs="Times New Roman"/>
              <w:color w:val="000000" w:themeColor="text1"/>
              <w:sz w:val="24"/>
              <w:szCs w:val="24"/>
            </w:rPr>
            <w:t xml:space="preserve">.  All mice had free access to food and water and were examined daily for signs of injury or disease.  </w:t>
          </w:r>
        </w:p>
        <w:p w:rsidR="00F053D4" w:rsidRPr="00A14216" w:rsidRDefault="00F053D4"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Immediately prior to use, mice were humanely sacrificed by cervical dislocation in accordance with UK home office legislation regulating schedule one procedures.</w:t>
          </w:r>
        </w:p>
        <w:p w:rsidR="00F053D4" w:rsidRPr="00A14216" w:rsidRDefault="00F053D4"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 xml:space="preserve">  </w:t>
          </w:r>
        </w:p>
        <w:p w:rsidR="000F15AE" w:rsidRPr="00A14216" w:rsidRDefault="000F15AE" w:rsidP="001F1B83">
          <w:pPr>
            <w:pStyle w:val="Heading2"/>
            <w:spacing w:line="360" w:lineRule="auto"/>
          </w:pPr>
          <w:r w:rsidRPr="00A14216">
            <w:t>Dissection</w:t>
          </w:r>
          <w:r w:rsidR="006E2156" w:rsidRPr="00A14216">
            <w:t xml:space="preserve"> and afferent nerve preparation and recording </w:t>
          </w:r>
        </w:p>
        <w:p w:rsidR="000F15AE" w:rsidRPr="00A14216" w:rsidRDefault="000F15AE" w:rsidP="001F1B83">
          <w:pPr>
            <w:spacing w:line="360" w:lineRule="auto"/>
            <w:rPr>
              <w:rFonts w:ascii="Times New Roman" w:hAnsi="Times New Roman" w:cs="Times New Roman"/>
              <w:color w:val="000000" w:themeColor="text1"/>
            </w:rPr>
          </w:pPr>
        </w:p>
        <w:p w:rsidR="00537809" w:rsidRPr="00A14216" w:rsidRDefault="000F15AE"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Following sacrifice</w:t>
          </w:r>
          <w:r w:rsidR="006627CA" w:rsidRPr="00A14216">
            <w:rPr>
              <w:rFonts w:ascii="Times New Roman" w:hAnsi="Times New Roman" w:cs="Times New Roman"/>
              <w:color w:val="000000" w:themeColor="text1"/>
              <w:sz w:val="24"/>
              <w:szCs w:val="24"/>
            </w:rPr>
            <w:t xml:space="preserve"> of the mouse</w:t>
          </w:r>
          <w:r w:rsidRPr="00A14216">
            <w:rPr>
              <w:rFonts w:ascii="Times New Roman" w:hAnsi="Times New Roman" w:cs="Times New Roman"/>
              <w:color w:val="000000" w:themeColor="text1"/>
              <w:sz w:val="24"/>
              <w:szCs w:val="24"/>
            </w:rPr>
            <w:t xml:space="preserve">, </w:t>
          </w:r>
          <w:r w:rsidR="00BB0C51" w:rsidRPr="00A14216">
            <w:rPr>
              <w:rFonts w:ascii="Times New Roman" w:hAnsi="Times New Roman" w:cs="Times New Roman"/>
              <w:color w:val="000000" w:themeColor="text1"/>
              <w:sz w:val="24"/>
              <w:szCs w:val="24"/>
            </w:rPr>
            <w:t>an abdominal, midline incision along the caudo-cranial axis</w:t>
          </w:r>
          <w:r w:rsidR="007E0567" w:rsidRPr="00A14216">
            <w:rPr>
              <w:rFonts w:ascii="Times New Roman" w:hAnsi="Times New Roman" w:cs="Times New Roman"/>
              <w:color w:val="000000" w:themeColor="text1"/>
              <w:sz w:val="24"/>
              <w:szCs w:val="24"/>
            </w:rPr>
            <w:t xml:space="preserve"> </w:t>
          </w:r>
          <w:r w:rsidR="00860BC7" w:rsidRPr="00A14216">
            <w:rPr>
              <w:rFonts w:ascii="Times New Roman" w:hAnsi="Times New Roman" w:cs="Times New Roman"/>
              <w:color w:val="000000" w:themeColor="text1"/>
              <w:sz w:val="24"/>
              <w:szCs w:val="24"/>
            </w:rPr>
            <w:t>was performed</w:t>
          </w:r>
          <w:r w:rsidR="005B33D3">
            <w:rPr>
              <w:rFonts w:ascii="Times New Roman" w:hAnsi="Times New Roman" w:cs="Times New Roman"/>
              <w:color w:val="000000" w:themeColor="text1"/>
              <w:sz w:val="24"/>
              <w:szCs w:val="24"/>
            </w:rPr>
            <w:t>.   The small intestine,</w:t>
          </w:r>
          <w:r w:rsidR="007E0567" w:rsidRPr="00A14216">
            <w:rPr>
              <w:rFonts w:ascii="Times New Roman" w:hAnsi="Times New Roman" w:cs="Times New Roman"/>
              <w:color w:val="000000" w:themeColor="text1"/>
              <w:sz w:val="24"/>
              <w:szCs w:val="24"/>
            </w:rPr>
            <w:t xml:space="preserve"> stomach</w:t>
          </w:r>
          <w:r w:rsidR="005B33D3">
            <w:rPr>
              <w:rFonts w:ascii="Times New Roman" w:hAnsi="Times New Roman" w:cs="Times New Roman"/>
              <w:color w:val="000000" w:themeColor="text1"/>
              <w:sz w:val="24"/>
              <w:szCs w:val="24"/>
            </w:rPr>
            <w:t xml:space="preserve"> and overlying visceral organs were</w:t>
          </w:r>
          <w:r w:rsidR="007E0567" w:rsidRPr="00A14216">
            <w:rPr>
              <w:rFonts w:ascii="Times New Roman" w:hAnsi="Times New Roman" w:cs="Times New Roman"/>
              <w:color w:val="000000" w:themeColor="text1"/>
              <w:sz w:val="24"/>
              <w:szCs w:val="24"/>
            </w:rPr>
            <w:t xml:space="preserve"> removed, before cutting through the </w:t>
          </w:r>
          <w:r w:rsidR="00537809" w:rsidRPr="00A14216">
            <w:rPr>
              <w:rFonts w:ascii="Times New Roman" w:hAnsi="Times New Roman" w:cs="Times New Roman"/>
              <w:color w:val="000000" w:themeColor="text1"/>
              <w:sz w:val="24"/>
              <w:szCs w:val="24"/>
            </w:rPr>
            <w:t>spinal cord</w:t>
          </w:r>
          <w:r w:rsidR="007E0567" w:rsidRPr="00A14216">
            <w:rPr>
              <w:rFonts w:ascii="Times New Roman" w:hAnsi="Times New Roman" w:cs="Times New Roman"/>
              <w:color w:val="000000" w:themeColor="text1"/>
              <w:sz w:val="24"/>
              <w:szCs w:val="24"/>
            </w:rPr>
            <w:t xml:space="preserve"> at t</w:t>
          </w:r>
          <w:r w:rsidR="00537809" w:rsidRPr="00A14216">
            <w:rPr>
              <w:rFonts w:ascii="Times New Roman" w:hAnsi="Times New Roman" w:cs="Times New Roman"/>
              <w:color w:val="000000" w:themeColor="text1"/>
              <w:sz w:val="24"/>
              <w:szCs w:val="24"/>
            </w:rPr>
            <w:t>he level just above the kidneys (L1-L2)</w:t>
          </w:r>
          <w:r w:rsidR="001F1B83">
            <w:rPr>
              <w:rFonts w:ascii="Times New Roman" w:hAnsi="Times New Roman" w:cs="Times New Roman"/>
              <w:color w:val="000000" w:themeColor="text1"/>
              <w:sz w:val="24"/>
              <w:szCs w:val="24"/>
            </w:rPr>
            <w:t xml:space="preserve"> as shown in figure 2.1. </w:t>
          </w:r>
        </w:p>
        <w:p w:rsidR="00537809" w:rsidRPr="00A14216" w:rsidRDefault="00537809"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The tail and both hind limbs were removed, and the whole pelvic region, containing the bladder, urethra</w:t>
          </w:r>
          <w:r w:rsidR="00AE2BDB" w:rsidRPr="00A14216">
            <w:rPr>
              <w:rFonts w:ascii="Times New Roman" w:hAnsi="Times New Roman" w:cs="Times New Roman"/>
              <w:color w:val="000000" w:themeColor="text1"/>
              <w:sz w:val="24"/>
              <w:szCs w:val="24"/>
            </w:rPr>
            <w:t xml:space="preserve">, testes, vas deferens, seminal vesicles, ureters, and kidneys were removed and placed in </w:t>
          </w:r>
          <w:r w:rsidR="006E2156" w:rsidRPr="00A14216">
            <w:rPr>
              <w:rFonts w:ascii="Times New Roman" w:hAnsi="Times New Roman" w:cs="Times New Roman"/>
              <w:color w:val="000000" w:themeColor="text1"/>
              <w:sz w:val="24"/>
              <w:szCs w:val="24"/>
            </w:rPr>
            <w:t>the recording chamber</w:t>
          </w:r>
          <w:r w:rsidR="00371B56" w:rsidRPr="001F1B83">
            <w:rPr>
              <w:rFonts w:ascii="Times New Roman" w:hAnsi="Times New Roman" w:cs="Times New Roman"/>
              <w:color w:val="000000" w:themeColor="text1"/>
              <w:sz w:val="24"/>
              <w:szCs w:val="24"/>
            </w:rPr>
            <w:t>.</w:t>
          </w:r>
        </w:p>
        <w:p w:rsidR="00093C5D" w:rsidRPr="00A14216" w:rsidRDefault="001A0C03" w:rsidP="001F1B83">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w:t>
          </w:r>
          <w:r w:rsidR="00B3315A" w:rsidRPr="00A14216">
            <w:rPr>
              <w:rFonts w:ascii="Times New Roman" w:hAnsi="Times New Roman" w:cs="Times New Roman"/>
              <w:color w:val="000000" w:themeColor="text1"/>
              <w:sz w:val="24"/>
              <w:szCs w:val="24"/>
            </w:rPr>
            <w:t xml:space="preserve"> a Faraday cage, t</w:t>
          </w:r>
          <w:r w:rsidR="00093C5D" w:rsidRPr="00A14216">
            <w:rPr>
              <w:rFonts w:ascii="Times New Roman" w:hAnsi="Times New Roman" w:cs="Times New Roman"/>
              <w:color w:val="000000" w:themeColor="text1"/>
              <w:sz w:val="24"/>
              <w:szCs w:val="24"/>
            </w:rPr>
            <w:t>he reco</w:t>
          </w:r>
          <w:r w:rsidR="001F1B83">
            <w:rPr>
              <w:rFonts w:ascii="Times New Roman" w:hAnsi="Times New Roman" w:cs="Times New Roman"/>
              <w:color w:val="000000" w:themeColor="text1"/>
              <w:sz w:val="24"/>
              <w:szCs w:val="24"/>
            </w:rPr>
            <w:t xml:space="preserve">rding chamber was continually </w:t>
          </w:r>
          <w:r w:rsidR="00093C5D" w:rsidRPr="00A14216">
            <w:rPr>
              <w:rFonts w:ascii="Times New Roman" w:hAnsi="Times New Roman" w:cs="Times New Roman"/>
              <w:color w:val="000000" w:themeColor="text1"/>
              <w:sz w:val="24"/>
              <w:szCs w:val="24"/>
            </w:rPr>
            <w:t xml:space="preserve">perfused with carbogenated </w:t>
          </w:r>
          <w:r w:rsidR="00860BC7" w:rsidRPr="00A14216">
            <w:rPr>
              <w:rFonts w:ascii="Times New Roman" w:hAnsi="Times New Roman" w:cs="Times New Roman"/>
              <w:color w:val="000000" w:themeColor="text1"/>
              <w:sz w:val="24"/>
              <w:szCs w:val="24"/>
            </w:rPr>
            <w:t>(95%</w:t>
          </w:r>
          <w:r w:rsidR="00860BC7" w:rsidRPr="00A14216">
            <w:rPr>
              <w:rFonts w:ascii="Times New Roman" w:hAnsi="Times New Roman" w:cs="Times New Roman"/>
              <w:color w:val="000000" w:themeColor="text1"/>
              <w:sz w:val="24"/>
              <w:szCs w:val="24"/>
              <w:vertAlign w:val="subscript"/>
            </w:rPr>
            <w:t xml:space="preserve"> </w:t>
          </w:r>
          <w:r w:rsidR="00704EEF" w:rsidRPr="00A14216">
            <w:rPr>
              <w:rFonts w:ascii="Times New Roman" w:hAnsi="Times New Roman" w:cs="Times New Roman"/>
              <w:color w:val="000000" w:themeColor="text1"/>
              <w:sz w:val="24"/>
              <w:szCs w:val="24"/>
            </w:rPr>
            <w:t>O</w:t>
          </w:r>
          <w:r w:rsidR="00704EEF" w:rsidRPr="00A14216">
            <w:rPr>
              <w:rFonts w:ascii="Times New Roman" w:hAnsi="Times New Roman" w:cs="Times New Roman"/>
              <w:color w:val="000000" w:themeColor="text1"/>
              <w:sz w:val="24"/>
              <w:szCs w:val="24"/>
              <w:vertAlign w:val="subscript"/>
            </w:rPr>
            <w:t>2</w:t>
          </w:r>
          <w:r w:rsidR="00704EEF" w:rsidRPr="00A14216">
            <w:rPr>
              <w:rFonts w:ascii="Times New Roman" w:hAnsi="Times New Roman" w:cs="Times New Roman"/>
              <w:color w:val="000000" w:themeColor="text1"/>
              <w:sz w:val="24"/>
              <w:szCs w:val="24"/>
            </w:rPr>
            <w:t>/5% CO</w:t>
          </w:r>
          <w:r w:rsidR="00704EEF" w:rsidRPr="00A14216">
            <w:rPr>
              <w:rFonts w:ascii="Times New Roman" w:hAnsi="Times New Roman" w:cs="Times New Roman"/>
              <w:color w:val="000000" w:themeColor="text1"/>
              <w:sz w:val="24"/>
              <w:szCs w:val="24"/>
              <w:vertAlign w:val="subscript"/>
            </w:rPr>
            <w:t>2</w:t>
          </w:r>
          <w:r w:rsidR="00704EEF" w:rsidRPr="00A14216">
            <w:rPr>
              <w:rFonts w:ascii="Times New Roman" w:hAnsi="Times New Roman" w:cs="Times New Roman"/>
              <w:color w:val="000000" w:themeColor="text1"/>
              <w:sz w:val="24"/>
              <w:szCs w:val="24"/>
            </w:rPr>
            <w:t xml:space="preserve">) </w:t>
          </w:r>
          <w:r w:rsidR="00860BC7" w:rsidRPr="00A14216">
            <w:rPr>
              <w:rFonts w:ascii="Times New Roman" w:hAnsi="Times New Roman" w:cs="Times New Roman"/>
              <w:color w:val="000000" w:themeColor="text1"/>
              <w:sz w:val="24"/>
              <w:szCs w:val="24"/>
            </w:rPr>
            <w:t>Krebs</w:t>
          </w:r>
          <w:r w:rsidR="00704EEF" w:rsidRPr="00A14216">
            <w:rPr>
              <w:rFonts w:ascii="Times New Roman" w:hAnsi="Times New Roman" w:cs="Times New Roman"/>
              <w:color w:val="000000" w:themeColor="text1"/>
              <w:sz w:val="24"/>
              <w:szCs w:val="24"/>
            </w:rPr>
            <w:t xml:space="preserve"> bicarbonate</w:t>
          </w:r>
          <w:r w:rsidR="00860BC7" w:rsidRPr="00A14216">
            <w:rPr>
              <w:rFonts w:ascii="Times New Roman" w:hAnsi="Times New Roman" w:cs="Times New Roman"/>
              <w:color w:val="000000" w:themeColor="text1"/>
              <w:sz w:val="24"/>
              <w:szCs w:val="24"/>
            </w:rPr>
            <w:t xml:space="preserve"> solution</w:t>
          </w:r>
          <w:r w:rsidR="00093C5D" w:rsidRPr="00A14216">
            <w:rPr>
              <w:rFonts w:ascii="Times New Roman" w:hAnsi="Times New Roman" w:cs="Times New Roman"/>
              <w:color w:val="000000" w:themeColor="text1"/>
              <w:sz w:val="24"/>
              <w:szCs w:val="24"/>
            </w:rPr>
            <w:t xml:space="preserve"> </w:t>
          </w:r>
          <w:r w:rsidR="00093C5D" w:rsidRPr="00A14216">
            <w:rPr>
              <w:rFonts w:ascii="Times New Roman" w:hAnsi="Times New Roman" w:cs="Times New Roman"/>
              <w:color w:val="000000" w:themeColor="text1"/>
            </w:rPr>
            <w:t>(</w:t>
          </w:r>
          <w:r w:rsidR="001F1B83">
            <w:rPr>
              <w:rFonts w:ascii="Times New Roman" w:hAnsi="Times New Roman" w:cs="Times New Roman"/>
              <w:color w:val="000000" w:themeColor="text1"/>
              <w:sz w:val="24"/>
              <w:szCs w:val="24"/>
            </w:rPr>
            <w:t xml:space="preserve">composition, </w:t>
          </w:r>
          <w:r w:rsidR="00093C5D" w:rsidRPr="00A14216">
            <w:rPr>
              <w:rFonts w:ascii="Times New Roman" w:hAnsi="Times New Roman" w:cs="Times New Roman"/>
              <w:color w:val="000000" w:themeColor="text1"/>
              <w:sz w:val="24"/>
              <w:szCs w:val="24"/>
            </w:rPr>
            <w:t>mM: NaCl 118.4,</w:t>
          </w:r>
          <w:r w:rsidR="00093C5D" w:rsidRPr="00A14216">
            <w:rPr>
              <w:rFonts w:ascii="Times New Roman" w:hAnsi="Times New Roman" w:cs="Times New Roman"/>
              <w:color w:val="000000" w:themeColor="text1"/>
              <w:sz w:val="24"/>
              <w:szCs w:val="24"/>
              <w:vertAlign w:val="superscript"/>
            </w:rPr>
            <w:t xml:space="preserve"> </w:t>
          </w:r>
          <w:r w:rsidR="00093C5D" w:rsidRPr="00A14216">
            <w:rPr>
              <w:rFonts w:ascii="Times New Roman" w:hAnsi="Times New Roman" w:cs="Times New Roman"/>
              <w:color w:val="000000" w:themeColor="text1"/>
              <w:sz w:val="24"/>
              <w:szCs w:val="24"/>
            </w:rPr>
            <w:t>NaHCO</w:t>
          </w:r>
          <w:r w:rsidR="00093C5D" w:rsidRPr="00A14216">
            <w:rPr>
              <w:rFonts w:ascii="Times New Roman" w:hAnsi="Times New Roman" w:cs="Times New Roman"/>
              <w:color w:val="000000" w:themeColor="text1"/>
              <w:sz w:val="24"/>
              <w:szCs w:val="24"/>
              <w:vertAlign w:val="subscript"/>
            </w:rPr>
            <w:t>3</w:t>
          </w:r>
          <w:r w:rsidR="00093C5D" w:rsidRPr="00A14216">
            <w:rPr>
              <w:rFonts w:ascii="Times New Roman" w:hAnsi="Times New Roman" w:cs="Times New Roman"/>
              <w:color w:val="000000" w:themeColor="text1"/>
              <w:sz w:val="24"/>
              <w:szCs w:val="24"/>
            </w:rPr>
            <w:t xml:space="preserve"> 24.9, CaCl</w:t>
          </w:r>
          <w:r w:rsidR="00093C5D" w:rsidRPr="00A14216">
            <w:rPr>
              <w:rFonts w:ascii="Times New Roman" w:hAnsi="Times New Roman" w:cs="Times New Roman"/>
              <w:color w:val="000000" w:themeColor="text1"/>
              <w:sz w:val="24"/>
              <w:szCs w:val="24"/>
              <w:vertAlign w:val="subscript"/>
            </w:rPr>
            <w:t>2</w:t>
          </w:r>
          <w:r w:rsidR="00093C5D" w:rsidRPr="00A14216">
            <w:rPr>
              <w:rFonts w:ascii="Times New Roman" w:hAnsi="Times New Roman" w:cs="Times New Roman"/>
              <w:color w:val="000000" w:themeColor="text1"/>
              <w:sz w:val="24"/>
              <w:szCs w:val="24"/>
            </w:rPr>
            <w:t xml:space="preserve"> 1.9, MgSO</w:t>
          </w:r>
          <w:r w:rsidR="00093C5D" w:rsidRPr="00A14216">
            <w:rPr>
              <w:rFonts w:ascii="Times New Roman" w:hAnsi="Times New Roman" w:cs="Times New Roman"/>
              <w:color w:val="000000" w:themeColor="text1"/>
              <w:sz w:val="24"/>
              <w:szCs w:val="24"/>
              <w:vertAlign w:val="subscript"/>
            </w:rPr>
            <w:t>4</w:t>
          </w:r>
          <w:r w:rsidR="00093C5D" w:rsidRPr="00A14216">
            <w:rPr>
              <w:rFonts w:ascii="Times New Roman" w:hAnsi="Times New Roman" w:cs="Times New Roman"/>
              <w:color w:val="000000" w:themeColor="text1"/>
              <w:sz w:val="24"/>
              <w:szCs w:val="24"/>
            </w:rPr>
            <w:t xml:space="preserve"> 1.2,</w:t>
          </w:r>
          <w:r w:rsidR="00860BC7" w:rsidRPr="00A14216">
            <w:rPr>
              <w:rFonts w:ascii="Times New Roman" w:hAnsi="Times New Roman" w:cs="Times New Roman"/>
              <w:color w:val="000000" w:themeColor="text1"/>
              <w:sz w:val="24"/>
              <w:szCs w:val="24"/>
            </w:rPr>
            <w:t xml:space="preserve"> KCl</w:t>
          </w:r>
          <w:r w:rsidR="00093C5D" w:rsidRPr="00A14216">
            <w:rPr>
              <w:rFonts w:ascii="Times New Roman" w:hAnsi="Times New Roman" w:cs="Times New Roman"/>
              <w:color w:val="000000" w:themeColor="text1"/>
              <w:sz w:val="24"/>
              <w:szCs w:val="24"/>
            </w:rPr>
            <w:t>,</w:t>
          </w:r>
          <w:r w:rsidR="00860BC7" w:rsidRPr="00A14216">
            <w:rPr>
              <w:rFonts w:ascii="Times New Roman" w:hAnsi="Times New Roman" w:cs="Times New Roman"/>
              <w:color w:val="000000" w:themeColor="text1"/>
              <w:sz w:val="24"/>
              <w:szCs w:val="24"/>
            </w:rPr>
            <w:t xml:space="preserve"> </w:t>
          </w:r>
          <w:r w:rsidR="00093C5D" w:rsidRPr="00A14216">
            <w:rPr>
              <w:rFonts w:ascii="Times New Roman" w:hAnsi="Times New Roman" w:cs="Times New Roman"/>
              <w:color w:val="000000" w:themeColor="text1"/>
              <w:sz w:val="24"/>
              <w:szCs w:val="24"/>
            </w:rPr>
            <w:t>KH</w:t>
          </w:r>
          <w:r w:rsidR="00093C5D" w:rsidRPr="00A14216">
            <w:rPr>
              <w:rFonts w:ascii="Times New Roman" w:hAnsi="Times New Roman" w:cs="Times New Roman"/>
              <w:color w:val="000000" w:themeColor="text1"/>
              <w:sz w:val="24"/>
              <w:szCs w:val="24"/>
              <w:vertAlign w:val="subscript"/>
            </w:rPr>
            <w:t>2</w:t>
          </w:r>
          <w:r w:rsidR="00093C5D" w:rsidRPr="00A14216">
            <w:rPr>
              <w:rFonts w:ascii="Times New Roman" w:hAnsi="Times New Roman" w:cs="Times New Roman"/>
              <w:color w:val="000000" w:themeColor="text1"/>
              <w:sz w:val="24"/>
              <w:szCs w:val="24"/>
            </w:rPr>
            <w:t>PO</w:t>
          </w:r>
          <w:r w:rsidR="00093C5D" w:rsidRPr="00A14216">
            <w:rPr>
              <w:rFonts w:ascii="Times New Roman" w:hAnsi="Times New Roman" w:cs="Times New Roman"/>
              <w:color w:val="000000" w:themeColor="text1"/>
              <w:sz w:val="24"/>
              <w:szCs w:val="24"/>
              <w:vertAlign w:val="subscript"/>
            </w:rPr>
            <w:t>4</w:t>
          </w:r>
          <w:r w:rsidR="00093C5D" w:rsidRPr="00A14216">
            <w:rPr>
              <w:rFonts w:ascii="Times New Roman" w:hAnsi="Times New Roman" w:cs="Times New Roman"/>
              <w:color w:val="000000" w:themeColor="text1"/>
              <w:sz w:val="24"/>
              <w:szCs w:val="24"/>
            </w:rPr>
            <w:t xml:space="preserve"> 1.2, glucose 11.7</w:t>
          </w:r>
          <w:r w:rsidR="00093C5D" w:rsidRPr="00A14216">
            <w:rPr>
              <w:rFonts w:ascii="Times New Roman" w:hAnsi="Times New Roman" w:cs="Times New Roman"/>
              <w:color w:val="000000" w:themeColor="text1"/>
            </w:rPr>
            <w:t>)</w:t>
          </w:r>
          <w:r w:rsidR="00093C5D" w:rsidRPr="00A14216">
            <w:rPr>
              <w:rFonts w:ascii="Times New Roman" w:hAnsi="Times New Roman" w:cs="Times New Roman"/>
              <w:color w:val="000000" w:themeColor="text1"/>
              <w:sz w:val="24"/>
              <w:szCs w:val="24"/>
            </w:rPr>
            <w:t xml:space="preserve"> </w:t>
          </w:r>
          <w:r w:rsidR="004B034C" w:rsidRPr="00A14216">
            <w:rPr>
              <w:rFonts w:ascii="Times New Roman" w:hAnsi="Times New Roman" w:cs="Times New Roman"/>
              <w:color w:val="000000" w:themeColor="text1"/>
              <w:sz w:val="24"/>
              <w:szCs w:val="24"/>
            </w:rPr>
            <w:t xml:space="preserve">which was warmed on delivery to the chamber by a </w:t>
          </w:r>
          <w:r w:rsidR="001F1B83">
            <w:rPr>
              <w:rFonts w:ascii="Times New Roman" w:hAnsi="Times New Roman" w:cs="Times New Roman"/>
              <w:color w:val="000000" w:themeColor="text1"/>
              <w:sz w:val="24"/>
              <w:szCs w:val="24"/>
            </w:rPr>
            <w:t>water heater</w:t>
          </w:r>
          <w:r w:rsidR="004B034C" w:rsidRPr="00A14216">
            <w:rPr>
              <w:rFonts w:ascii="Times New Roman" w:hAnsi="Times New Roman" w:cs="Times New Roman"/>
              <w:color w:val="000000" w:themeColor="text1"/>
              <w:sz w:val="24"/>
              <w:szCs w:val="24"/>
            </w:rPr>
            <w:t xml:space="preserve"> to</w:t>
          </w:r>
          <w:r w:rsidR="00093C5D" w:rsidRPr="00A14216">
            <w:rPr>
              <w:rFonts w:ascii="Times New Roman" w:hAnsi="Times New Roman" w:cs="Times New Roman"/>
              <w:color w:val="000000" w:themeColor="text1"/>
              <w:sz w:val="24"/>
              <w:szCs w:val="24"/>
            </w:rPr>
            <w:t xml:space="preserve"> 34°C</w:t>
          </w:r>
          <w:r w:rsidR="004B034C" w:rsidRPr="00A14216">
            <w:rPr>
              <w:rFonts w:ascii="Times New Roman" w:hAnsi="Times New Roman" w:cs="Times New Roman"/>
              <w:color w:val="000000" w:themeColor="text1"/>
              <w:sz w:val="24"/>
              <w:szCs w:val="24"/>
            </w:rPr>
            <w:t>, thereby providing an</w:t>
          </w:r>
          <w:r w:rsidR="00704EEF" w:rsidRPr="00A14216">
            <w:rPr>
              <w:rFonts w:ascii="Times New Roman" w:hAnsi="Times New Roman" w:cs="Times New Roman"/>
              <w:color w:val="000000" w:themeColor="text1"/>
              <w:sz w:val="24"/>
              <w:szCs w:val="24"/>
            </w:rPr>
            <w:t xml:space="preserve"> optimum</w:t>
          </w:r>
          <w:r w:rsidR="00D43DC2">
            <w:rPr>
              <w:rFonts w:ascii="Times New Roman" w:hAnsi="Times New Roman" w:cs="Times New Roman"/>
              <w:color w:val="000000" w:themeColor="text1"/>
              <w:sz w:val="24"/>
              <w:szCs w:val="24"/>
            </w:rPr>
            <w:t>,</w:t>
          </w:r>
          <w:r w:rsidR="00704EEF" w:rsidRPr="00A14216">
            <w:rPr>
              <w:rFonts w:ascii="Times New Roman" w:hAnsi="Times New Roman" w:cs="Times New Roman"/>
              <w:color w:val="000000" w:themeColor="text1"/>
              <w:sz w:val="24"/>
              <w:szCs w:val="24"/>
            </w:rPr>
            <w:t xml:space="preserve"> physiological</w:t>
          </w:r>
          <w:r w:rsidR="004B034C" w:rsidRPr="00A14216">
            <w:rPr>
              <w:rFonts w:ascii="Times New Roman" w:hAnsi="Times New Roman" w:cs="Times New Roman"/>
              <w:color w:val="000000" w:themeColor="text1"/>
              <w:sz w:val="24"/>
              <w:szCs w:val="24"/>
            </w:rPr>
            <w:t>ly relevant</w:t>
          </w:r>
          <w:r w:rsidR="00D43DC2">
            <w:rPr>
              <w:rFonts w:ascii="Times New Roman" w:hAnsi="Times New Roman" w:cs="Times New Roman"/>
              <w:color w:val="000000" w:themeColor="text1"/>
              <w:sz w:val="24"/>
              <w:szCs w:val="24"/>
            </w:rPr>
            <w:t>,</w:t>
          </w:r>
          <w:r w:rsidR="00704EEF" w:rsidRPr="00A14216">
            <w:rPr>
              <w:rFonts w:ascii="Times New Roman" w:hAnsi="Times New Roman" w:cs="Times New Roman"/>
              <w:color w:val="000000" w:themeColor="text1"/>
              <w:sz w:val="24"/>
              <w:szCs w:val="24"/>
            </w:rPr>
            <w:t xml:space="preserve"> </w:t>
          </w:r>
          <w:r w:rsidR="004B034C" w:rsidRPr="00A14216">
            <w:rPr>
              <w:rFonts w:ascii="Times New Roman" w:hAnsi="Times New Roman" w:cs="Times New Roman"/>
              <w:color w:val="000000" w:themeColor="text1"/>
              <w:sz w:val="24"/>
              <w:szCs w:val="24"/>
            </w:rPr>
            <w:t>environment</w:t>
          </w:r>
          <w:r w:rsidR="00704EEF" w:rsidRPr="00A14216">
            <w:rPr>
              <w:rFonts w:ascii="Times New Roman" w:hAnsi="Times New Roman" w:cs="Times New Roman"/>
              <w:color w:val="000000" w:themeColor="text1"/>
              <w:sz w:val="24"/>
              <w:szCs w:val="24"/>
            </w:rPr>
            <w:t xml:space="preserve"> for </w:t>
          </w:r>
          <w:r w:rsidR="00D43DC2">
            <w:rPr>
              <w:rFonts w:ascii="Times New Roman" w:hAnsi="Times New Roman" w:cs="Times New Roman"/>
              <w:color w:val="000000" w:themeColor="text1"/>
              <w:sz w:val="24"/>
              <w:szCs w:val="24"/>
            </w:rPr>
            <w:t>afferent nerve recording</w:t>
          </w:r>
          <w:r w:rsidR="00B3315A" w:rsidRPr="00A14216">
            <w:rPr>
              <w:rFonts w:ascii="Times New Roman" w:hAnsi="Times New Roman" w:cs="Times New Roman"/>
              <w:color w:val="000000" w:themeColor="text1"/>
              <w:sz w:val="24"/>
              <w:szCs w:val="24"/>
            </w:rPr>
            <w:t xml:space="preserve">. </w:t>
          </w:r>
          <w:r w:rsidR="00093C5D" w:rsidRPr="00A14216">
            <w:rPr>
              <w:rFonts w:ascii="Times New Roman" w:hAnsi="Times New Roman" w:cs="Times New Roman"/>
              <w:color w:val="000000" w:themeColor="text1"/>
              <w:sz w:val="24"/>
              <w:szCs w:val="24"/>
            </w:rPr>
            <w:t xml:space="preserve"> </w:t>
          </w:r>
        </w:p>
        <w:p w:rsidR="002C534C" w:rsidRPr="00A14216" w:rsidRDefault="00704EEF"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 xml:space="preserve">Under a dissection microscope </w:t>
          </w:r>
          <w:r w:rsidRPr="00633F1E">
            <w:rPr>
              <w:rFonts w:ascii="Times New Roman" w:hAnsi="Times New Roman" w:cs="Times New Roman"/>
              <w:color w:val="000000" w:themeColor="text1"/>
              <w:sz w:val="24"/>
              <w:szCs w:val="24"/>
            </w:rPr>
            <w:t>(</w:t>
          </w:r>
          <w:r w:rsidR="00633F1E">
            <w:rPr>
              <w:rFonts w:ascii="Times New Roman" w:hAnsi="Times New Roman" w:cs="Times New Roman"/>
              <w:color w:val="000000" w:themeColor="text1"/>
              <w:sz w:val="24"/>
              <w:szCs w:val="24"/>
            </w:rPr>
            <w:t>Nikon, SMZ645</w:t>
          </w:r>
          <w:r w:rsidRPr="00633F1E">
            <w:rPr>
              <w:rFonts w:ascii="Times New Roman" w:hAnsi="Times New Roman" w:cs="Times New Roman"/>
              <w:color w:val="000000" w:themeColor="text1"/>
              <w:sz w:val="24"/>
              <w:szCs w:val="24"/>
            </w:rPr>
            <w:t>),</w:t>
          </w:r>
          <w:r w:rsidRPr="00A14216">
            <w:rPr>
              <w:rFonts w:ascii="Times New Roman" w:hAnsi="Times New Roman" w:cs="Times New Roman"/>
              <w:color w:val="000000" w:themeColor="text1"/>
              <w:sz w:val="24"/>
              <w:szCs w:val="24"/>
            </w:rPr>
            <w:t xml:space="preserve"> the ureters were identified and tied with </w:t>
          </w:r>
          <w:r w:rsidRPr="00633F1E">
            <w:rPr>
              <w:rFonts w:ascii="Times New Roman" w:hAnsi="Times New Roman" w:cs="Times New Roman"/>
              <w:color w:val="000000" w:themeColor="text1"/>
              <w:sz w:val="24"/>
              <w:szCs w:val="24"/>
            </w:rPr>
            <w:t>suture (</w:t>
          </w:r>
          <w:r w:rsidR="00633F1E">
            <w:rPr>
              <w:rFonts w:ascii="Times New Roman" w:hAnsi="Times New Roman" w:cs="Times New Roman"/>
              <w:color w:val="000000" w:themeColor="text1"/>
              <w:sz w:val="24"/>
              <w:szCs w:val="24"/>
            </w:rPr>
            <w:t>US 7/0</w:t>
          </w:r>
          <w:r w:rsidRPr="00633F1E">
            <w:rPr>
              <w:rFonts w:ascii="Times New Roman" w:hAnsi="Times New Roman" w:cs="Times New Roman"/>
              <w:color w:val="000000" w:themeColor="text1"/>
              <w:sz w:val="24"/>
              <w:szCs w:val="24"/>
            </w:rPr>
            <w:t>)</w:t>
          </w:r>
          <w:r w:rsidRPr="00A14216">
            <w:rPr>
              <w:rFonts w:ascii="Times New Roman" w:hAnsi="Times New Roman" w:cs="Times New Roman"/>
              <w:color w:val="000000" w:themeColor="text1"/>
              <w:sz w:val="24"/>
              <w:szCs w:val="24"/>
            </w:rPr>
            <w:t xml:space="preserve"> to prevent flow from the kidneys into the bladder, or potential back flow from </w:t>
          </w:r>
          <w:r w:rsidRPr="00A14216">
            <w:rPr>
              <w:rFonts w:ascii="Times New Roman" w:hAnsi="Times New Roman" w:cs="Times New Roman"/>
              <w:color w:val="000000" w:themeColor="text1"/>
              <w:sz w:val="24"/>
              <w:szCs w:val="24"/>
            </w:rPr>
            <w:lastRenderedPageBreak/>
            <w:t xml:space="preserve">the bladder.  The testes, vas deferens and seminal vesicles were identified and removed, before dissecting away the overlying tissue from the pubic symphysis. The pubic symphysis </w:t>
          </w:r>
          <w:r w:rsidR="002C534C" w:rsidRPr="00A14216">
            <w:rPr>
              <w:rFonts w:ascii="Times New Roman" w:hAnsi="Times New Roman" w:cs="Times New Roman"/>
              <w:color w:val="000000" w:themeColor="text1"/>
              <w:sz w:val="24"/>
              <w:szCs w:val="24"/>
            </w:rPr>
            <w:t xml:space="preserve">was cut centrally and removed, exposing the urethra.  </w:t>
          </w:r>
        </w:p>
        <w:p w:rsidR="002C534C" w:rsidRPr="00A14216" w:rsidRDefault="002C534C"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 xml:space="preserve">A </w:t>
          </w:r>
          <w:r w:rsidRPr="00633F1E">
            <w:rPr>
              <w:rFonts w:ascii="Times New Roman" w:hAnsi="Times New Roman" w:cs="Times New Roman"/>
              <w:color w:val="000000" w:themeColor="text1"/>
              <w:sz w:val="24"/>
              <w:szCs w:val="24"/>
            </w:rPr>
            <w:t>polythene</w:t>
          </w:r>
          <w:r w:rsidR="00704EEF" w:rsidRPr="00A14216">
            <w:rPr>
              <w:rFonts w:ascii="Times New Roman" w:hAnsi="Times New Roman" w:cs="Times New Roman"/>
              <w:color w:val="000000" w:themeColor="text1"/>
              <w:sz w:val="24"/>
              <w:szCs w:val="24"/>
            </w:rPr>
            <w:t xml:space="preserve"> </w:t>
          </w:r>
          <w:r w:rsidRPr="00A14216">
            <w:rPr>
              <w:rFonts w:ascii="Times New Roman" w:hAnsi="Times New Roman" w:cs="Times New Roman"/>
              <w:color w:val="000000" w:themeColor="text1"/>
              <w:sz w:val="24"/>
              <w:szCs w:val="24"/>
            </w:rPr>
            <w:t xml:space="preserve">catheter </w:t>
          </w:r>
          <w:r w:rsidRPr="00633F1E">
            <w:rPr>
              <w:rFonts w:ascii="Times New Roman" w:hAnsi="Times New Roman" w:cs="Times New Roman"/>
              <w:color w:val="000000" w:themeColor="text1"/>
              <w:sz w:val="24"/>
              <w:szCs w:val="24"/>
            </w:rPr>
            <w:t>(</w:t>
          </w:r>
          <w:r w:rsidR="00633F1E">
            <w:rPr>
              <w:rFonts w:ascii="Times New Roman" w:hAnsi="Times New Roman" w:cs="Times New Roman"/>
              <w:color w:val="000000" w:themeColor="text1"/>
              <w:sz w:val="24"/>
              <w:szCs w:val="24"/>
            </w:rPr>
            <w:t>0.28mm outer diameter</w:t>
          </w:r>
          <w:r w:rsidRPr="00633F1E">
            <w:rPr>
              <w:rFonts w:ascii="Times New Roman" w:hAnsi="Times New Roman" w:cs="Times New Roman"/>
              <w:color w:val="000000" w:themeColor="text1"/>
              <w:sz w:val="24"/>
              <w:szCs w:val="24"/>
            </w:rPr>
            <w:t>),</w:t>
          </w:r>
          <w:r w:rsidRPr="00A14216">
            <w:rPr>
              <w:rFonts w:ascii="Times New Roman" w:hAnsi="Times New Roman" w:cs="Times New Roman"/>
              <w:color w:val="000000" w:themeColor="text1"/>
              <w:sz w:val="24"/>
              <w:szCs w:val="24"/>
            </w:rPr>
            <w:t xml:space="preserve"> connected to a syringe pump </w:t>
          </w:r>
          <w:r w:rsidRPr="00633F1E">
            <w:rPr>
              <w:rFonts w:ascii="Times New Roman" w:hAnsi="Times New Roman" w:cs="Times New Roman"/>
              <w:color w:val="000000" w:themeColor="text1"/>
              <w:sz w:val="24"/>
              <w:szCs w:val="24"/>
            </w:rPr>
            <w:t>(</w:t>
          </w:r>
          <w:r w:rsidR="00633F1E">
            <w:rPr>
              <w:rFonts w:ascii="Times New Roman" w:hAnsi="Times New Roman" w:cs="Times New Roman"/>
              <w:color w:val="000000" w:themeColor="text1"/>
              <w:sz w:val="24"/>
              <w:szCs w:val="24"/>
            </w:rPr>
            <w:t>Genie kent multiphaser model NE-1000</w:t>
          </w:r>
          <w:r w:rsidRPr="00633F1E">
            <w:rPr>
              <w:rFonts w:ascii="Times New Roman" w:hAnsi="Times New Roman" w:cs="Times New Roman"/>
              <w:color w:val="000000" w:themeColor="text1"/>
              <w:sz w:val="24"/>
              <w:szCs w:val="24"/>
            </w:rPr>
            <w:t>)</w:t>
          </w:r>
          <w:r w:rsidRPr="00A14216">
            <w:rPr>
              <w:rFonts w:ascii="Times New Roman" w:hAnsi="Times New Roman" w:cs="Times New Roman"/>
              <w:color w:val="000000" w:themeColor="text1"/>
              <w:sz w:val="24"/>
              <w:szCs w:val="24"/>
            </w:rPr>
            <w:t xml:space="preserve"> was inserted into the urethral lumen and gently pushed through the bladder neck into the lumen of the bladder and secured with suture</w:t>
          </w:r>
          <w:r w:rsidR="00950B84" w:rsidRPr="00A14216">
            <w:rPr>
              <w:rFonts w:ascii="Times New Roman" w:hAnsi="Times New Roman" w:cs="Times New Roman"/>
              <w:color w:val="000000" w:themeColor="text1"/>
              <w:sz w:val="24"/>
              <w:szCs w:val="24"/>
            </w:rPr>
            <w:t xml:space="preserve"> ligatures</w:t>
          </w:r>
          <w:r w:rsidRPr="00A14216">
            <w:rPr>
              <w:rFonts w:ascii="Times New Roman" w:hAnsi="Times New Roman" w:cs="Times New Roman"/>
              <w:color w:val="000000" w:themeColor="text1"/>
              <w:sz w:val="24"/>
              <w:szCs w:val="24"/>
            </w:rPr>
            <w:t xml:space="preserve">.  </w:t>
          </w:r>
        </w:p>
        <w:p w:rsidR="006E2156" w:rsidRPr="00A14216" w:rsidRDefault="002C534C"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 xml:space="preserve">The bladder was partially filled with saline (150mM), before making a small incision with a surgical needle </w:t>
          </w:r>
          <w:r w:rsidRPr="00633F1E">
            <w:rPr>
              <w:rFonts w:ascii="Times New Roman" w:hAnsi="Times New Roman" w:cs="Times New Roman"/>
              <w:color w:val="000000" w:themeColor="text1"/>
              <w:sz w:val="24"/>
              <w:szCs w:val="24"/>
            </w:rPr>
            <w:t>(</w:t>
          </w:r>
          <w:r w:rsidR="00633F1E">
            <w:rPr>
              <w:rFonts w:ascii="Times New Roman" w:hAnsi="Times New Roman" w:cs="Times New Roman"/>
              <w:color w:val="000000" w:themeColor="text1"/>
              <w:sz w:val="24"/>
              <w:szCs w:val="24"/>
            </w:rPr>
            <w:t>BD microlance, 19 G2</w:t>
          </w:r>
          <w:r w:rsidRPr="00633F1E">
            <w:rPr>
              <w:rFonts w:ascii="Times New Roman" w:hAnsi="Times New Roman" w:cs="Times New Roman"/>
              <w:color w:val="000000" w:themeColor="text1"/>
              <w:sz w:val="24"/>
              <w:szCs w:val="24"/>
            </w:rPr>
            <w:t>)</w:t>
          </w:r>
          <w:r w:rsidR="00A15ADE" w:rsidRPr="00A14216">
            <w:rPr>
              <w:rFonts w:ascii="Times New Roman" w:hAnsi="Times New Roman" w:cs="Times New Roman"/>
              <w:color w:val="000000" w:themeColor="text1"/>
              <w:sz w:val="24"/>
              <w:szCs w:val="24"/>
            </w:rPr>
            <w:t xml:space="preserve"> in the bladder dome.  A double lumen catheter</w:t>
          </w:r>
          <w:r w:rsidR="00472BB9" w:rsidRPr="00A14216">
            <w:rPr>
              <w:rFonts w:ascii="Times New Roman" w:hAnsi="Times New Roman" w:cs="Times New Roman"/>
              <w:color w:val="000000" w:themeColor="text1"/>
              <w:sz w:val="24"/>
              <w:szCs w:val="24"/>
            </w:rPr>
            <w:t xml:space="preserve"> </w:t>
          </w:r>
          <w:r w:rsidR="00A15ADE" w:rsidRPr="00A14216">
            <w:rPr>
              <w:rFonts w:ascii="Times New Roman" w:hAnsi="Times New Roman" w:cs="Times New Roman"/>
              <w:color w:val="000000" w:themeColor="text1"/>
              <w:sz w:val="24"/>
              <w:szCs w:val="24"/>
            </w:rPr>
            <w:t>was carefully inserted through the incision into the bladder dome, and secured with suture.</w:t>
          </w:r>
          <w:r w:rsidR="00472BB9" w:rsidRPr="00A14216">
            <w:rPr>
              <w:rFonts w:ascii="Times New Roman" w:hAnsi="Times New Roman" w:cs="Times New Roman"/>
              <w:color w:val="000000" w:themeColor="text1"/>
              <w:sz w:val="24"/>
              <w:szCs w:val="24"/>
            </w:rPr>
            <w:t xml:space="preserve"> One port of the catheter was attached to a pressure transducer (</w:t>
          </w:r>
          <w:r w:rsidR="00633F1E">
            <w:rPr>
              <w:rFonts w:ascii="Times New Roman" w:hAnsi="Times New Roman" w:cs="Times New Roman"/>
              <w:color w:val="000000" w:themeColor="text1"/>
              <w:sz w:val="24"/>
              <w:szCs w:val="24"/>
            </w:rPr>
            <w:t>DTX plus DT-XX, Becton Dickinson</w:t>
          </w:r>
          <w:r w:rsidR="00472BB9" w:rsidRPr="00633F1E">
            <w:rPr>
              <w:rFonts w:ascii="Times New Roman" w:hAnsi="Times New Roman" w:cs="Times New Roman"/>
              <w:color w:val="000000" w:themeColor="text1"/>
              <w:sz w:val="24"/>
              <w:szCs w:val="24"/>
            </w:rPr>
            <w:t>)</w:t>
          </w:r>
          <w:r w:rsidR="008B5417">
            <w:rPr>
              <w:rFonts w:ascii="Times New Roman" w:hAnsi="Times New Roman" w:cs="Times New Roman"/>
              <w:color w:val="000000" w:themeColor="text1"/>
              <w:sz w:val="24"/>
              <w:szCs w:val="24"/>
            </w:rPr>
            <w:t xml:space="preserve"> to enable the recording of intraluminal bladder pressure</w:t>
          </w:r>
          <w:r w:rsidR="00D5169F" w:rsidRPr="00A14216">
            <w:rPr>
              <w:rFonts w:ascii="Times New Roman" w:hAnsi="Times New Roman" w:cs="Times New Roman"/>
              <w:color w:val="000000" w:themeColor="text1"/>
              <w:sz w:val="24"/>
              <w:szCs w:val="24"/>
            </w:rPr>
            <w:t xml:space="preserve">, and </w:t>
          </w:r>
          <w:r w:rsidR="00472BB9" w:rsidRPr="00A14216">
            <w:rPr>
              <w:rFonts w:ascii="Times New Roman" w:hAnsi="Times New Roman" w:cs="Times New Roman"/>
              <w:color w:val="000000" w:themeColor="text1"/>
              <w:sz w:val="24"/>
              <w:szCs w:val="24"/>
            </w:rPr>
            <w:t>a sl</w:t>
          </w:r>
          <w:r w:rsidR="008B5417">
            <w:rPr>
              <w:rFonts w:ascii="Times New Roman" w:hAnsi="Times New Roman" w:cs="Times New Roman"/>
              <w:color w:val="000000" w:themeColor="text1"/>
              <w:sz w:val="24"/>
              <w:szCs w:val="24"/>
            </w:rPr>
            <w:t>ightly larger tube, controlled by</w:t>
          </w:r>
          <w:r w:rsidR="00472BB9" w:rsidRPr="00A14216">
            <w:rPr>
              <w:rFonts w:ascii="Times New Roman" w:hAnsi="Times New Roman" w:cs="Times New Roman"/>
              <w:color w:val="000000" w:themeColor="text1"/>
              <w:sz w:val="24"/>
              <w:szCs w:val="24"/>
            </w:rPr>
            <w:t xml:space="preserve"> a 3-way tap</w:t>
          </w:r>
          <w:r w:rsidR="008B5417">
            <w:rPr>
              <w:rFonts w:ascii="Times New Roman" w:hAnsi="Times New Roman" w:cs="Times New Roman"/>
              <w:color w:val="000000" w:themeColor="text1"/>
              <w:sz w:val="24"/>
              <w:szCs w:val="24"/>
            </w:rPr>
            <w:t>,</w:t>
          </w:r>
          <w:r w:rsidR="00472BB9" w:rsidRPr="00A14216">
            <w:rPr>
              <w:rFonts w:ascii="Times New Roman" w:hAnsi="Times New Roman" w:cs="Times New Roman"/>
              <w:color w:val="000000" w:themeColor="text1"/>
              <w:sz w:val="24"/>
              <w:szCs w:val="24"/>
            </w:rPr>
            <w:t xml:space="preserve"> was attached to the second port</w:t>
          </w:r>
          <w:r w:rsidR="00950B84" w:rsidRPr="00A14216">
            <w:rPr>
              <w:rFonts w:ascii="Times New Roman" w:hAnsi="Times New Roman" w:cs="Times New Roman"/>
              <w:color w:val="000000" w:themeColor="text1"/>
              <w:sz w:val="24"/>
              <w:szCs w:val="24"/>
            </w:rPr>
            <w:t xml:space="preserve"> thereby allowing</w:t>
          </w:r>
          <w:r w:rsidR="00D5169F" w:rsidRPr="00A14216">
            <w:rPr>
              <w:rFonts w:ascii="Times New Roman" w:hAnsi="Times New Roman" w:cs="Times New Roman"/>
              <w:color w:val="000000" w:themeColor="text1"/>
              <w:sz w:val="24"/>
              <w:szCs w:val="24"/>
            </w:rPr>
            <w:t xml:space="preserve"> effective</w:t>
          </w:r>
          <w:r w:rsidR="00950B84" w:rsidRPr="00A14216">
            <w:rPr>
              <w:rFonts w:ascii="Times New Roman" w:hAnsi="Times New Roman" w:cs="Times New Roman"/>
              <w:color w:val="000000" w:themeColor="text1"/>
              <w:sz w:val="24"/>
              <w:szCs w:val="24"/>
            </w:rPr>
            <w:t xml:space="preserve"> drainage of the bladder after filling</w:t>
          </w:r>
          <w:r w:rsidR="00371B56">
            <w:rPr>
              <w:rFonts w:ascii="Times New Roman" w:hAnsi="Times New Roman" w:cs="Times New Roman"/>
              <w:color w:val="000000" w:themeColor="text1"/>
              <w:sz w:val="24"/>
              <w:szCs w:val="24"/>
            </w:rPr>
            <w:t xml:space="preserve"> </w:t>
          </w:r>
          <w:r w:rsidR="001B5A47">
            <w:rPr>
              <w:rFonts w:ascii="Times New Roman" w:hAnsi="Times New Roman" w:cs="Times New Roman"/>
              <w:color w:val="000000" w:themeColor="text1"/>
              <w:sz w:val="24"/>
              <w:szCs w:val="24"/>
            </w:rPr>
            <w:t>(figures 2.2A/B</w:t>
          </w:r>
          <w:r w:rsidR="00371B56" w:rsidRPr="001B5A47">
            <w:rPr>
              <w:rFonts w:ascii="Times New Roman" w:hAnsi="Times New Roman" w:cs="Times New Roman"/>
              <w:color w:val="000000" w:themeColor="text1"/>
              <w:sz w:val="24"/>
              <w:szCs w:val="24"/>
            </w:rPr>
            <w:t>)</w:t>
          </w:r>
          <w:r w:rsidR="00950B84" w:rsidRPr="001B5A47">
            <w:rPr>
              <w:rFonts w:ascii="Times New Roman" w:hAnsi="Times New Roman" w:cs="Times New Roman"/>
              <w:color w:val="000000" w:themeColor="text1"/>
              <w:sz w:val="24"/>
              <w:szCs w:val="24"/>
            </w:rPr>
            <w:t>.</w:t>
          </w:r>
          <w:r w:rsidR="00950B84" w:rsidRPr="00A14216">
            <w:rPr>
              <w:rFonts w:ascii="Times New Roman" w:hAnsi="Times New Roman" w:cs="Times New Roman"/>
              <w:color w:val="000000" w:themeColor="text1"/>
              <w:sz w:val="24"/>
              <w:szCs w:val="24"/>
            </w:rPr>
            <w:t xml:space="preserve"> </w:t>
          </w:r>
        </w:p>
        <w:p w:rsidR="00950B84" w:rsidRPr="00A14216" w:rsidRDefault="00950B84"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Under the dissection microscope, the neurovascular bundles were located, and the surrounding fat and connective tissue was gently removed using fine forceps (</w:t>
          </w:r>
          <w:r w:rsidR="00633F1E">
            <w:rPr>
              <w:rFonts w:ascii="Times New Roman" w:hAnsi="Times New Roman" w:cs="Times New Roman"/>
              <w:color w:val="000000" w:themeColor="text1"/>
              <w:sz w:val="24"/>
              <w:szCs w:val="24"/>
            </w:rPr>
            <w:t xml:space="preserve">WPI, titanium forceps, size 4) </w:t>
          </w:r>
          <w:r w:rsidRPr="00A14216">
            <w:rPr>
              <w:rFonts w:ascii="Times New Roman" w:hAnsi="Times New Roman" w:cs="Times New Roman"/>
              <w:color w:val="000000" w:themeColor="text1"/>
              <w:sz w:val="24"/>
              <w:szCs w:val="24"/>
            </w:rPr>
            <w:t xml:space="preserve">allowing further fine dissection of the nerve bundles into single </w:t>
          </w:r>
          <w:r w:rsidRPr="001B5A47">
            <w:rPr>
              <w:rFonts w:ascii="Times New Roman" w:hAnsi="Times New Roman" w:cs="Times New Roman"/>
              <w:color w:val="000000" w:themeColor="text1"/>
              <w:sz w:val="24"/>
              <w:szCs w:val="24"/>
            </w:rPr>
            <w:t>branches</w:t>
          </w:r>
          <w:r w:rsidR="00371B56" w:rsidRPr="001B5A47">
            <w:rPr>
              <w:rFonts w:ascii="Times New Roman" w:hAnsi="Times New Roman" w:cs="Times New Roman"/>
              <w:color w:val="000000" w:themeColor="text1"/>
              <w:sz w:val="24"/>
              <w:szCs w:val="24"/>
            </w:rPr>
            <w:t xml:space="preserve"> (figure 2.</w:t>
          </w:r>
          <w:r w:rsidR="001B5A47" w:rsidRPr="001B5A47">
            <w:rPr>
              <w:rFonts w:ascii="Times New Roman" w:hAnsi="Times New Roman" w:cs="Times New Roman"/>
              <w:color w:val="000000" w:themeColor="text1"/>
              <w:sz w:val="24"/>
              <w:szCs w:val="24"/>
            </w:rPr>
            <w:t>3</w:t>
          </w:r>
          <w:r w:rsidR="001B5A47">
            <w:rPr>
              <w:rFonts w:ascii="Times New Roman" w:hAnsi="Times New Roman" w:cs="Times New Roman"/>
              <w:color w:val="000000" w:themeColor="text1"/>
              <w:sz w:val="24"/>
              <w:szCs w:val="24"/>
            </w:rPr>
            <w:t>A</w:t>
          </w:r>
          <w:r w:rsidR="00371B56" w:rsidRPr="001B5A47">
            <w:rPr>
              <w:rFonts w:ascii="Times New Roman" w:hAnsi="Times New Roman" w:cs="Times New Roman"/>
              <w:color w:val="000000" w:themeColor="text1"/>
              <w:sz w:val="24"/>
              <w:szCs w:val="24"/>
            </w:rPr>
            <w:t>)</w:t>
          </w:r>
          <w:r w:rsidRPr="001B5A47">
            <w:rPr>
              <w:rFonts w:ascii="Times New Roman" w:hAnsi="Times New Roman" w:cs="Times New Roman"/>
              <w:color w:val="000000" w:themeColor="text1"/>
              <w:sz w:val="24"/>
              <w:szCs w:val="24"/>
            </w:rPr>
            <w:t>.</w:t>
          </w:r>
          <w:r w:rsidRPr="00A14216">
            <w:rPr>
              <w:rFonts w:ascii="Times New Roman" w:hAnsi="Times New Roman" w:cs="Times New Roman"/>
              <w:color w:val="000000" w:themeColor="text1"/>
              <w:sz w:val="24"/>
              <w:szCs w:val="24"/>
            </w:rPr>
            <w:t xml:space="preserve">  </w:t>
          </w:r>
        </w:p>
        <w:p w:rsidR="00950B84" w:rsidRPr="00A14216" w:rsidRDefault="00950B84"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 xml:space="preserve">A </w:t>
          </w:r>
          <w:r w:rsidR="00F539C1" w:rsidRPr="00A14216">
            <w:rPr>
              <w:rFonts w:ascii="Times New Roman" w:hAnsi="Times New Roman" w:cs="Times New Roman"/>
              <w:color w:val="000000" w:themeColor="text1"/>
              <w:sz w:val="24"/>
              <w:szCs w:val="24"/>
            </w:rPr>
            <w:t xml:space="preserve">platinum ground electrode was placed into the recording bath before a </w:t>
          </w:r>
          <w:r w:rsidRPr="00A14216">
            <w:rPr>
              <w:rFonts w:ascii="Times New Roman" w:hAnsi="Times New Roman" w:cs="Times New Roman"/>
              <w:color w:val="000000" w:themeColor="text1"/>
              <w:sz w:val="24"/>
              <w:szCs w:val="24"/>
            </w:rPr>
            <w:t xml:space="preserve">single branch of nerve fibres was cut and gently sucked into </w:t>
          </w:r>
          <w:r w:rsidR="00A249EC" w:rsidRPr="00A14216">
            <w:rPr>
              <w:rFonts w:ascii="Times New Roman" w:hAnsi="Times New Roman" w:cs="Times New Roman"/>
              <w:color w:val="000000" w:themeColor="text1"/>
              <w:sz w:val="24"/>
              <w:szCs w:val="24"/>
            </w:rPr>
            <w:t>a glass electrode</w:t>
          </w:r>
          <w:r w:rsidR="00633F1E">
            <w:rPr>
              <w:rFonts w:ascii="Times New Roman" w:hAnsi="Times New Roman" w:cs="Times New Roman"/>
              <w:color w:val="000000" w:themeColor="text1"/>
              <w:sz w:val="24"/>
              <w:szCs w:val="24"/>
            </w:rPr>
            <w:t xml:space="preserve"> (50µm - 100µm tip diameter)</w:t>
          </w:r>
          <w:r w:rsidR="00A249EC" w:rsidRPr="00A14216">
            <w:rPr>
              <w:rFonts w:ascii="Times New Roman" w:hAnsi="Times New Roman" w:cs="Times New Roman"/>
              <w:color w:val="000000" w:themeColor="text1"/>
              <w:sz w:val="24"/>
              <w:szCs w:val="24"/>
            </w:rPr>
            <w:t xml:space="preserve"> attached to a </w:t>
          </w:r>
          <w:r w:rsidR="00A249EC" w:rsidRPr="00D43DC2">
            <w:rPr>
              <w:rFonts w:ascii="Times New Roman" w:hAnsi="Times New Roman" w:cs="Times New Roman"/>
              <w:color w:val="000000" w:themeColor="text1"/>
              <w:sz w:val="24"/>
              <w:szCs w:val="24"/>
            </w:rPr>
            <w:t>Neurolog headstage (NL 100, Digitimer Ltd, UK) and</w:t>
          </w:r>
          <w:r w:rsidR="00A249EC" w:rsidRPr="00A14216">
            <w:rPr>
              <w:rFonts w:ascii="Times New Roman" w:hAnsi="Times New Roman" w:cs="Times New Roman"/>
              <w:color w:val="000000" w:themeColor="text1"/>
              <w:sz w:val="24"/>
              <w:szCs w:val="24"/>
            </w:rPr>
            <w:t xml:space="preserve"> an AC </w:t>
          </w:r>
          <w:r w:rsidR="00A249EC" w:rsidRPr="00D43DC2">
            <w:rPr>
              <w:rFonts w:ascii="Times New Roman" w:hAnsi="Times New Roman" w:cs="Times New Roman"/>
              <w:color w:val="000000" w:themeColor="text1"/>
              <w:sz w:val="24"/>
              <w:szCs w:val="24"/>
            </w:rPr>
            <w:t xml:space="preserve">amplifier (NL104) enabling recording </w:t>
          </w:r>
          <w:r w:rsidR="00F539C1" w:rsidRPr="00D43DC2">
            <w:rPr>
              <w:rFonts w:ascii="Times New Roman" w:hAnsi="Times New Roman" w:cs="Times New Roman"/>
              <w:color w:val="000000" w:themeColor="text1"/>
              <w:sz w:val="24"/>
              <w:szCs w:val="24"/>
            </w:rPr>
            <w:t>of multi-unit afferent nerve ac</w:t>
          </w:r>
          <w:r w:rsidR="00A249EC" w:rsidRPr="00D43DC2">
            <w:rPr>
              <w:rFonts w:ascii="Times New Roman" w:hAnsi="Times New Roman" w:cs="Times New Roman"/>
              <w:color w:val="000000" w:themeColor="text1"/>
              <w:sz w:val="24"/>
              <w:szCs w:val="24"/>
            </w:rPr>
            <w:t>tivity</w:t>
          </w:r>
          <w:r w:rsidR="00371B56" w:rsidRPr="00D43DC2">
            <w:rPr>
              <w:rFonts w:ascii="Times New Roman" w:hAnsi="Times New Roman" w:cs="Times New Roman"/>
              <w:color w:val="000000" w:themeColor="text1"/>
              <w:sz w:val="24"/>
              <w:szCs w:val="24"/>
            </w:rPr>
            <w:t xml:space="preserve"> </w:t>
          </w:r>
          <w:r w:rsidR="001B5A47" w:rsidRPr="00D43DC2">
            <w:rPr>
              <w:rFonts w:ascii="Times New Roman" w:hAnsi="Times New Roman" w:cs="Times New Roman"/>
              <w:color w:val="000000" w:themeColor="text1"/>
              <w:sz w:val="24"/>
              <w:szCs w:val="24"/>
            </w:rPr>
            <w:t>(figure 2.3B</w:t>
          </w:r>
          <w:r w:rsidR="00371B56" w:rsidRPr="00D43DC2">
            <w:rPr>
              <w:rFonts w:ascii="Times New Roman" w:hAnsi="Times New Roman" w:cs="Times New Roman"/>
              <w:color w:val="000000" w:themeColor="text1"/>
              <w:sz w:val="24"/>
              <w:szCs w:val="24"/>
            </w:rPr>
            <w:t>)</w:t>
          </w:r>
          <w:r w:rsidR="00A249EC" w:rsidRPr="00D43DC2">
            <w:rPr>
              <w:rFonts w:ascii="Times New Roman" w:hAnsi="Times New Roman" w:cs="Times New Roman"/>
              <w:color w:val="000000" w:themeColor="text1"/>
              <w:sz w:val="24"/>
              <w:szCs w:val="24"/>
            </w:rPr>
            <w:t>.  Nerve signals were amplified (x 10,000), filtered (NL125 band pass filter), and recorded on a computer via a power1401 analogue</w:t>
          </w:r>
          <w:r w:rsidR="00A249EC" w:rsidRPr="00A14216">
            <w:rPr>
              <w:rFonts w:ascii="Times New Roman" w:hAnsi="Times New Roman" w:cs="Times New Roman"/>
              <w:color w:val="000000" w:themeColor="text1"/>
              <w:sz w:val="24"/>
              <w:szCs w:val="24"/>
            </w:rPr>
            <w:t xml:space="preserve"> to digital interface and Spike 2 software (Version 7, Cambridge Electronic Design, UK).  </w:t>
          </w:r>
        </w:p>
        <w:p w:rsidR="00A249EC" w:rsidRPr="00A14216" w:rsidRDefault="00A249EC" w:rsidP="001F1B83">
          <w:pPr>
            <w:spacing w:line="360" w:lineRule="auto"/>
            <w:rPr>
              <w:rFonts w:ascii="Times New Roman" w:hAnsi="Times New Roman" w:cs="Times New Roman"/>
              <w:color w:val="000000" w:themeColor="text1"/>
              <w:sz w:val="24"/>
              <w:szCs w:val="24"/>
            </w:rPr>
          </w:pPr>
          <w:r w:rsidRPr="00A14216">
            <w:rPr>
              <w:rFonts w:ascii="Times New Roman" w:hAnsi="Times New Roman" w:cs="Times New Roman"/>
              <w:color w:val="000000" w:themeColor="text1"/>
              <w:sz w:val="24"/>
              <w:szCs w:val="24"/>
            </w:rPr>
            <w:t xml:space="preserve">A spike processor </w:t>
          </w:r>
          <w:r w:rsidR="000F7780" w:rsidRPr="00A14216">
            <w:rPr>
              <w:rFonts w:ascii="Times New Roman" w:hAnsi="Times New Roman" w:cs="Times New Roman"/>
              <w:color w:val="000000" w:themeColor="text1"/>
              <w:sz w:val="24"/>
              <w:szCs w:val="24"/>
            </w:rPr>
            <w:t xml:space="preserve">(Digitimer D130), counting the number of field potentials crossing a pre-set threshold </w:t>
          </w:r>
          <w:r w:rsidRPr="00A14216">
            <w:rPr>
              <w:rFonts w:ascii="Times New Roman" w:hAnsi="Times New Roman" w:cs="Times New Roman"/>
              <w:color w:val="000000" w:themeColor="text1"/>
              <w:sz w:val="24"/>
              <w:szCs w:val="24"/>
            </w:rPr>
            <w:t xml:space="preserve">was used to </w:t>
          </w:r>
          <w:r w:rsidR="000F7780" w:rsidRPr="00A14216">
            <w:rPr>
              <w:rFonts w:ascii="Times New Roman" w:hAnsi="Times New Roman" w:cs="Times New Roman"/>
              <w:color w:val="000000" w:themeColor="text1"/>
              <w:sz w:val="24"/>
              <w:szCs w:val="24"/>
            </w:rPr>
            <w:t>quantify the whole nerve, multi-unit afferent nerve activity</w:t>
          </w:r>
          <w:r w:rsidR="00A379AA" w:rsidRPr="00A14216">
            <w:rPr>
              <w:rFonts w:ascii="Times New Roman" w:hAnsi="Times New Roman" w:cs="Times New Roman"/>
              <w:color w:val="000000" w:themeColor="text1"/>
              <w:sz w:val="24"/>
              <w:szCs w:val="24"/>
            </w:rPr>
            <w:t>.  The</w:t>
          </w:r>
          <w:r w:rsidR="000F7780" w:rsidRPr="00A14216">
            <w:rPr>
              <w:rFonts w:ascii="Times New Roman" w:hAnsi="Times New Roman" w:cs="Times New Roman"/>
              <w:color w:val="000000" w:themeColor="text1"/>
              <w:sz w:val="24"/>
              <w:szCs w:val="24"/>
            </w:rPr>
            <w:t xml:space="preserve"> threshold for spike counting was set to the peak of the smallest identifiable action potential spike</w:t>
          </w:r>
          <w:r w:rsidR="00640719">
            <w:rPr>
              <w:rFonts w:ascii="Times New Roman" w:hAnsi="Times New Roman" w:cs="Times New Roman"/>
              <w:color w:val="000000" w:themeColor="text1"/>
              <w:sz w:val="24"/>
              <w:szCs w:val="24"/>
            </w:rPr>
            <w:t xml:space="preserve"> as shown in </w:t>
          </w:r>
          <w:r w:rsidR="00640719" w:rsidRPr="001B5A47">
            <w:rPr>
              <w:rFonts w:ascii="Times New Roman" w:hAnsi="Times New Roman" w:cs="Times New Roman"/>
              <w:color w:val="000000" w:themeColor="text1"/>
              <w:sz w:val="24"/>
              <w:szCs w:val="24"/>
            </w:rPr>
            <w:t xml:space="preserve">figure </w:t>
          </w:r>
          <w:r w:rsidR="001B5A47">
            <w:rPr>
              <w:rFonts w:ascii="Times New Roman" w:hAnsi="Times New Roman" w:cs="Times New Roman"/>
              <w:color w:val="000000" w:themeColor="text1"/>
              <w:sz w:val="24"/>
              <w:szCs w:val="24"/>
            </w:rPr>
            <w:t>2.4</w:t>
          </w:r>
          <w:r w:rsidR="00CF08D0" w:rsidRPr="00A14216">
            <w:rPr>
              <w:rFonts w:ascii="Times New Roman" w:hAnsi="Times New Roman" w:cs="Times New Roman"/>
              <w:color w:val="000000" w:themeColor="text1"/>
              <w:sz w:val="24"/>
              <w:szCs w:val="24"/>
            </w:rPr>
            <w:t>.</w:t>
          </w:r>
        </w:p>
        <w:p w:rsidR="002067EC" w:rsidRDefault="002067EC" w:rsidP="0099780C">
          <w:pPr>
            <w:pStyle w:val="Subtitle"/>
            <w:rPr>
              <w:color w:val="000000" w:themeColor="text1"/>
            </w:rPr>
          </w:pPr>
        </w:p>
        <w:p w:rsidR="002067EC" w:rsidRDefault="002067EC" w:rsidP="002067EC"/>
        <w:p w:rsidR="008015E3" w:rsidRPr="002067EC" w:rsidRDefault="00D504B1" w:rsidP="002067EC"/>
      </w:sdtContent>
    </w:sdt>
    <w:p w:rsidR="008771B7" w:rsidRPr="00A14216" w:rsidRDefault="008771B7" w:rsidP="008015E3">
      <w:pPr>
        <w:rPr>
          <w:rFonts w:ascii="Bookman Old Style" w:hAnsi="Bookman Old Style"/>
          <w:color w:val="000000" w:themeColor="text1"/>
          <w:sz w:val="24"/>
          <w:szCs w:val="24"/>
        </w:rPr>
      </w:pPr>
    </w:p>
    <w:p w:rsidR="008771B7" w:rsidRDefault="00A7441B" w:rsidP="008015E3">
      <w:pPr>
        <w:rPr>
          <w:color w:val="000000" w:themeColor="text1"/>
        </w:rPr>
      </w:pPr>
      <w:r>
        <w:rPr>
          <w:noProof/>
          <w:color w:val="000000" w:themeColor="text1"/>
          <w:lang w:eastAsia="en-GB"/>
        </w:rPr>
        <mc:AlternateContent>
          <mc:Choice Requires="wpg">
            <w:drawing>
              <wp:anchor distT="0" distB="0" distL="114300" distR="114300" simplePos="0" relativeHeight="251706368" behindDoc="0" locked="0" layoutInCell="1" allowOverlap="1" wp14:anchorId="1A404E41" wp14:editId="3006CE95">
                <wp:simplePos x="0" y="0"/>
                <wp:positionH relativeFrom="column">
                  <wp:posOffset>28575</wp:posOffset>
                </wp:positionH>
                <wp:positionV relativeFrom="paragraph">
                  <wp:posOffset>315595</wp:posOffset>
                </wp:positionV>
                <wp:extent cx="5229225" cy="6096000"/>
                <wp:effectExtent l="0" t="0" r="9525" b="0"/>
                <wp:wrapNone/>
                <wp:docPr id="62506" name="Group 62506"/>
                <wp:cNvGraphicFramePr/>
                <a:graphic xmlns:a="http://schemas.openxmlformats.org/drawingml/2006/main">
                  <a:graphicData uri="http://schemas.microsoft.com/office/word/2010/wordprocessingGroup">
                    <wpg:wgp>
                      <wpg:cNvGrpSpPr/>
                      <wpg:grpSpPr>
                        <a:xfrm>
                          <a:off x="0" y="0"/>
                          <a:ext cx="5229225" cy="6096000"/>
                          <a:chOff x="0" y="-104775"/>
                          <a:chExt cx="5229225" cy="6096000"/>
                        </a:xfrm>
                      </wpg:grpSpPr>
                      <pic:pic xmlns:pic="http://schemas.openxmlformats.org/drawingml/2006/picture">
                        <pic:nvPicPr>
                          <pic:cNvPr id="62496" name="Picture 62496"/>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942975" y="514350"/>
                            <a:ext cx="4286250" cy="4457700"/>
                          </a:xfrm>
                          <a:prstGeom prst="rect">
                            <a:avLst/>
                          </a:prstGeom>
                          <a:noFill/>
                          <a:ln>
                            <a:noFill/>
                          </a:ln>
                        </pic:spPr>
                      </pic:pic>
                      <wps:wsp>
                        <wps:cNvPr id="62497" name="Straight Arrow Connector 62497"/>
                        <wps:cNvCnPr/>
                        <wps:spPr>
                          <a:xfrm>
                            <a:off x="800100" y="3705225"/>
                            <a:ext cx="1752600" cy="0"/>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62498" name="Text Box 62498"/>
                        <wps:cNvSpPr txBox="1"/>
                        <wps:spPr>
                          <a:xfrm>
                            <a:off x="0" y="3571875"/>
                            <a:ext cx="8001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5F3D" w:rsidRPr="00ED5F3D" w:rsidRDefault="00ED5F3D" w:rsidP="00ED5F3D">
                              <w:pPr>
                                <w:jc w:val="right"/>
                                <w:rPr>
                                  <w:rFonts w:ascii="Futura Md BT" w:hAnsi="Futura Md BT"/>
                                  <w:b/>
                                  <w:color w:val="FF0000"/>
                                </w:rPr>
                              </w:pPr>
                              <w:r w:rsidRPr="00ED5F3D">
                                <w:rPr>
                                  <w:rFonts w:ascii="Futura Md BT" w:hAnsi="Futura Md BT"/>
                                  <w:b/>
                                  <w:color w:val="FF0000"/>
                                </w:rPr>
                                <w:t>Blad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04" name="Text Box 62504"/>
                        <wps:cNvSpPr txBox="1"/>
                        <wps:spPr>
                          <a:xfrm>
                            <a:off x="2457450" y="-104775"/>
                            <a:ext cx="81915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5F3D" w:rsidRPr="00967043" w:rsidRDefault="00ED5F3D" w:rsidP="00967043">
                              <w:pPr>
                                <w:jc w:val="center"/>
                                <w:rPr>
                                  <w:rFonts w:ascii="Futura Md BT" w:hAnsi="Futura Md BT"/>
                                </w:rPr>
                              </w:pPr>
                              <w:r w:rsidRPr="00967043">
                                <w:rPr>
                                  <w:rFonts w:ascii="Futura Md BT" w:hAnsi="Futura Md BT"/>
                                </w:rPr>
                                <w:t>Rost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05" name="Text Box 62505"/>
                        <wps:cNvSpPr txBox="1"/>
                        <wps:spPr>
                          <a:xfrm>
                            <a:off x="2457450" y="5734050"/>
                            <a:ext cx="81915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67043" w:rsidRPr="00967043" w:rsidRDefault="00967043" w:rsidP="00967043">
                              <w:pPr>
                                <w:jc w:val="center"/>
                                <w:rPr>
                                  <w:rFonts w:ascii="Futura Md BT" w:hAnsi="Futura Md BT"/>
                                </w:rPr>
                              </w:pPr>
                              <w:r>
                                <w:rPr>
                                  <w:rFonts w:ascii="Futura Md BT" w:hAnsi="Futura Md BT"/>
                                </w:rPr>
                                <w:t>Caud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00" name="Straight Connector 62500"/>
                        <wps:cNvCnPr/>
                        <wps:spPr>
                          <a:xfrm>
                            <a:off x="2876550" y="171450"/>
                            <a:ext cx="0" cy="914400"/>
                          </a:xfrm>
                          <a:prstGeom prst="line">
                            <a:avLst/>
                          </a:prstGeom>
                          <a:ln w="158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62501" name="Straight Connector 62501"/>
                        <wps:cNvCnPr/>
                        <wps:spPr>
                          <a:xfrm flipV="1">
                            <a:off x="2876550" y="4772025"/>
                            <a:ext cx="0" cy="913765"/>
                          </a:xfrm>
                          <a:prstGeom prst="line">
                            <a:avLst/>
                          </a:prstGeom>
                          <a:ln w="158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62506" o:spid="_x0000_s1026" style="position:absolute;margin-left:2.25pt;margin-top:24.85pt;width:411.75pt;height:480pt;z-index:251706368;mso-width-relative:margin;mso-height-relative:margin" coordorigin=",-1047" coordsize="52292,60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2496" o:spid="_x0000_s1027" type="#_x0000_t75" style="position:absolute;left:9429;top:5143;width:42863;height:44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mmWvIAAAA3gAAAA8AAABkcnMvZG93bnJldi54bWxEj09rwkAUxO8Fv8PyhF5Ks1FsalNXsS1C&#10;Lz0YvXh7Zl/+YPZtyK4m+undQqHHYWZ+wyxWg2nEhTpXW1YwiWIQxLnVNZcK9rvN8xyE88gaG8uk&#10;4EoOVsvRwwJTbXve0iXzpQgQdikqqLxvUyldXpFBF9mWOHiF7Qz6ILtS6g77ADeNnMZxIg3WHBYq&#10;bOmzovyUnY0C99IXE/N0/Xj1yc/huL/R/Cs/K/U4HtbvIDwN/j/81/7WCpLp7C2B3zvhCsjlH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upplryAAAAN4AAAAPAAAAAAAAAAAA&#10;AAAAAJ8CAABkcnMvZG93bnJldi54bWxQSwUGAAAAAAQABAD3AAAAlAMAAAAA&#10;">
                  <v:imagedata r:id="rId10" o:title=""/>
                  <v:path arrowok="t"/>
                </v:shape>
                <v:shapetype id="_x0000_t32" coordsize="21600,21600" o:spt="32" o:oned="t" path="m,l21600,21600e" filled="f">
                  <v:path arrowok="t" fillok="f" o:connecttype="none"/>
                  <o:lock v:ext="edit" shapetype="t"/>
                </v:shapetype>
                <v:shape id="Straight Arrow Connector 62497" o:spid="_x0000_s1028" type="#_x0000_t32" style="position:absolute;left:8001;top:37052;width:175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ydwsUAAADeAAAADwAAAGRycy9kb3ducmV2LnhtbESPT4vCMBTE74LfITzBm6aK+KcaRZYV&#10;Fi9iFfT4aJ5ttXkpTdSun94sLHgcZuY3zGLVmFI8qHaFZQWDfgSCOLW64EzB8bDpTUE4j6yxtEwK&#10;fsnBatluLTDW9sl7eiQ+EwHCLkYFufdVLKVLczLo+rYiDt7F1gZ9kHUmdY3PADelHEbRWBosOCzk&#10;WNFXTuktuRsF5vv+Orhksi32VO1wdjon6XWkVLfTrOcgPDX+E/5v/2gF4+FoNoG/O+EKyOU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bydwsUAAADeAAAADwAAAAAAAAAA&#10;AAAAAAChAgAAZHJzL2Rvd25yZXYueG1sUEsFBgAAAAAEAAQA+QAAAJMDAAAAAA==&#10;" strokecolor="red" strokeweight="1pt">
                  <v:stroke endarrow="open"/>
                </v:shape>
                <v:shapetype id="_x0000_t202" coordsize="21600,21600" o:spt="202" path="m,l,21600r21600,l21600,xe">
                  <v:stroke joinstyle="miter"/>
                  <v:path gradientshapeok="t" o:connecttype="rect"/>
                </v:shapetype>
                <v:shape id="Text Box 62498" o:spid="_x0000_s1029" type="#_x0000_t202" style="position:absolute;top:35718;width:8001;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B9KsYA&#10;AADeAAAADwAAAGRycy9kb3ducmV2LnhtbERPy2rCQBTdF/oPwy24KTrxUR+po4hYle402uLukrlN&#10;gpk7ITNN0r/vLApdHs57ue5MKRqqXWFZwXAQgSBOrS44U3BJ3vpzEM4jaywtk4IfcrBePT4sMda2&#10;5RM1Z5+JEMIuRgW591UspUtzMugGtiIO3JetDfoA60zqGtsQbko5iqKpNFhwaMixom1O6f38bRTc&#10;nrPPd9ftr+34ZVztDk0y+9CJUr2nbvMKwlPn/8V/7qNWMB1NFmFvuBOu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B9KsYAAADeAAAADwAAAAAAAAAAAAAAAACYAgAAZHJz&#10;L2Rvd25yZXYueG1sUEsFBgAAAAAEAAQA9QAAAIsDAAAAAA==&#10;" fillcolor="white [3201]" stroked="f" strokeweight=".5pt">
                  <v:textbox>
                    <w:txbxContent>
                      <w:p w:rsidR="00ED5F3D" w:rsidRPr="00ED5F3D" w:rsidRDefault="00ED5F3D" w:rsidP="00ED5F3D">
                        <w:pPr>
                          <w:jc w:val="right"/>
                          <w:rPr>
                            <w:rFonts w:ascii="Futura Md BT" w:hAnsi="Futura Md BT"/>
                            <w:b/>
                            <w:color w:val="FF0000"/>
                          </w:rPr>
                        </w:pPr>
                        <w:r w:rsidRPr="00ED5F3D">
                          <w:rPr>
                            <w:rFonts w:ascii="Futura Md BT" w:hAnsi="Futura Md BT"/>
                            <w:b/>
                            <w:color w:val="FF0000"/>
                          </w:rPr>
                          <w:t>Bladder</w:t>
                        </w:r>
                      </w:p>
                    </w:txbxContent>
                  </v:textbox>
                </v:shape>
                <v:shape id="Text Box 62504" o:spid="_x0000_s1030" type="#_x0000_t202" style="position:absolute;left:24574;top:-1047;width:8192;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tNcgA&#10;AADeAAAADwAAAGRycy9kb3ducmV2LnhtbESPT2vCQBTE7wW/w/IEL6Vu6r9K6iql2CreNK3i7ZF9&#10;TUKzb0N2m8Rv3xUEj8PM/IZZrDpTioZqV1hW8DyMQBCnVhecKfhKPp7mIJxH1lhaJgUXcrBa9h4W&#10;GGvb8p6ag89EgLCLUUHufRVL6dKcDLqhrYiD92Nrgz7IOpO6xjbATSlHUTSTBgsOCzlW9J5T+nv4&#10;MwrOj9lp57rP73Y8HVfrTZO8HHWi1KDfvb2C8NT5e/jW3moFs9E0msD1TrgCcvk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9u01yAAAAN4AAAAPAAAAAAAAAAAAAAAAAJgCAABk&#10;cnMvZG93bnJldi54bWxQSwUGAAAAAAQABAD1AAAAjQMAAAAA&#10;" fillcolor="white [3201]" stroked="f" strokeweight=".5pt">
                  <v:textbox>
                    <w:txbxContent>
                      <w:p w:rsidR="00ED5F3D" w:rsidRPr="00967043" w:rsidRDefault="00ED5F3D" w:rsidP="00967043">
                        <w:pPr>
                          <w:jc w:val="center"/>
                          <w:rPr>
                            <w:rFonts w:ascii="Futura Md BT" w:hAnsi="Futura Md BT"/>
                          </w:rPr>
                        </w:pPr>
                        <w:r w:rsidRPr="00967043">
                          <w:rPr>
                            <w:rFonts w:ascii="Futura Md BT" w:hAnsi="Futura Md BT"/>
                          </w:rPr>
                          <w:t>Rostral</w:t>
                        </w:r>
                      </w:p>
                    </w:txbxContent>
                  </v:textbox>
                </v:shape>
                <v:shape id="Text Box 62505" o:spid="_x0000_s1031" type="#_x0000_t202" style="position:absolute;left:24574;top:57340;width:8192;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pIrsgA&#10;AADeAAAADwAAAGRycy9kb3ducmV2LnhtbESPT2vCQBTE74LfYXlCL6IblaikriKl/+hNoy29PbLP&#10;JJh9G7LbJP32rlDocZiZ3zCbXW8q0VLjSssKZtMIBHFmdcm5glP6MlmDcB5ZY2WZFPySg912ONhg&#10;om3HB2qPPhcBwi5BBYX3dSKlywoy6Ka2Jg7exTYGfZBNLnWDXYCbSs6jaCkNlhwWCqzpqaDsevwx&#10;Cr7H+deH61/P3SJe1M9vbbr61KlSD6N+/wjCU+//w3/td61gOY+jGO53whWQ2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8ukiuyAAAAN4AAAAPAAAAAAAAAAAAAAAAAJgCAABk&#10;cnMvZG93bnJldi54bWxQSwUGAAAAAAQABAD1AAAAjQMAAAAA&#10;" fillcolor="white [3201]" stroked="f" strokeweight=".5pt">
                  <v:textbox>
                    <w:txbxContent>
                      <w:p w:rsidR="00967043" w:rsidRPr="00967043" w:rsidRDefault="00967043" w:rsidP="00967043">
                        <w:pPr>
                          <w:jc w:val="center"/>
                          <w:rPr>
                            <w:rFonts w:ascii="Futura Md BT" w:hAnsi="Futura Md BT"/>
                          </w:rPr>
                        </w:pPr>
                        <w:r>
                          <w:rPr>
                            <w:rFonts w:ascii="Futura Md BT" w:hAnsi="Futura Md BT"/>
                          </w:rPr>
                          <w:t>Caudal</w:t>
                        </w:r>
                      </w:p>
                    </w:txbxContent>
                  </v:textbox>
                </v:shape>
                <v:line id="Straight Connector 62500" o:spid="_x0000_s1032" style="position:absolute;visibility:visible;mso-wrap-style:square" from="28765,1714" to="28765,10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dhccYAAADeAAAADwAAAGRycy9kb3ducmV2LnhtbESPy4rCMBSG94LvEI7gZrDpCIp0GkVk&#10;FBFUvAzM8tCcaYvNSW2i1rc3iwGXP/+NL521phJ3alxpWcFnFIMgzqwuOVdwPi0HExDOI2usLJOC&#10;JzmYTbudFBNtH3yg+9HnIoywS1BB4X2dSOmyggy6yNbEwfuzjUEfZJNL3eAjjJtKDuN4LA2WHB4K&#10;rGlRUHY53oyCnfvl8+H0YX62++tuuZmb7fd6pVS/186/QHhq/Tv8315rBePhKA4AASeggJy+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c3YXHGAAAA3gAAAA8AAAAAAAAA&#10;AAAAAAAAoQIAAGRycy9kb3ducmV2LnhtbFBLBQYAAAAABAAEAPkAAACUAwAAAAA=&#10;" strokecolor="black [3213]" strokeweight="1.25pt">
                  <v:stroke startarrow="block"/>
                </v:line>
                <v:line id="Straight Connector 62501" o:spid="_x0000_s1033" style="position:absolute;flip:y;visibility:visible;mso-wrap-style:square" from="28765,47720" to="28765,56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u68MAAADeAAAADwAAAGRycy9kb3ducmV2LnhtbESPQYvCMBSE7wv+h/AEb2uiuEWqUXRh&#10;wduy6sXbo3k2xealbaLWf28WBI/DzHzDLNe9q8WNulB51jAZKxDEhTcVlxqOh5/POYgQkQ3WnknD&#10;gwKsV4OPJebG3/mPbvtYigThkKMGG2OTSxkKSw7D2DfEyTv7zmFMsiul6fCe4K6WU6Uy6bDitGCx&#10;oW9LxWV/dRpmtnVXeTqcw2/mtzvZIrcKtR4N+80CRKQ+vsOv9s5oyKZfagL/d9IVkK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57uvDAAAA3gAAAA8AAAAAAAAAAAAA&#10;AAAAoQIAAGRycy9kb3ducmV2LnhtbFBLBQYAAAAABAAEAPkAAACRAwAAAAA=&#10;" strokecolor="black [3213]" strokeweight="1.25pt">
                  <v:stroke startarrow="block"/>
                </v:line>
              </v:group>
            </w:pict>
          </mc:Fallback>
        </mc:AlternateContent>
      </w:r>
    </w:p>
    <w:p w:rsidR="00D31429" w:rsidRDefault="00D31429" w:rsidP="008015E3">
      <w:pPr>
        <w:rPr>
          <w:color w:val="000000" w:themeColor="text1"/>
        </w:rPr>
      </w:pPr>
    </w:p>
    <w:p w:rsidR="00D31429" w:rsidRDefault="00D31429" w:rsidP="00D31429">
      <w:pPr>
        <w:jc w:val="cente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967043" w:rsidP="008015E3">
      <w:pPr>
        <w:rPr>
          <w:color w:val="000000" w:themeColor="text1"/>
        </w:rPr>
      </w:pPr>
      <w:r>
        <w:rPr>
          <w:noProof/>
          <w:color w:val="000000" w:themeColor="text1"/>
          <w:lang w:eastAsia="en-GB"/>
        </w:rPr>
        <mc:AlternateContent>
          <mc:Choice Requires="wps">
            <w:drawing>
              <wp:anchor distT="0" distB="0" distL="114300" distR="114300" simplePos="0" relativeHeight="251707392" behindDoc="0" locked="0" layoutInCell="1" allowOverlap="1" wp14:anchorId="19B67F32" wp14:editId="093A601C">
                <wp:simplePos x="0" y="0"/>
                <wp:positionH relativeFrom="column">
                  <wp:posOffset>27296</wp:posOffset>
                </wp:positionH>
                <wp:positionV relativeFrom="paragraph">
                  <wp:posOffset>151556</wp:posOffset>
                </wp:positionV>
                <wp:extent cx="5736231" cy="887105"/>
                <wp:effectExtent l="0" t="0" r="0" b="8255"/>
                <wp:wrapNone/>
                <wp:docPr id="62507" name="Text Box 62507"/>
                <wp:cNvGraphicFramePr/>
                <a:graphic xmlns:a="http://schemas.openxmlformats.org/drawingml/2006/main">
                  <a:graphicData uri="http://schemas.microsoft.com/office/word/2010/wordprocessingShape">
                    <wps:wsp>
                      <wps:cNvSpPr txBox="1"/>
                      <wps:spPr>
                        <a:xfrm>
                          <a:off x="0" y="0"/>
                          <a:ext cx="5736231" cy="8871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67043" w:rsidRPr="00633F1E" w:rsidRDefault="001B5A47" w:rsidP="00633F1E">
                            <w:pPr>
                              <w:spacing w:line="240" w:lineRule="auto"/>
                              <w:rPr>
                                <w:rFonts w:ascii="Times New Roman" w:hAnsi="Times New Roman" w:cs="Times New Roman"/>
                                <w:b/>
                                <w:sz w:val="24"/>
                                <w:szCs w:val="24"/>
                              </w:rPr>
                            </w:pPr>
                            <w:r w:rsidRPr="00633F1E">
                              <w:rPr>
                                <w:rFonts w:ascii="Times New Roman" w:hAnsi="Times New Roman" w:cs="Times New Roman"/>
                                <w:b/>
                                <w:sz w:val="24"/>
                                <w:szCs w:val="24"/>
                              </w:rPr>
                              <w:t>Figure 2.1</w:t>
                            </w:r>
                            <w:r w:rsidR="00967043" w:rsidRPr="00633F1E">
                              <w:rPr>
                                <w:rFonts w:ascii="Times New Roman" w:hAnsi="Times New Roman" w:cs="Times New Roman"/>
                                <w:b/>
                                <w:sz w:val="24"/>
                                <w:szCs w:val="24"/>
                              </w:rPr>
                              <w:t>: Abdominal viscera of the mouse in situ following rostral-caudal midline incision.</w:t>
                            </w:r>
                            <w:r w:rsidR="00096E22" w:rsidRPr="00633F1E">
                              <w:rPr>
                                <w:rFonts w:ascii="Times New Roman" w:hAnsi="Times New Roman" w:cs="Times New Roman"/>
                                <w:b/>
                                <w:sz w:val="24"/>
                                <w:szCs w:val="24"/>
                              </w:rPr>
                              <w:t xml:space="preserve">  </w:t>
                            </w:r>
                            <w:r w:rsidR="00096E22" w:rsidRPr="00633F1E">
                              <w:rPr>
                                <w:rFonts w:ascii="Times New Roman" w:hAnsi="Times New Roman" w:cs="Times New Roman"/>
                                <w:sz w:val="24"/>
                                <w:szCs w:val="24"/>
                              </w:rPr>
                              <w:t>The</w:t>
                            </w:r>
                            <w:r w:rsidR="00096E22" w:rsidRPr="00633F1E">
                              <w:rPr>
                                <w:rFonts w:ascii="Times New Roman" w:hAnsi="Times New Roman" w:cs="Times New Roman"/>
                                <w:b/>
                                <w:sz w:val="24"/>
                                <w:szCs w:val="24"/>
                              </w:rPr>
                              <w:t xml:space="preserve"> </w:t>
                            </w:r>
                            <w:r w:rsidR="00096E22" w:rsidRPr="00633F1E">
                              <w:rPr>
                                <w:rFonts w:ascii="Times New Roman" w:hAnsi="Times New Roman" w:cs="Times New Roman"/>
                                <w:color w:val="000000" w:themeColor="text1"/>
                                <w:sz w:val="24"/>
                                <w:szCs w:val="24"/>
                              </w:rPr>
                              <w:t>whole pelvic region, containing the bladder, urethra, testes, vas deferens, seminal vesicles, ureters, and kidneys was removed and placed in the recording chamber</w:t>
                            </w:r>
                            <w:r w:rsidR="005B33D3" w:rsidRPr="00633F1E">
                              <w:rPr>
                                <w:rFonts w:ascii="Times New Roman" w:hAnsi="Times New Roman" w:cs="Times New Roman"/>
                                <w:color w:val="000000" w:themeColor="text1"/>
                                <w:sz w:val="24"/>
                                <w:szCs w:val="24"/>
                              </w:rPr>
                              <w:t>.</w:t>
                            </w:r>
                            <w:r w:rsidR="00633F1E" w:rsidRPr="00633F1E">
                              <w:rPr>
                                <w:rFonts w:ascii="Times New Roman" w:hAnsi="Times New Roman" w:cs="Times New Roman"/>
                                <w:b/>
                                <w:sz w:val="24"/>
                                <w:szCs w:val="24"/>
                              </w:rPr>
                              <w:t xml:space="preserve">  </w:t>
                            </w:r>
                            <w:r w:rsidR="00096E22" w:rsidRPr="00633F1E">
                              <w:rPr>
                                <w:rFonts w:ascii="Times New Roman" w:hAnsi="Times New Roman" w:cs="Times New Roman"/>
                                <w:sz w:val="24"/>
                                <w:szCs w:val="24"/>
                              </w:rPr>
                              <w:t>Diagram adapted from Margaret J. Cook’s “Anatomy of the laboratory mo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2507" o:spid="_x0000_s1034" type="#_x0000_t202" style="position:absolute;margin-left:2.15pt;margin-top:11.95pt;width:451.65pt;height:69.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" fillcolor="white [3201]" stroked="f" strokeweight=".5pt">
                <v:textbox>
                  <w:txbxContent>
                    <w:p w:rsidR="00967043" w:rsidRPr="00633F1E" w:rsidRDefault="001B5A47" w:rsidP="00633F1E">
                      <w:pPr>
                        <w:spacing w:line="240" w:lineRule="auto"/>
                        <w:rPr>
                          <w:rFonts w:ascii="Times New Roman" w:hAnsi="Times New Roman" w:cs="Times New Roman"/>
                          <w:b/>
                          <w:sz w:val="24"/>
                          <w:szCs w:val="24"/>
                        </w:rPr>
                      </w:pPr>
                      <w:r w:rsidRPr="00633F1E">
                        <w:rPr>
                          <w:rFonts w:ascii="Times New Roman" w:hAnsi="Times New Roman" w:cs="Times New Roman"/>
                          <w:b/>
                          <w:sz w:val="24"/>
                          <w:szCs w:val="24"/>
                        </w:rPr>
                        <w:t>Figure 2.1</w:t>
                      </w:r>
                      <w:r w:rsidR="00967043" w:rsidRPr="00633F1E">
                        <w:rPr>
                          <w:rFonts w:ascii="Times New Roman" w:hAnsi="Times New Roman" w:cs="Times New Roman"/>
                          <w:b/>
                          <w:sz w:val="24"/>
                          <w:szCs w:val="24"/>
                        </w:rPr>
                        <w:t>: Abdominal viscera of the mouse in situ following rostral-caudal midline incision.</w:t>
                      </w:r>
                      <w:r w:rsidR="00096E22" w:rsidRPr="00633F1E">
                        <w:rPr>
                          <w:rFonts w:ascii="Times New Roman" w:hAnsi="Times New Roman" w:cs="Times New Roman"/>
                          <w:b/>
                          <w:sz w:val="24"/>
                          <w:szCs w:val="24"/>
                        </w:rPr>
                        <w:t xml:space="preserve">  </w:t>
                      </w:r>
                      <w:r w:rsidR="00096E22" w:rsidRPr="00633F1E">
                        <w:rPr>
                          <w:rFonts w:ascii="Times New Roman" w:hAnsi="Times New Roman" w:cs="Times New Roman"/>
                          <w:sz w:val="24"/>
                          <w:szCs w:val="24"/>
                        </w:rPr>
                        <w:t>The</w:t>
                      </w:r>
                      <w:r w:rsidR="00096E22" w:rsidRPr="00633F1E">
                        <w:rPr>
                          <w:rFonts w:ascii="Times New Roman" w:hAnsi="Times New Roman" w:cs="Times New Roman"/>
                          <w:b/>
                          <w:sz w:val="24"/>
                          <w:szCs w:val="24"/>
                        </w:rPr>
                        <w:t xml:space="preserve"> </w:t>
                      </w:r>
                      <w:r w:rsidR="00096E22" w:rsidRPr="00633F1E">
                        <w:rPr>
                          <w:rFonts w:ascii="Times New Roman" w:hAnsi="Times New Roman" w:cs="Times New Roman"/>
                          <w:color w:val="000000" w:themeColor="text1"/>
                          <w:sz w:val="24"/>
                          <w:szCs w:val="24"/>
                        </w:rPr>
                        <w:t>whole pelvic region, containing the bladder, urethra, testes, vas deferens, seminal vesicles, ureters, and kidneys was removed and placed in the recording chamber</w:t>
                      </w:r>
                      <w:r w:rsidR="005B33D3" w:rsidRPr="00633F1E">
                        <w:rPr>
                          <w:rFonts w:ascii="Times New Roman" w:hAnsi="Times New Roman" w:cs="Times New Roman"/>
                          <w:color w:val="000000" w:themeColor="text1"/>
                          <w:sz w:val="24"/>
                          <w:szCs w:val="24"/>
                        </w:rPr>
                        <w:t>.</w:t>
                      </w:r>
                      <w:r w:rsidR="00633F1E" w:rsidRPr="00633F1E">
                        <w:rPr>
                          <w:rFonts w:ascii="Times New Roman" w:hAnsi="Times New Roman" w:cs="Times New Roman"/>
                          <w:b/>
                          <w:sz w:val="24"/>
                          <w:szCs w:val="24"/>
                        </w:rPr>
                        <w:t xml:space="preserve">  </w:t>
                      </w:r>
                      <w:r w:rsidR="00096E22" w:rsidRPr="00633F1E">
                        <w:rPr>
                          <w:rFonts w:ascii="Times New Roman" w:hAnsi="Times New Roman" w:cs="Times New Roman"/>
                          <w:sz w:val="24"/>
                          <w:szCs w:val="24"/>
                        </w:rPr>
                        <w:t>Diagram adapted from Margaret J. Cook’s “Anatomy of the laboratory mouse”.</w:t>
                      </w:r>
                    </w:p>
                  </w:txbxContent>
                </v:textbox>
              </v:shape>
            </w:pict>
          </mc:Fallback>
        </mc:AlternateContent>
      </w:r>
    </w:p>
    <w:p w:rsidR="00D31429" w:rsidRDefault="00D31429" w:rsidP="008015E3">
      <w:pPr>
        <w:rPr>
          <w:color w:val="000000" w:themeColor="text1"/>
        </w:rPr>
      </w:pPr>
    </w:p>
    <w:p w:rsidR="00D31429" w:rsidRDefault="00D31429" w:rsidP="008015E3">
      <w:pPr>
        <w:rPr>
          <w:color w:val="000000" w:themeColor="text1"/>
        </w:rPr>
      </w:pPr>
    </w:p>
    <w:p w:rsidR="00D31429" w:rsidRDefault="00D31429" w:rsidP="008015E3">
      <w:pPr>
        <w:rPr>
          <w:color w:val="000000" w:themeColor="text1"/>
        </w:rPr>
      </w:pPr>
    </w:p>
    <w:p w:rsidR="00D31429" w:rsidRDefault="00633F1E" w:rsidP="008015E3">
      <w:pPr>
        <w:rPr>
          <w:color w:val="000000" w:themeColor="text1"/>
        </w:rPr>
      </w:pPr>
      <w:r>
        <w:rPr>
          <w:noProof/>
          <w:color w:val="000000" w:themeColor="text1"/>
          <w:lang w:eastAsia="en-GB"/>
        </w:rPr>
        <w:lastRenderedPageBreak/>
        <mc:AlternateContent>
          <mc:Choice Requires="wps">
            <w:drawing>
              <wp:anchor distT="0" distB="0" distL="114300" distR="114300" simplePos="0" relativeHeight="251780096" behindDoc="0" locked="0" layoutInCell="1" allowOverlap="1" wp14:anchorId="2E66A64F" wp14:editId="3306DFF8">
                <wp:simplePos x="0" y="0"/>
                <wp:positionH relativeFrom="column">
                  <wp:posOffset>-217483</wp:posOffset>
                </wp:positionH>
                <wp:positionV relativeFrom="paragraph">
                  <wp:posOffset>266065</wp:posOffset>
                </wp:positionV>
                <wp:extent cx="409575" cy="409575"/>
                <wp:effectExtent l="0" t="0" r="9525" b="9525"/>
                <wp:wrapNone/>
                <wp:docPr id="1" name="Text Box 1"/>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5A47" w:rsidRPr="00633F1E" w:rsidRDefault="001B5A47">
                            <w:pPr>
                              <w:rPr>
                                <w:rFonts w:ascii="Times New Roman" w:hAnsi="Times New Roman" w:cs="Times New Roman"/>
                                <w:b/>
                                <w:sz w:val="28"/>
                                <w:szCs w:val="28"/>
                              </w:rPr>
                            </w:pPr>
                            <w:r w:rsidRPr="00633F1E">
                              <w:rPr>
                                <w:rFonts w:ascii="Times New Roman" w:hAnsi="Times New Roman" w:cs="Times New Roman"/>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35" type="#_x0000_t202" style="position:absolute;margin-left:-17.1pt;margin-top:20.95pt;width:32.25pt;height:32.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" fillcolor="white [3201]" stroked="f" strokeweight=".5pt">
                <v:textbox>
                  <w:txbxContent>
                    <w:p w:rsidR="001B5A47" w:rsidRPr="00633F1E" w:rsidRDefault="001B5A47">
                      <w:pPr>
                        <w:rPr>
                          <w:rFonts w:ascii="Times New Roman" w:hAnsi="Times New Roman" w:cs="Times New Roman"/>
                          <w:b/>
                          <w:sz w:val="28"/>
                          <w:szCs w:val="28"/>
                        </w:rPr>
                      </w:pPr>
                      <w:r w:rsidRPr="00633F1E">
                        <w:rPr>
                          <w:rFonts w:ascii="Times New Roman" w:hAnsi="Times New Roman" w:cs="Times New Roman"/>
                          <w:b/>
                          <w:sz w:val="28"/>
                          <w:szCs w:val="28"/>
                        </w:rPr>
                        <w:t>A.</w:t>
                      </w:r>
                    </w:p>
                  </w:txbxContent>
                </v:textbox>
              </v:shape>
            </w:pict>
          </mc:Fallback>
        </mc:AlternateContent>
      </w:r>
    </w:p>
    <w:p w:rsidR="00D31429" w:rsidRDefault="00371B56" w:rsidP="008015E3">
      <w:pPr>
        <w:rPr>
          <w:color w:val="000000" w:themeColor="text1"/>
        </w:rPr>
      </w:pPr>
      <w:r>
        <w:rPr>
          <w:noProof/>
          <w:color w:val="000000" w:themeColor="text1"/>
          <w:lang w:eastAsia="en-GB"/>
        </w:rPr>
        <mc:AlternateContent>
          <mc:Choice Requires="wpg">
            <w:drawing>
              <wp:anchor distT="0" distB="0" distL="114300" distR="114300" simplePos="0" relativeHeight="251728896" behindDoc="0" locked="0" layoutInCell="1" allowOverlap="1" wp14:anchorId="0238F1D5" wp14:editId="5DA21C0B">
                <wp:simplePos x="0" y="0"/>
                <wp:positionH relativeFrom="column">
                  <wp:posOffset>323850</wp:posOffset>
                </wp:positionH>
                <wp:positionV relativeFrom="paragraph">
                  <wp:posOffset>29210</wp:posOffset>
                </wp:positionV>
                <wp:extent cx="5181600" cy="2609850"/>
                <wp:effectExtent l="0" t="0" r="19050" b="19050"/>
                <wp:wrapNone/>
                <wp:docPr id="16399" name="Group 16399"/>
                <wp:cNvGraphicFramePr/>
                <a:graphic xmlns:a="http://schemas.openxmlformats.org/drawingml/2006/main">
                  <a:graphicData uri="http://schemas.microsoft.com/office/word/2010/wordprocessingGroup">
                    <wpg:wgp>
                      <wpg:cNvGrpSpPr/>
                      <wpg:grpSpPr>
                        <a:xfrm>
                          <a:off x="0" y="0"/>
                          <a:ext cx="5181600" cy="2609850"/>
                          <a:chOff x="0" y="0"/>
                          <a:chExt cx="5449570" cy="2743200"/>
                        </a:xfrm>
                      </wpg:grpSpPr>
                      <wps:wsp>
                        <wps:cNvPr id="62508" name="Rectangle 62508"/>
                        <wps:cNvSpPr/>
                        <wps:spPr>
                          <a:xfrm>
                            <a:off x="0" y="0"/>
                            <a:ext cx="5449570" cy="2743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386" name="Picture 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9260" y="29260"/>
                            <a:ext cx="2677364" cy="2691994"/>
                          </a:xfrm>
                          <a:prstGeom prst="rect">
                            <a:avLst/>
                          </a:prstGeom>
                          <a:noFill/>
                          <a:ln>
                            <a:noFill/>
                          </a:ln>
                          <a:extLst/>
                        </pic:spPr>
                      </pic:pic>
                      <wps:wsp>
                        <wps:cNvPr id="62517" name="Text Box 62517"/>
                        <wps:cNvSpPr txBox="1"/>
                        <wps:spPr>
                          <a:xfrm>
                            <a:off x="1228953" y="1133855"/>
                            <a:ext cx="256032" cy="2978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D221A5" w:rsidRDefault="00D221A5">
                              <w:pPr>
                                <w:rPr>
                                  <w:b/>
                                </w:rPr>
                              </w:pPr>
                              <w:r w:rsidRPr="00D221A5">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18" name="Text Box 62518"/>
                        <wps:cNvSpPr txBox="1"/>
                        <wps:spPr>
                          <a:xfrm>
                            <a:off x="775411" y="775411"/>
                            <a:ext cx="255905" cy="2753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D221A5" w:rsidRDefault="00D221A5" w:rsidP="00D221A5">
                              <w:pPr>
                                <w:rPr>
                                  <w:b/>
                                </w:rPr>
                              </w:pPr>
                              <w:r>
                                <w:rPr>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19" name="Text Box 62519"/>
                        <wps:cNvSpPr txBox="1"/>
                        <wps:spPr>
                          <a:xfrm>
                            <a:off x="1506931" y="775412"/>
                            <a:ext cx="255905" cy="2753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D221A5" w:rsidRDefault="00D221A5" w:rsidP="00D221A5">
                              <w:pPr>
                                <w:rPr>
                                  <w:b/>
                                </w:rPr>
                              </w:pPr>
                              <w:r>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20" name="Text Box 62520"/>
                        <wps:cNvSpPr txBox="1"/>
                        <wps:spPr>
                          <a:xfrm>
                            <a:off x="899769" y="1170432"/>
                            <a:ext cx="255905" cy="3112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D221A5" w:rsidRDefault="00D221A5" w:rsidP="00D221A5">
                              <w:pPr>
                                <w:rPr>
                                  <w:b/>
                                </w:rPr>
                              </w:pPr>
                              <w:r>
                                <w:rPr>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21" name="Text Box 62521"/>
                        <wps:cNvSpPr txBox="1"/>
                        <wps:spPr>
                          <a:xfrm>
                            <a:off x="1214323" y="630737"/>
                            <a:ext cx="255905" cy="281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9F1098" w:rsidRDefault="009F1098" w:rsidP="00D221A5">
                              <w:pPr>
                                <w:rPr>
                                  <w:b/>
                                </w:rPr>
                              </w:pPr>
                              <w:r w:rsidRPr="009F1098">
                                <w:rPr>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22" name="Text Box 62522"/>
                        <wps:cNvSpPr txBox="1"/>
                        <wps:spPr>
                          <a:xfrm>
                            <a:off x="1141171" y="1997049"/>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9F1098" w:rsidRDefault="00D221A5" w:rsidP="00D221A5">
                              <w:pPr>
                                <w:rPr>
                                  <w:b/>
                                </w:rPr>
                              </w:pPr>
                              <w:r w:rsidRPr="009F1098">
                                <w:rPr>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23" name="Text Box 62523"/>
                        <wps:cNvSpPr txBox="1"/>
                        <wps:spPr>
                          <a:xfrm>
                            <a:off x="1185062" y="2422827"/>
                            <a:ext cx="255905" cy="2958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9F1098" w:rsidRDefault="00D221A5" w:rsidP="00D221A5">
                              <w:pPr>
                                <w:rPr>
                                  <w:b/>
                                </w:rPr>
                              </w:pPr>
                              <w:r w:rsidRPr="009F1098">
                                <w:rPr>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24" name="Text Box 62524"/>
                        <wps:cNvSpPr txBox="1"/>
                        <wps:spPr>
                          <a:xfrm>
                            <a:off x="2713939" y="461328"/>
                            <a:ext cx="2735631" cy="18753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Bladder</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Right kidney</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Left kidney</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Ureter</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Urethra</w:t>
                              </w:r>
                            </w:p>
                            <w:p w:rsidR="00D221A5" w:rsidRPr="00633F1E" w:rsidRDefault="009F1098"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Double lumen catheter</w:t>
                              </w:r>
                            </w:p>
                            <w:p w:rsidR="009F1098" w:rsidRPr="00633F1E" w:rsidRDefault="009F1098"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Urethral catheter</w:t>
                              </w:r>
                            </w:p>
                            <w:p w:rsidR="009F1098" w:rsidRPr="00633F1E" w:rsidRDefault="009F1098"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Recording cha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25" name="Text Box 62525"/>
                        <wps:cNvSpPr txBox="1"/>
                        <wps:spPr>
                          <a:xfrm>
                            <a:off x="1243584" y="1594713"/>
                            <a:ext cx="255905" cy="2874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221A5" w:rsidRPr="00D221A5" w:rsidRDefault="00D221A5" w:rsidP="00D221A5">
                              <w:pPr>
                                <w:rPr>
                                  <w:b/>
                                </w:rPr>
                              </w:pPr>
                              <w:r>
                                <w:rPr>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399" o:spid="_x0000_s1036" style="position:absolute;margin-left:25.5pt;margin-top:2.3pt;width:408pt;height:205.5pt;z-index:251728896;mso-width-relative:margin;mso-height-relative:margin" coordsize="54495,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">
                <v:rect id="Rectangle 62508" o:spid="_x0000_s1037" style="position:absolute;width:54495;height:27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9nesQA&#10;AADeAAAADwAAAGRycy9kb3ducmV2LnhtbERPz2vCMBS+D/wfwhO8yEwtTKQaRQRnGThQt8Nuj+bZ&#10;FJuX0GRa/3tzGOz48f1ernvbiht1oXGsYDrJQBBXTjdcK/g6717nIEJE1tg6JgUPCrBeDV6WWGh3&#10;5yPdTrEWKYRDgQpMjL6QMlSGLIaJ88SJu7jOYkywq6Xu8J7CbSvzLJtJiw2nBoOetoaq6+nXKtjt&#10;zXgjPw7fvgyfF5uX/n0//lFqNOw3CxCR+vgv/nOXWsEsf8vS3nQnXQG5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Z3rEAAAA3gAAAA8AAAAAAAAAAAAAAAAAmAIAAGRycy9k&#10;b3ducmV2LnhtbFBLBQYAAAAABAAEAPUAAACJAwAAAAA=&#10;" filled="f" strokecolor="black [3213]" strokeweight="2pt"/>
                <v:shape id="Picture 3" o:spid="_x0000_s1038" type="#_x0000_t75" style="position:absolute;left:292;top:292;width:26774;height:269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c37rEAAAA3gAAAA8AAABkcnMvZG93bnJldi54bWxET01rwkAQvQv9D8sUehGz0UKI0VWCUOil&#10;B6OHHqfZMQnJzobsVpP+ercgeJvH+5ztfjSduNLgGssKllEMgri0uuFKwfn0sUhBOI+ssbNMCiZy&#10;sN+9zLaYaXvjI10LX4kQwi5DBbX3fSalK2sy6CLbEwfuYgeDPsChknrAWwg3nVzFcSINNhwaauzp&#10;UFPZFr9GwfdX+7Oe8lbnfyhZNvMpXc0Lpd5ex3wDwtPon+KH+1OH+cl7msD/O+EGub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Wc37rEAAAA3gAAAA8AAAAAAAAAAAAAAAAA&#10;nwIAAGRycy9kb3ducmV2LnhtbFBLBQYAAAAABAAEAPcAAACQAwAAAAA=&#10;">
                  <v:imagedata r:id="rId12" o:title=""/>
                  <v:path arrowok="t"/>
                </v:shape>
                <v:shape id="Text Box 62517" o:spid="_x0000_s1039" type="#_x0000_t202" style="position:absolute;left:12289;top:11338;width:2560;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Je68cA&#10;AADeAAAADwAAAGRycy9kb3ducmV2LnhtbESPQYvCMBSE74L/ITzBm6YWdKUaRQriInrQ9eLt2Tzb&#10;YvNSm6zW/fUbYWGPw8x8w8yXranEgxpXWlYwGkYgiDOrS84VnL7WgykI55E1VpZJwYscLBfdzhwT&#10;bZ98oMfR5yJA2CWooPC+TqR0WUEG3dDWxMG72sagD7LJpW7wGeCmknEUTaTBksNCgTWlBWW347dR&#10;sE3XezxcYjP9qdLN7rqq76fzWKl+r13NQHhq/X/4r/2pFUzi8egD3nfCF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SXuvHAAAA3gAAAA8AAAAAAAAAAAAAAAAAmAIAAGRy&#10;cy9kb3ducmV2LnhtbFBLBQYAAAAABAAEAPUAAACMAwAAAAA=&#10;" filled="f" stroked="f" strokeweight=".5pt">
                  <v:textbox>
                    <w:txbxContent>
                      <w:p w:rsidR="00D221A5" w:rsidRPr="00D221A5" w:rsidRDefault="00D221A5">
                        <w:pPr>
                          <w:rPr>
                            <w:b/>
                          </w:rPr>
                        </w:pPr>
                        <w:r w:rsidRPr="00D221A5">
                          <w:rPr>
                            <w:b/>
                          </w:rPr>
                          <w:t>1</w:t>
                        </w:r>
                      </w:p>
                    </w:txbxContent>
                  </v:textbox>
                </v:shape>
                <v:shape id="Text Box 62518" o:spid="_x0000_s1040" type="#_x0000_t202" style="position:absolute;left:7754;top:7754;width:2559;height:2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3KmcQA&#10;AADeAAAADwAAAGRycy9kb3ducmV2LnhtbERPy4rCMBTdC/MP4Qqz09SCIh3TIgVRhnHhY+PuTnNt&#10;i81Np8lo9evNQnB5OO9F1ptGXKlztWUFk3EEgriwuuZSwfGwGs1BOI+ssbFMCu7kIEs/BgtMtL3x&#10;jq57X4oQwi5BBZX3bSKlKyoy6Ma2JQ7c2XYGfYBdKXWHtxBuGhlH0UwarDk0VNhSXlFx2f8bBd/5&#10;aou739jMH02+/jkv27/jaarU57BffoHw1Pu3+OXeaAWzeDoJe8OdcAVk+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NypnEAAAA3gAAAA8AAAAAAAAAAAAAAAAAmAIAAGRycy9k&#10;b3ducmV2LnhtbFBLBQYAAAAABAAEAPUAAACJAwAAAAA=&#10;" filled="f" stroked="f" strokeweight=".5pt">
                  <v:textbox>
                    <w:txbxContent>
                      <w:p w:rsidR="00D221A5" w:rsidRPr="00D221A5" w:rsidRDefault="00D221A5" w:rsidP="00D221A5">
                        <w:pPr>
                          <w:rPr>
                            <w:b/>
                          </w:rPr>
                        </w:pPr>
                        <w:r>
                          <w:rPr>
                            <w:b/>
                          </w:rPr>
                          <w:t>2</w:t>
                        </w:r>
                      </w:p>
                    </w:txbxContent>
                  </v:textbox>
                </v:shape>
                <v:shape id="Text Box 62519" o:spid="_x0000_s1041" type="#_x0000_t202" style="position:absolute;left:15069;top:7754;width:2559;height:2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vAsgA&#10;AADeAAAADwAAAGRycy9kb3ducmV2LnhtbESPQWvCQBSE74X+h+UJvdWNAYONrhICoaXYg9FLb8/s&#10;Mwlm36bZrab++m6h4HGYmW+Y1WY0nbjQ4FrLCmbTCARxZXXLtYLDvnhegHAeWWNnmRT8kIPN+vFh&#10;ham2V97RpfS1CBB2KSpovO9TKV3VkEE3tT1x8E52MOiDHGqpB7wGuOlkHEWJNNhyWGiwp7yh6lx+&#10;GwXvefGBu2NsFrcuf92esv7r8DlX6mkyZksQnkZ/D/+337SCJJ7PXuDvTrgCcv0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AW8CyAAAAN4AAAAPAAAAAAAAAAAAAAAAAJgCAABk&#10;cnMvZG93bnJldi54bWxQSwUGAAAAAAQABAD1AAAAjQMAAAAA&#10;" filled="f" stroked="f" strokeweight=".5pt">
                  <v:textbox>
                    <w:txbxContent>
                      <w:p w:rsidR="00D221A5" w:rsidRPr="00D221A5" w:rsidRDefault="00D221A5" w:rsidP="00D221A5">
                        <w:pPr>
                          <w:rPr>
                            <w:b/>
                          </w:rPr>
                        </w:pPr>
                        <w:r>
                          <w:rPr>
                            <w:b/>
                          </w:rPr>
                          <w:t>3</w:t>
                        </w:r>
                      </w:p>
                    </w:txbxContent>
                  </v:textbox>
                </v:shape>
                <v:shape id="Text Box 62520" o:spid="_x0000_s1042" type="#_x0000_t202" style="position:absolute;left:8997;top:11704;width:2559;height:3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MIscA&#10;AADeAAAADwAAAGRycy9kb3ducmV2LnhtbESPy2qDQBSG94W+w3AK2TVjBSXYTIII0lLSRS6b7k6d&#10;E5U6Z6wzVZOn7ywCWf78N771djadGGlwrWUFL8sIBHFldcu1gtOxfF6BcB5ZY2eZFFzIwXbz+LDG&#10;TNuJ9zQefC3CCLsMFTTe95mUrmrIoFvanjh4ZzsY9EEOtdQDTmHcdDKOolQabDk8NNhT0VD1c/gz&#10;Cj6K8hP337FZXbvibXfO+9/TV6LU4mnOX0F4mv09fGu/awVpnMQBIOAEFJCb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ZXDCLHAAAA3gAAAA8AAAAAAAAAAAAAAAAAmAIAAGRy&#10;cy9kb3ducmV2LnhtbFBLBQYAAAAABAAEAPUAAACMAwAAAAA=&#10;" filled="f" stroked="f" strokeweight=".5pt">
                  <v:textbox>
                    <w:txbxContent>
                      <w:p w:rsidR="00D221A5" w:rsidRPr="00D221A5" w:rsidRDefault="00D221A5" w:rsidP="00D221A5">
                        <w:pPr>
                          <w:rPr>
                            <w:b/>
                          </w:rPr>
                        </w:pPr>
                        <w:r>
                          <w:rPr>
                            <w:b/>
                          </w:rPr>
                          <w:t>4</w:t>
                        </w:r>
                      </w:p>
                    </w:txbxContent>
                  </v:textbox>
                </v:shape>
                <v:shape id="Text Box 62521" o:spid="_x0000_s1043" type="#_x0000_t202" style="position:absolute;left:12143;top:6307;width:2559;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upucgA&#10;AADeAAAADwAAAGRycy9kb3ducmV2LnhtbESPQWvCQBSE70L/w/KE3szGgCJp1hAC0lLqQeult9fs&#10;Mwlm36bZrUZ/vVsoeBxm5hsmy0fTiTMNrrWsYB7FIIgrq1uuFRw+N7MVCOeRNXaWScGVHOTrp0mG&#10;qbYX3tF572sRIOxSVNB436dSuqohgy6yPXHwjnYw6IMcaqkHvAS46WQSx0tpsOWw0GBPZUPVaf9r&#10;FLyXmy3uvhOzunXl68ex6H8OXwulnqdj8QLC0+gf4f/2m1awTBbJHP7uhCsg1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G6m5yAAAAN4AAAAPAAAAAAAAAAAAAAAAAJgCAABk&#10;cnMvZG93bnJldi54bWxQSwUGAAAAAAQABAD1AAAAjQMAAAAA&#10;" filled="f" stroked="f" strokeweight=".5pt">
                  <v:textbox>
                    <w:txbxContent>
                      <w:p w:rsidR="00D221A5" w:rsidRPr="009F1098" w:rsidRDefault="009F1098" w:rsidP="00D221A5">
                        <w:pPr>
                          <w:rPr>
                            <w:b/>
                          </w:rPr>
                        </w:pPr>
                        <w:r w:rsidRPr="009F1098">
                          <w:rPr>
                            <w:b/>
                          </w:rPr>
                          <w:t>6</w:t>
                        </w:r>
                      </w:p>
                    </w:txbxContent>
                  </v:textbox>
                </v:shape>
                <v:shape id="Text Box 62522" o:spid="_x0000_s1044" type="#_x0000_t202" style="position:absolute;left:11411;top:19970;width:2559;height:2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3zscA&#10;AADeAAAADwAAAGRycy9kb3ducmV2LnhtbESPQWvCQBSE74L/YXmCN924oEh0FQlIi9iD1ou3Z/aZ&#10;BLNvY3bVtL++Wyj0OMzMN8xy3dlaPKn1lWMNk3ECgjh3puJCw+lzO5qD8AHZYO2YNHyRh/Wq31ti&#10;atyLD/Q8hkJECPsUNZQhNKmUPi/Joh+7hjh6V9daDFG2hTQtviLc1lIlyUxarDgulNhQVlJ+Oz6s&#10;hl22/cDDRdn5d5297a+b5n46T7UeDrrNAkSgLvyH/9rvRsNMTZWC3zvxCs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JN87HAAAA3gAAAA8AAAAAAAAAAAAAAAAAmAIAAGRy&#10;cy9kb3ducmV2LnhtbFBLBQYAAAAABAAEAPUAAACMAwAAAAA=&#10;" filled="f" stroked="f" strokeweight=".5pt">
                  <v:textbox>
                    <w:txbxContent>
                      <w:p w:rsidR="00D221A5" w:rsidRPr="009F1098" w:rsidRDefault="00D221A5" w:rsidP="00D221A5">
                        <w:pPr>
                          <w:rPr>
                            <w:b/>
                          </w:rPr>
                        </w:pPr>
                        <w:r w:rsidRPr="009F1098">
                          <w:rPr>
                            <w:b/>
                          </w:rPr>
                          <w:t>7</w:t>
                        </w:r>
                      </w:p>
                    </w:txbxContent>
                  </v:textbox>
                </v:shape>
                <v:shape id="Text Box 62523" o:spid="_x0000_s1045" type="#_x0000_t202" style="position:absolute;left:11850;top:24228;width:2559;height:2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WSVccA&#10;AADeAAAADwAAAGRycy9kb3ducmV2LnhtbESPT4vCMBTE74LfITzBm6ZbUaRrFCmIIuvBPxdvb5tn&#10;W7Z5qU3Uup/eLCx4HGbmN8xs0ZpK3KlxpWUFH8MIBHFmdcm5gtNxNZiCcB5ZY2WZFDzJwWLe7cww&#10;0fbBe7offC4ChF2CCgrv60RKlxVk0A1tTRy8i20M+iCbXOoGHwFuKhlH0UQaLDksFFhTWlD2c7gZ&#10;Bdt0tcP9d2ymv1W6/ros6+vpPFaq32uXnyA8tf4d/m9vtIJJPI5H8HcnXAE5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FklXHAAAA3gAAAA8AAAAAAAAAAAAAAAAAmAIAAGRy&#10;cy9kb3ducmV2LnhtbFBLBQYAAAAABAAEAPUAAACMAwAAAAA=&#10;" filled="f" stroked="f" strokeweight=".5pt">
                  <v:textbox>
                    <w:txbxContent>
                      <w:p w:rsidR="00D221A5" w:rsidRPr="009F1098" w:rsidRDefault="00D221A5" w:rsidP="00D221A5">
                        <w:pPr>
                          <w:rPr>
                            <w:b/>
                          </w:rPr>
                        </w:pPr>
                        <w:r w:rsidRPr="009F1098">
                          <w:rPr>
                            <w:b/>
                          </w:rPr>
                          <w:t>8</w:t>
                        </w:r>
                      </w:p>
                    </w:txbxContent>
                  </v:textbox>
                </v:shape>
                <v:shape id="Text Box 62524" o:spid="_x0000_s1046" type="#_x0000_t202" style="position:absolute;left:27139;top:4613;width:27356;height:18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wKIccA&#10;AADeAAAADwAAAGRycy9kb3ducmV2LnhtbESPT4vCMBTE74LfITzBm6ZbVKRrFCmIIuvBPxdvb5tn&#10;W7Z5qU3Uup/eLCx4HGbmN8xs0ZpK3KlxpWUFH8MIBHFmdcm5gtNxNZiCcB5ZY2WZFDzJwWLe7cww&#10;0fbBe7offC4ChF2CCgrv60RKlxVk0A1tTRy8i20M+iCbXOoGHwFuKhlH0UQaLDksFFhTWlD2c7gZ&#10;Bdt0tcP9d2ymv1W6/ros6+vpPFaq32uXnyA8tf4d/m9vtIJJPI5H8HcnXAE5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sCiHHAAAA3gAAAA8AAAAAAAAAAAAAAAAAmAIAAGRy&#10;cy9kb3ducmV2LnhtbFBLBQYAAAAABAAEAPUAAACMAwAAAAA=&#10;" filled="f" stroked="f" strokeweight=".5pt">
                  <v:textbox>
                    <w:txbxContent>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Bladder</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Right kidney</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Left kidney</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Ureter</w:t>
                        </w:r>
                      </w:p>
                      <w:p w:rsidR="00D221A5" w:rsidRPr="00633F1E" w:rsidRDefault="00D221A5"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Urethra</w:t>
                        </w:r>
                      </w:p>
                      <w:p w:rsidR="00D221A5" w:rsidRPr="00633F1E" w:rsidRDefault="009F1098"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Double lumen catheter</w:t>
                        </w:r>
                      </w:p>
                      <w:p w:rsidR="009F1098" w:rsidRPr="00633F1E" w:rsidRDefault="009F1098"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Urethral catheter</w:t>
                        </w:r>
                      </w:p>
                      <w:p w:rsidR="009F1098" w:rsidRPr="00633F1E" w:rsidRDefault="009F1098" w:rsidP="009F1098">
                        <w:pPr>
                          <w:pStyle w:val="ListParagraph"/>
                          <w:numPr>
                            <w:ilvl w:val="0"/>
                            <w:numId w:val="6"/>
                          </w:numPr>
                          <w:rPr>
                            <w:rFonts w:ascii="Times New Roman" w:hAnsi="Times New Roman" w:cs="Times New Roman"/>
                            <w:sz w:val="24"/>
                          </w:rPr>
                        </w:pPr>
                        <w:r w:rsidRPr="00633F1E">
                          <w:rPr>
                            <w:rFonts w:ascii="Times New Roman" w:hAnsi="Times New Roman" w:cs="Times New Roman"/>
                            <w:sz w:val="24"/>
                          </w:rPr>
                          <w:t>Recording chamber</w:t>
                        </w:r>
                      </w:p>
                    </w:txbxContent>
                  </v:textbox>
                </v:shape>
                <v:shape id="Text Box 62525" o:spid="_x0000_s1047" type="#_x0000_t202" style="position:absolute;left:12435;top:15947;width:2559;height:2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CvusgA&#10;AADeAAAADwAAAGRycy9kb3ducmV2LnhtbESPQWvCQBSE74X+h+UVvNVNAxFJXUUC0lL0oPXS22v2&#10;mYRm326z2yT6611B6HGYmW+YxWo0reip841lBS/TBARxaXXDlYLj5+Z5DsIHZI2tZVJwJg+r5ePD&#10;AnNtB95TfwiViBD2OSqoQ3C5lL6syaCfWkccvZPtDIYou0rqDocIN61Mk2QmDTYcF2p0VNRU/hz+&#10;jIKPYrPD/Xdq5pe2eNue1u73+JUpNXka168gAo3hP3xvv2sFszRLM7jdiVdAL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IK+6yAAAAN4AAAAPAAAAAAAAAAAAAAAAAJgCAABk&#10;cnMvZG93bnJldi54bWxQSwUGAAAAAAQABAD1AAAAjQMAAAAA&#10;" filled="f" stroked="f" strokeweight=".5pt">
                  <v:textbox>
                    <w:txbxContent>
                      <w:p w:rsidR="00D221A5" w:rsidRPr="00D221A5" w:rsidRDefault="00D221A5" w:rsidP="00D221A5">
                        <w:pPr>
                          <w:rPr>
                            <w:b/>
                          </w:rPr>
                        </w:pPr>
                        <w:r>
                          <w:rPr>
                            <w:b/>
                          </w:rPr>
                          <w:t>5</w:t>
                        </w:r>
                      </w:p>
                    </w:txbxContent>
                  </v:textbox>
                </v:shape>
              </v:group>
            </w:pict>
          </mc:Fallback>
        </mc:AlternateContent>
      </w: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1B5A47" w:rsidP="00A379AA">
      <w:pPr>
        <w:rPr>
          <w:noProof/>
          <w:color w:val="000000" w:themeColor="text1"/>
          <w:lang w:eastAsia="en-GB"/>
        </w:rPr>
      </w:pPr>
      <w:r>
        <w:rPr>
          <w:noProof/>
          <w:color w:val="000000" w:themeColor="text1"/>
          <w:lang w:eastAsia="en-GB"/>
        </w:rPr>
        <mc:AlternateContent>
          <mc:Choice Requires="wps">
            <w:drawing>
              <wp:anchor distT="0" distB="0" distL="114300" distR="114300" simplePos="0" relativeHeight="251782144" behindDoc="0" locked="0" layoutInCell="1" allowOverlap="1" wp14:anchorId="2F1ABD86" wp14:editId="2FE57AE6">
                <wp:simplePos x="0" y="0"/>
                <wp:positionH relativeFrom="column">
                  <wp:posOffset>-248285</wp:posOffset>
                </wp:positionH>
                <wp:positionV relativeFrom="paragraph">
                  <wp:posOffset>293895</wp:posOffset>
                </wp:positionV>
                <wp:extent cx="409575" cy="40957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5A47" w:rsidRPr="00633F1E" w:rsidRDefault="001B5A47" w:rsidP="001B5A47">
                            <w:pPr>
                              <w:rPr>
                                <w:rFonts w:ascii="Times New Roman" w:hAnsi="Times New Roman" w:cs="Times New Roman"/>
                                <w:b/>
                                <w:sz w:val="28"/>
                              </w:rPr>
                            </w:pPr>
                            <w:r w:rsidRPr="00633F1E">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48" type="#_x0000_t202" style="position:absolute;margin-left:-19.55pt;margin-top:23.15pt;width:32.25pt;height:32.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" fillcolor="white [3201]" stroked="f" strokeweight=".5pt">
                <v:textbox>
                  <w:txbxContent>
                    <w:p w:rsidR="001B5A47" w:rsidRPr="00633F1E" w:rsidRDefault="001B5A47" w:rsidP="001B5A47">
                      <w:pPr>
                        <w:rPr>
                          <w:rFonts w:ascii="Times New Roman" w:hAnsi="Times New Roman" w:cs="Times New Roman"/>
                          <w:b/>
                          <w:sz w:val="28"/>
                        </w:rPr>
                      </w:pPr>
                      <w:r w:rsidRPr="00633F1E">
                        <w:rPr>
                          <w:rFonts w:ascii="Times New Roman" w:hAnsi="Times New Roman" w:cs="Times New Roman"/>
                          <w:b/>
                          <w:sz w:val="28"/>
                        </w:rPr>
                        <w:t>B.</w:t>
                      </w:r>
                    </w:p>
                  </w:txbxContent>
                </v:textbox>
              </v:shape>
            </w:pict>
          </mc:Fallback>
        </mc:AlternateContent>
      </w:r>
    </w:p>
    <w:p w:rsidR="00371B56" w:rsidRDefault="00371B56" w:rsidP="00A379AA">
      <w:pPr>
        <w:rPr>
          <w:noProof/>
          <w:color w:val="000000" w:themeColor="text1"/>
          <w:lang w:eastAsia="en-GB"/>
        </w:rPr>
      </w:pPr>
      <w:r w:rsidRPr="00A14216">
        <w:rPr>
          <w:noProof/>
          <w:color w:val="000000" w:themeColor="text1"/>
          <w:lang w:eastAsia="en-GB"/>
        </w:rPr>
        <mc:AlternateContent>
          <mc:Choice Requires="wpg">
            <w:drawing>
              <wp:anchor distT="0" distB="0" distL="114300" distR="114300" simplePos="0" relativeHeight="251774976" behindDoc="0" locked="0" layoutInCell="1" allowOverlap="1" wp14:anchorId="11A88C65" wp14:editId="0A1EB312">
                <wp:simplePos x="0" y="0"/>
                <wp:positionH relativeFrom="column">
                  <wp:posOffset>247650</wp:posOffset>
                </wp:positionH>
                <wp:positionV relativeFrom="paragraph">
                  <wp:posOffset>99695</wp:posOffset>
                </wp:positionV>
                <wp:extent cx="5286375" cy="3990340"/>
                <wp:effectExtent l="0" t="0" r="28575" b="10160"/>
                <wp:wrapNone/>
                <wp:docPr id="16414" name="Group 62501"/>
                <wp:cNvGraphicFramePr/>
                <a:graphic xmlns:a="http://schemas.openxmlformats.org/drawingml/2006/main">
                  <a:graphicData uri="http://schemas.microsoft.com/office/word/2010/wordprocessingGroup">
                    <wpg:wgp>
                      <wpg:cNvGrpSpPr/>
                      <wpg:grpSpPr>
                        <a:xfrm>
                          <a:off x="0" y="0"/>
                          <a:ext cx="5286375" cy="3990340"/>
                          <a:chOff x="96404" y="254554"/>
                          <a:chExt cx="5286375" cy="3990349"/>
                        </a:xfrm>
                      </wpg:grpSpPr>
                      <wps:wsp>
                        <wps:cNvPr id="16415" name="Straight Connector 16415"/>
                        <wps:cNvCnPr/>
                        <wps:spPr>
                          <a:xfrm flipH="1">
                            <a:off x="2801938" y="788035"/>
                            <a:ext cx="171386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Freeform 47"/>
                        <wps:cNvSpPr/>
                        <wps:spPr>
                          <a:xfrm>
                            <a:off x="2950528" y="2884805"/>
                            <a:ext cx="367665" cy="369570"/>
                          </a:xfrm>
                          <a:custGeom>
                            <a:avLst/>
                            <a:gdLst>
                              <a:gd name="connsiteX0" fmla="*/ 0 w 368135"/>
                              <a:gd name="connsiteY0" fmla="*/ 0 h 369803"/>
                              <a:gd name="connsiteX1" fmla="*/ 83127 w 368135"/>
                              <a:gd name="connsiteY1" fmla="*/ 47502 h 369803"/>
                              <a:gd name="connsiteX2" fmla="*/ 154379 w 368135"/>
                              <a:gd name="connsiteY2" fmla="*/ 83128 h 369803"/>
                              <a:gd name="connsiteX3" fmla="*/ 213756 w 368135"/>
                              <a:gd name="connsiteY3" fmla="*/ 154379 h 369803"/>
                              <a:gd name="connsiteX4" fmla="*/ 225631 w 368135"/>
                              <a:gd name="connsiteY4" fmla="*/ 296883 h 369803"/>
                              <a:gd name="connsiteX5" fmla="*/ 296883 w 368135"/>
                              <a:gd name="connsiteY5" fmla="*/ 344385 h 369803"/>
                              <a:gd name="connsiteX6" fmla="*/ 332509 w 368135"/>
                              <a:gd name="connsiteY6" fmla="*/ 368135 h 369803"/>
                              <a:gd name="connsiteX7" fmla="*/ 368135 w 368135"/>
                              <a:gd name="connsiteY7" fmla="*/ 368135 h 3698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68135" h="369803">
                                <a:moveTo>
                                  <a:pt x="0" y="0"/>
                                </a:moveTo>
                                <a:cubicBezTo>
                                  <a:pt x="27709" y="15834"/>
                                  <a:pt x="54582" y="33230"/>
                                  <a:pt x="83127" y="47502"/>
                                </a:cubicBezTo>
                                <a:cubicBezTo>
                                  <a:pt x="136688" y="74283"/>
                                  <a:pt x="103326" y="40584"/>
                                  <a:pt x="154379" y="83128"/>
                                </a:cubicBezTo>
                                <a:cubicBezTo>
                                  <a:pt x="188667" y="111701"/>
                                  <a:pt x="190403" y="119351"/>
                                  <a:pt x="213756" y="154379"/>
                                </a:cubicBezTo>
                                <a:cubicBezTo>
                                  <a:pt x="217714" y="201880"/>
                                  <a:pt x="213349" y="250826"/>
                                  <a:pt x="225631" y="296883"/>
                                </a:cubicBezTo>
                                <a:cubicBezTo>
                                  <a:pt x="236020" y="335844"/>
                                  <a:pt x="270732" y="331310"/>
                                  <a:pt x="296883" y="344385"/>
                                </a:cubicBezTo>
                                <a:cubicBezTo>
                                  <a:pt x="309648" y="350768"/>
                                  <a:pt x="318969" y="363622"/>
                                  <a:pt x="332509" y="368135"/>
                                </a:cubicBezTo>
                                <a:cubicBezTo>
                                  <a:pt x="343775" y="371890"/>
                                  <a:pt x="356260" y="368135"/>
                                  <a:pt x="368135" y="368135"/>
                                </a:cubicBezTo>
                              </a:path>
                            </a:pathLst>
                          </a:custGeom>
                          <a:no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B56" w:rsidRPr="00371B56" w:rsidRDefault="00371B56" w:rsidP="00371B5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Freeform 48"/>
                        <wps:cNvSpPr/>
                        <wps:spPr>
                          <a:xfrm rot="19727270">
                            <a:off x="3059748" y="2774315"/>
                            <a:ext cx="346075" cy="492760"/>
                          </a:xfrm>
                          <a:custGeom>
                            <a:avLst/>
                            <a:gdLst>
                              <a:gd name="connsiteX0" fmla="*/ 0 w 368135"/>
                              <a:gd name="connsiteY0" fmla="*/ 0 h 369803"/>
                              <a:gd name="connsiteX1" fmla="*/ 83127 w 368135"/>
                              <a:gd name="connsiteY1" fmla="*/ 47502 h 369803"/>
                              <a:gd name="connsiteX2" fmla="*/ 154379 w 368135"/>
                              <a:gd name="connsiteY2" fmla="*/ 83128 h 369803"/>
                              <a:gd name="connsiteX3" fmla="*/ 213756 w 368135"/>
                              <a:gd name="connsiteY3" fmla="*/ 154379 h 369803"/>
                              <a:gd name="connsiteX4" fmla="*/ 225631 w 368135"/>
                              <a:gd name="connsiteY4" fmla="*/ 296883 h 369803"/>
                              <a:gd name="connsiteX5" fmla="*/ 296883 w 368135"/>
                              <a:gd name="connsiteY5" fmla="*/ 344385 h 369803"/>
                              <a:gd name="connsiteX6" fmla="*/ 332509 w 368135"/>
                              <a:gd name="connsiteY6" fmla="*/ 368135 h 369803"/>
                              <a:gd name="connsiteX7" fmla="*/ 368135 w 368135"/>
                              <a:gd name="connsiteY7" fmla="*/ 368135 h 3698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68135" h="369803">
                                <a:moveTo>
                                  <a:pt x="0" y="0"/>
                                </a:moveTo>
                                <a:cubicBezTo>
                                  <a:pt x="27709" y="15834"/>
                                  <a:pt x="54582" y="33230"/>
                                  <a:pt x="83127" y="47502"/>
                                </a:cubicBezTo>
                                <a:cubicBezTo>
                                  <a:pt x="136688" y="74283"/>
                                  <a:pt x="103326" y="40584"/>
                                  <a:pt x="154379" y="83128"/>
                                </a:cubicBezTo>
                                <a:cubicBezTo>
                                  <a:pt x="188667" y="111701"/>
                                  <a:pt x="190403" y="119351"/>
                                  <a:pt x="213756" y="154379"/>
                                </a:cubicBezTo>
                                <a:cubicBezTo>
                                  <a:pt x="217714" y="201880"/>
                                  <a:pt x="213349" y="250826"/>
                                  <a:pt x="225631" y="296883"/>
                                </a:cubicBezTo>
                                <a:cubicBezTo>
                                  <a:pt x="236020" y="335844"/>
                                  <a:pt x="270732" y="331310"/>
                                  <a:pt x="296883" y="344385"/>
                                </a:cubicBezTo>
                                <a:cubicBezTo>
                                  <a:pt x="309648" y="350768"/>
                                  <a:pt x="318969" y="363622"/>
                                  <a:pt x="332509" y="368135"/>
                                </a:cubicBezTo>
                                <a:cubicBezTo>
                                  <a:pt x="343775" y="371890"/>
                                  <a:pt x="356260" y="368135"/>
                                  <a:pt x="368135" y="368135"/>
                                </a:cubicBezTo>
                              </a:path>
                            </a:pathLst>
                          </a:custGeom>
                          <a:no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B56" w:rsidRPr="00371B56" w:rsidRDefault="00371B56" w:rsidP="00371B5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Freeform 49"/>
                        <wps:cNvSpPr/>
                        <wps:spPr>
                          <a:xfrm>
                            <a:off x="2980373" y="2914015"/>
                            <a:ext cx="337185" cy="233045"/>
                          </a:xfrm>
                          <a:custGeom>
                            <a:avLst/>
                            <a:gdLst>
                              <a:gd name="connsiteX0" fmla="*/ 0 w 368135"/>
                              <a:gd name="connsiteY0" fmla="*/ 0 h 369803"/>
                              <a:gd name="connsiteX1" fmla="*/ 83127 w 368135"/>
                              <a:gd name="connsiteY1" fmla="*/ 47502 h 369803"/>
                              <a:gd name="connsiteX2" fmla="*/ 154379 w 368135"/>
                              <a:gd name="connsiteY2" fmla="*/ 83128 h 369803"/>
                              <a:gd name="connsiteX3" fmla="*/ 213756 w 368135"/>
                              <a:gd name="connsiteY3" fmla="*/ 154379 h 369803"/>
                              <a:gd name="connsiteX4" fmla="*/ 225631 w 368135"/>
                              <a:gd name="connsiteY4" fmla="*/ 296883 h 369803"/>
                              <a:gd name="connsiteX5" fmla="*/ 296883 w 368135"/>
                              <a:gd name="connsiteY5" fmla="*/ 344385 h 369803"/>
                              <a:gd name="connsiteX6" fmla="*/ 332509 w 368135"/>
                              <a:gd name="connsiteY6" fmla="*/ 368135 h 369803"/>
                              <a:gd name="connsiteX7" fmla="*/ 368135 w 368135"/>
                              <a:gd name="connsiteY7" fmla="*/ 368135 h 3698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68135" h="369803">
                                <a:moveTo>
                                  <a:pt x="0" y="0"/>
                                </a:moveTo>
                                <a:cubicBezTo>
                                  <a:pt x="27709" y="15834"/>
                                  <a:pt x="54582" y="33230"/>
                                  <a:pt x="83127" y="47502"/>
                                </a:cubicBezTo>
                                <a:cubicBezTo>
                                  <a:pt x="136688" y="74283"/>
                                  <a:pt x="103326" y="40584"/>
                                  <a:pt x="154379" y="83128"/>
                                </a:cubicBezTo>
                                <a:cubicBezTo>
                                  <a:pt x="188667" y="111701"/>
                                  <a:pt x="190403" y="119351"/>
                                  <a:pt x="213756" y="154379"/>
                                </a:cubicBezTo>
                                <a:cubicBezTo>
                                  <a:pt x="217714" y="201880"/>
                                  <a:pt x="213349" y="250826"/>
                                  <a:pt x="225631" y="296883"/>
                                </a:cubicBezTo>
                                <a:cubicBezTo>
                                  <a:pt x="236020" y="335844"/>
                                  <a:pt x="270732" y="331310"/>
                                  <a:pt x="296883" y="344385"/>
                                </a:cubicBezTo>
                                <a:cubicBezTo>
                                  <a:pt x="309648" y="350768"/>
                                  <a:pt x="318969" y="363622"/>
                                  <a:pt x="332509" y="368135"/>
                                </a:cubicBezTo>
                                <a:cubicBezTo>
                                  <a:pt x="343775" y="371890"/>
                                  <a:pt x="356260" y="368135"/>
                                  <a:pt x="368135" y="368135"/>
                                </a:cubicBezTo>
                              </a:path>
                            </a:pathLst>
                          </a:custGeom>
                          <a:no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1B56" w:rsidRPr="00371B56" w:rsidRDefault="00371B56" w:rsidP="00371B5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a:spLocks noChangeArrowheads="1"/>
                        </wps:cNvSpPr>
                        <wps:spPr bwMode="auto">
                          <a:xfrm rot="1129731">
                            <a:off x="3281626" y="3350130"/>
                            <a:ext cx="1655445" cy="45085"/>
                          </a:xfrm>
                          <a:prstGeom prst="rect">
                            <a:avLst/>
                          </a:prstGeom>
                          <a:solidFill>
                            <a:schemeClr val="bg1"/>
                          </a:solidFill>
                          <a:ln w="9525">
                            <a:solidFill>
                              <a:srgbClr val="BFBFBF"/>
                            </a:solidFill>
                            <a:miter lim="800000"/>
                            <a:headEnd/>
                            <a:tailEnd/>
                          </a:ln>
                          <a:effectLst>
                            <a:outerShdw dist="23000" dir="5400000" rotWithShape="0">
                              <a:srgbClr val="808080">
                                <a:alpha val="34999"/>
                              </a:srgbClr>
                            </a:outerShdw>
                          </a:effectLst>
                        </wps:spPr>
                        <wps:txbx>
                          <w:txbxContent>
                            <w:p w:rsidR="00371B56" w:rsidRPr="00371B56" w:rsidRDefault="00371B56" w:rsidP="00371B56">
                              <w:pPr>
                                <w:rPr>
                                  <w:rFonts w:eastAsia="Times New Roman"/>
                                </w:rPr>
                              </w:pPr>
                            </w:p>
                          </w:txbxContent>
                        </wps:txbx>
                        <wps:bodyPr anchor="ctr"/>
                      </wps:wsp>
                      <wps:wsp>
                        <wps:cNvPr id="51" name="Oval 51"/>
                        <wps:cNvSpPr/>
                        <wps:spPr>
                          <a:xfrm>
                            <a:off x="2116138" y="1740535"/>
                            <a:ext cx="1285875" cy="1181100"/>
                          </a:xfrm>
                          <a:prstGeom prst="ellipse">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1B56" w:rsidRPr="00371B56" w:rsidRDefault="00371B56" w:rsidP="00371B5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2573338" y="2902585"/>
                            <a:ext cx="409575" cy="590550"/>
                          </a:xfrm>
                          <a:prstGeom prst="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1B56" w:rsidRPr="00371B56" w:rsidRDefault="00371B56" w:rsidP="00371B5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53" name="Group 53"/>
                        <wpg:cNvGrpSpPr/>
                        <wpg:grpSpPr>
                          <a:xfrm>
                            <a:off x="239806" y="3816985"/>
                            <a:ext cx="1460234" cy="265430"/>
                            <a:chOff x="239713" y="3816985"/>
                            <a:chExt cx="2593710" cy="457835"/>
                          </a:xfrm>
                          <a:solidFill>
                            <a:schemeClr val="tx2">
                              <a:lumMod val="20000"/>
                              <a:lumOff val="80000"/>
                            </a:schemeClr>
                          </a:solidFill>
                        </wpg:grpSpPr>
                        <wps:wsp>
                          <wps:cNvPr id="54" name="Straight Connector 54"/>
                          <wps:cNvCnPr>
                            <a:cxnSpLocks noChangeShapeType="1"/>
                          </wps:cNvCnPr>
                          <wps:spPr bwMode="auto">
                            <a:xfrm rot="5400000">
                              <a:off x="11748" y="4045585"/>
                              <a:ext cx="457200" cy="1270"/>
                            </a:xfrm>
                            <a:prstGeom prst="line">
                              <a:avLst/>
                            </a:prstGeom>
                            <a:grpFill/>
                            <a:ln w="25400">
                              <a:solidFill>
                                <a:schemeClr val="tx1"/>
                              </a:solidFill>
                              <a:round/>
                              <a:headEnd/>
                              <a:tailEnd/>
                            </a:ln>
                            <a:effectLst>
                              <a:outerShdw dist="20000" dir="5400000" rotWithShape="0">
                                <a:srgbClr val="808080">
                                  <a:alpha val="37999"/>
                                </a:srgbClr>
                              </a:outerShdw>
                            </a:effectLst>
                          </wps:spPr>
                          <wps:bodyPr/>
                        </wps:wsp>
                        <wps:wsp>
                          <wps:cNvPr id="55" name="Straight Connector 55"/>
                          <wps:cNvCnPr>
                            <a:cxnSpLocks noChangeShapeType="1"/>
                          </wps:cNvCnPr>
                          <wps:spPr bwMode="auto">
                            <a:xfrm>
                              <a:off x="247172" y="4048997"/>
                              <a:ext cx="228600" cy="1270"/>
                            </a:xfrm>
                            <a:prstGeom prst="line">
                              <a:avLst/>
                            </a:prstGeom>
                            <a:grpFill/>
                            <a:ln w="25400">
                              <a:solidFill>
                                <a:schemeClr val="tx1"/>
                              </a:solidFill>
                              <a:round/>
                              <a:headEnd/>
                              <a:tailEnd/>
                            </a:ln>
                            <a:effectLst>
                              <a:outerShdw dist="20000" dir="5400000" rotWithShape="0">
                                <a:srgbClr val="808080">
                                  <a:alpha val="37999"/>
                                </a:srgbClr>
                              </a:outerShdw>
                            </a:effectLst>
                          </wps:spPr>
                          <wps:bodyPr/>
                        </wps:wsp>
                        <wps:wsp>
                          <wps:cNvPr id="56" name="Rectangle 56"/>
                          <wps:cNvSpPr>
                            <a:spLocks noChangeArrowheads="1"/>
                          </wps:cNvSpPr>
                          <wps:spPr bwMode="auto">
                            <a:xfrm>
                              <a:off x="2376223" y="4028525"/>
                              <a:ext cx="457200" cy="45720"/>
                            </a:xfrm>
                            <a:prstGeom prst="rect">
                              <a:avLst/>
                            </a:prstGeom>
                            <a:grpFill/>
                            <a:ln w="9525">
                              <a:solidFill>
                                <a:schemeClr val="tx1"/>
                              </a:solidFill>
                              <a:miter lim="800000"/>
                              <a:headEnd/>
                              <a:tailEnd/>
                            </a:ln>
                            <a:effectLst>
                              <a:outerShdw dist="23000" dir="5400000" rotWithShape="0">
                                <a:srgbClr val="808080">
                                  <a:alpha val="34999"/>
                                </a:srgbClr>
                              </a:outerShdw>
                            </a:effectLst>
                          </wps:spPr>
                          <wps:txbx>
                            <w:txbxContent>
                              <w:p w:rsidR="00371B56" w:rsidRPr="00371B56" w:rsidRDefault="00371B56" w:rsidP="00371B56">
                                <w:pPr>
                                  <w:rPr>
                                    <w:rFonts w:eastAsia="Times New Roman"/>
                                  </w:rPr>
                                </w:pPr>
                              </w:p>
                            </w:txbxContent>
                          </wps:txbx>
                          <wps:bodyPr anchor="ctr"/>
                        </wps:wsp>
                        <wps:wsp>
                          <wps:cNvPr id="57" name="Rectangle 57"/>
                          <wps:cNvSpPr>
                            <a:spLocks noChangeArrowheads="1"/>
                          </wps:cNvSpPr>
                          <wps:spPr bwMode="auto">
                            <a:xfrm>
                              <a:off x="472360" y="3816985"/>
                              <a:ext cx="1905000" cy="455295"/>
                            </a:xfrm>
                            <a:prstGeom prst="rect">
                              <a:avLst/>
                            </a:prstGeom>
                            <a:grpFill/>
                            <a:ln w="9525">
                              <a:solidFill>
                                <a:schemeClr val="tx1"/>
                              </a:solidFill>
                              <a:miter lim="800000"/>
                              <a:headEnd/>
                              <a:tailEnd/>
                            </a:ln>
                            <a:effectLst>
                              <a:outerShdw dist="23000" dir="5400000" rotWithShape="0">
                                <a:srgbClr val="808080">
                                  <a:alpha val="34999"/>
                                </a:srgbClr>
                              </a:outerShdw>
                            </a:effectLst>
                          </wps:spPr>
                          <wps:txbx>
                            <w:txbxContent>
                              <w:p w:rsidR="00371B56" w:rsidRPr="00371B56" w:rsidRDefault="00371B56" w:rsidP="00371B56">
                                <w:pPr>
                                  <w:rPr>
                                    <w:rFonts w:eastAsia="Times New Roman"/>
                                  </w:rPr>
                                </w:pPr>
                              </w:p>
                            </w:txbxContent>
                          </wps:txbx>
                          <wps:bodyPr anchor="ctr"/>
                        </wps:wsp>
                      </wpg:grpSp>
                      <wps:wsp>
                        <wps:cNvPr id="58" name="Straight Arrow Connector 58"/>
                        <wps:cNvCnPr/>
                        <wps:spPr>
                          <a:xfrm>
                            <a:off x="1087438" y="3512185"/>
                            <a:ext cx="0" cy="274955"/>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1299528" y="598805"/>
                            <a:ext cx="0" cy="414655"/>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4515803" y="3554081"/>
                            <a:ext cx="0" cy="371442"/>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H="1" flipV="1">
                            <a:off x="3212148" y="2920365"/>
                            <a:ext cx="415290" cy="0"/>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V="1">
                            <a:off x="4408984" y="876935"/>
                            <a:ext cx="0" cy="306705"/>
                          </a:xfrm>
                          <a:prstGeom prst="straightConnector1">
                            <a:avLst/>
                          </a:prstGeom>
                          <a:noFill/>
                          <a:ln w="9525" cap="flat" cmpd="sng" algn="ctr">
                            <a:solidFill>
                              <a:sysClr val="window" lastClr="FFFFFF">
                                <a:lumMod val="50000"/>
                              </a:sysClr>
                            </a:solidFill>
                            <a:prstDash val="solid"/>
                            <a:tailEnd type="arrow"/>
                          </a:ln>
                          <a:effectLst/>
                        </wps:spPr>
                        <wps:bodyPr/>
                      </wps:wsp>
                      <wps:wsp>
                        <wps:cNvPr id="63" name="Straight Arrow Connector 63"/>
                        <wps:cNvCnPr/>
                        <wps:spPr>
                          <a:xfrm flipV="1">
                            <a:off x="2320752" y="1531620"/>
                            <a:ext cx="414655" cy="0"/>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432" name="Straight Arrow Connector 18432"/>
                        <wps:cNvCnPr/>
                        <wps:spPr>
                          <a:xfrm flipV="1">
                            <a:off x="2259648" y="3084195"/>
                            <a:ext cx="414655" cy="0"/>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433" name="Straight Arrow Connector 18433"/>
                        <wps:cNvCnPr/>
                        <wps:spPr>
                          <a:xfrm>
                            <a:off x="3229293" y="463550"/>
                            <a:ext cx="0" cy="274955"/>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435" name="Straight Connector 18435"/>
                        <wps:cNvCnPr/>
                        <wps:spPr>
                          <a:xfrm>
                            <a:off x="2735263" y="1054735"/>
                            <a:ext cx="0" cy="101727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36" name="Straight Connector 18436"/>
                        <wps:cNvCnPr/>
                        <wps:spPr>
                          <a:xfrm>
                            <a:off x="2763838" y="1016635"/>
                            <a:ext cx="0" cy="105537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37" name="Straight Connector 18437"/>
                        <wps:cNvCnPr/>
                        <wps:spPr>
                          <a:xfrm>
                            <a:off x="2760663" y="757555"/>
                            <a:ext cx="0" cy="143319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38" name="Straight Connector 18438"/>
                        <wps:cNvCnPr/>
                        <wps:spPr>
                          <a:xfrm>
                            <a:off x="2811463" y="2616835"/>
                            <a:ext cx="0" cy="134366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39" name="Straight Connector 18439"/>
                        <wps:cNvCnPr/>
                        <wps:spPr>
                          <a:xfrm>
                            <a:off x="2782888" y="2616835"/>
                            <a:ext cx="0" cy="132270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40" name="Straight Connector 18440"/>
                        <wps:cNvCnPr/>
                        <wps:spPr>
                          <a:xfrm flipH="1">
                            <a:off x="1468438" y="3966210"/>
                            <a:ext cx="135255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41" name="Straight Connector 18441"/>
                        <wps:cNvCnPr/>
                        <wps:spPr>
                          <a:xfrm flipH="1">
                            <a:off x="1525588" y="3940810"/>
                            <a:ext cx="125730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42" name="Straight Connector 18442"/>
                        <wps:cNvCnPr/>
                        <wps:spPr>
                          <a:xfrm flipH="1">
                            <a:off x="992188" y="1054735"/>
                            <a:ext cx="174307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43" name="Straight Connector 18443"/>
                        <wps:cNvCnPr/>
                        <wps:spPr>
                          <a:xfrm flipH="1">
                            <a:off x="992188" y="1026160"/>
                            <a:ext cx="176212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44" name="Straight Connector 18444"/>
                        <wps:cNvCnPr/>
                        <wps:spPr>
                          <a:xfrm>
                            <a:off x="2790508" y="781050"/>
                            <a:ext cx="0" cy="140081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45" name="Straight Connector 18445"/>
                        <wps:cNvCnPr/>
                        <wps:spPr>
                          <a:xfrm flipH="1">
                            <a:off x="2763838" y="759460"/>
                            <a:ext cx="175133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8446" name="Picture 18446"/>
                          <pic:cNvPicPr>
                            <a:picLocks noChangeAspect="1" noChangeArrowheads="1"/>
                          </pic:cNvPicPr>
                        </pic:nvPicPr>
                        <pic:blipFill>
                          <a:blip r:embed="rId13">
                            <a:extLst>
                              <a:ext uri="{28A0092B-C50C-407E-A947-70E740481C1C}">
                                <a14:useLocalDpi xmlns:a14="http://schemas.microsoft.com/office/drawing/2010/main" val="0"/>
                              </a:ext>
                            </a:extLst>
                          </a:blip>
                          <a:srcRect l="6989" r="-6989"/>
                          <a:stretch>
                            <a:fillRect/>
                          </a:stretch>
                        </pic:blipFill>
                        <pic:spPr bwMode="auto">
                          <a:xfrm>
                            <a:off x="4244008" y="598805"/>
                            <a:ext cx="381000" cy="254000"/>
                          </a:xfrm>
                          <a:prstGeom prst="rect">
                            <a:avLst/>
                          </a:prstGeom>
                          <a:noFill/>
                          <a:extLst>
                            <a:ext uri="{909E8E84-426E-40DD-AFC4-6F175D3DCCD1}">
                              <a14:hiddenFill xmlns:a14="http://schemas.microsoft.com/office/drawing/2010/main">
                                <a:solidFill>
                                  <a:srgbClr val="FFFFFF"/>
                                </a:solidFill>
                              </a14:hiddenFill>
                            </a:ext>
                          </a:extLst>
                        </pic:spPr>
                      </pic:pic>
                      <wps:wsp>
                        <wps:cNvPr id="18454" name="Rectangle 18454"/>
                        <wps:cNvSpPr/>
                        <wps:spPr>
                          <a:xfrm>
                            <a:off x="96404" y="254554"/>
                            <a:ext cx="5286375" cy="3990349"/>
                          </a:xfrm>
                          <a:prstGeom prst="rect">
                            <a:avLst/>
                          </a:prstGeom>
                          <a:noFill/>
                        </wps:spPr>
                        <wps:style>
                          <a:lnRef idx="2">
                            <a:schemeClr val="dk1">
                              <a:shade val="50000"/>
                            </a:schemeClr>
                          </a:lnRef>
                          <a:fillRef idx="1">
                            <a:schemeClr val="dk1"/>
                          </a:fillRef>
                          <a:effectRef idx="0">
                            <a:schemeClr val="dk1"/>
                          </a:effectRef>
                          <a:fontRef idx="minor">
                            <a:schemeClr val="lt1"/>
                          </a:fontRef>
                        </wps:style>
                        <wps:txbx>
                          <w:txbxContent>
                            <w:p w:rsidR="00371B56" w:rsidRPr="00371B56" w:rsidRDefault="00371B56" w:rsidP="00371B5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55" name="TextBox 62498"/>
                        <wps:cNvSpPr txBox="1"/>
                        <wps:spPr>
                          <a:xfrm>
                            <a:off x="696187" y="338900"/>
                            <a:ext cx="1174115"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Pressure transducer</w:t>
                              </w:r>
                            </w:p>
                          </w:txbxContent>
                        </wps:txbx>
                        <wps:bodyPr wrap="none" rtlCol="0">
                          <a:spAutoFit/>
                        </wps:bodyPr>
                      </wps:wsp>
                      <wps:wsp>
                        <wps:cNvPr id="18456" name="TextBox 48"/>
                        <wps:cNvSpPr txBox="1"/>
                        <wps:spPr>
                          <a:xfrm>
                            <a:off x="2880478" y="254554"/>
                            <a:ext cx="822325"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Outflow</w:t>
                              </w:r>
                            </w:p>
                          </w:txbxContent>
                        </wps:txbx>
                        <wps:bodyPr wrap="square" rtlCol="0">
                          <a:spAutoFit/>
                        </wps:bodyPr>
                      </wps:wsp>
                      <wps:wsp>
                        <wps:cNvPr id="18457" name="TextBox 49"/>
                        <wps:cNvSpPr txBox="1"/>
                        <wps:spPr>
                          <a:xfrm>
                            <a:off x="4026033" y="1141998"/>
                            <a:ext cx="1057275"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3-way tap</w:t>
                              </w:r>
                            </w:p>
                          </w:txbxContent>
                        </wps:txbx>
                        <wps:bodyPr wrap="square" rtlCol="0">
                          <a:spAutoFit/>
                        </wps:bodyPr>
                      </wps:wsp>
                      <wps:wsp>
                        <wps:cNvPr id="18458" name="TextBox 50"/>
                        <wps:cNvSpPr txBox="1"/>
                        <wps:spPr>
                          <a:xfrm>
                            <a:off x="808584" y="1369055"/>
                            <a:ext cx="1339850"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Double lumen catheter</w:t>
                              </w:r>
                            </w:p>
                          </w:txbxContent>
                        </wps:txbx>
                        <wps:bodyPr wrap="none" rtlCol="0">
                          <a:spAutoFit/>
                        </wps:bodyPr>
                      </wps:wsp>
                      <wps:wsp>
                        <wps:cNvPr id="18459" name="TextBox 51"/>
                        <wps:cNvSpPr txBox="1"/>
                        <wps:spPr>
                          <a:xfrm>
                            <a:off x="2429311" y="2192585"/>
                            <a:ext cx="585470"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Bladder</w:t>
                              </w:r>
                            </w:p>
                          </w:txbxContent>
                        </wps:txbx>
                        <wps:bodyPr wrap="none" rtlCol="0">
                          <a:spAutoFit/>
                        </wps:bodyPr>
                      </wps:wsp>
                      <wps:wsp>
                        <wps:cNvPr id="18460" name="TextBox 52"/>
                        <wps:cNvSpPr txBox="1"/>
                        <wps:spPr>
                          <a:xfrm>
                            <a:off x="1672680" y="2921635"/>
                            <a:ext cx="570865"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Urethra</w:t>
                              </w:r>
                            </w:p>
                          </w:txbxContent>
                        </wps:txbx>
                        <wps:bodyPr wrap="none" rtlCol="0">
                          <a:spAutoFit/>
                        </wps:bodyPr>
                      </wps:wsp>
                      <wps:wsp>
                        <wps:cNvPr id="18461" name="TextBox 53"/>
                        <wps:cNvSpPr txBox="1"/>
                        <wps:spPr>
                          <a:xfrm>
                            <a:off x="575758" y="3274656"/>
                            <a:ext cx="927735"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Infusion pump</w:t>
                              </w:r>
                            </w:p>
                          </w:txbxContent>
                        </wps:txbx>
                        <wps:bodyPr wrap="none" rtlCol="0">
                          <a:spAutoFit/>
                        </wps:bodyPr>
                      </wps:wsp>
                      <wps:wsp>
                        <wps:cNvPr id="18462" name="Straight Arrow Connector 18462"/>
                        <wps:cNvCnPr/>
                        <wps:spPr>
                          <a:xfrm flipH="1" flipV="1">
                            <a:off x="2820988" y="3763578"/>
                            <a:ext cx="415290" cy="0"/>
                          </a:xfrm>
                          <a:prstGeom prst="straightConnector1">
                            <a:avLst/>
                          </a:prstGeom>
                          <a:ln>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463" name="TextBox 56"/>
                        <wps:cNvSpPr txBox="1"/>
                        <wps:spPr>
                          <a:xfrm>
                            <a:off x="3184848" y="3601303"/>
                            <a:ext cx="786765"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Catheter</w:t>
                              </w:r>
                            </w:p>
                          </w:txbxContent>
                        </wps:txbx>
                        <wps:bodyPr wrap="square" rtlCol="0">
                          <a:spAutoFit/>
                        </wps:bodyPr>
                      </wps:wsp>
                      <wps:wsp>
                        <wps:cNvPr id="62560" name="TextBox 57"/>
                        <wps:cNvSpPr txBox="1"/>
                        <wps:spPr>
                          <a:xfrm>
                            <a:off x="3544888" y="2798182"/>
                            <a:ext cx="1353820"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Afferent nerve bundles</w:t>
                              </w:r>
                            </w:p>
                          </w:txbxContent>
                        </wps:txbx>
                        <wps:bodyPr wrap="none" rtlCol="0">
                          <a:spAutoFit/>
                        </wps:bodyPr>
                      </wps:wsp>
                      <wps:wsp>
                        <wps:cNvPr id="62561" name="TextBox 59"/>
                        <wps:cNvSpPr txBox="1"/>
                        <wps:spPr>
                          <a:xfrm>
                            <a:off x="3925454" y="3878302"/>
                            <a:ext cx="962660" cy="237490"/>
                          </a:xfrm>
                          <a:prstGeom prst="rect">
                            <a:avLst/>
                          </a:prstGeom>
                          <a:noFill/>
                        </wps:spPr>
                        <wps:txbx>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Glass electrode</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id="Group 62501" o:spid="_x0000_s1049" style="position:absolute;margin-left:19.5pt;margin-top:7.85pt;width:416.25pt;height:314.2pt;z-index:251774976;mso-width-relative:margin;mso-height-relative:margin" coordorigin="964,2545" coordsize="52863,39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">
                <v:line id="Straight Connector 16415" o:spid="_x0000_s1050" style="position:absolute;flip:x;visibility:visible;mso-wrap-style:square" from="28019,7880" to="45158,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Ee1cUAAADeAAAADwAAAGRycy9kb3ducmV2LnhtbERPTWvCQBC9C/0PyxS8SLPR2lDSbEQE&#10;QVoQTHvpbchOk5Ds7JJdNf333YLgbR7vc4rNZAZxodF3lhUskxQEcW11x42Cr8/90ysIH5A1DpZJ&#10;wS952JQPswJzba98oksVGhFD2OeooA3B5VL6uiWDPrGOOHI/djQYIhwbqUe8xnAzyFWaZtJgx7Gh&#10;RUe7luq+OhsF5z5YPPTv3x/Wb6f9c3XUbrVQav44bd9ABJrCXXxzH3Scn62XL/D/TrxB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FEe1cUAAADeAAAADwAAAAAAAAAA&#10;AAAAAAChAgAAZHJzL2Rvd25yZXYueG1sUEsFBgAAAAAEAAQA+QAAAJMDAAAAAA==&#10;" strokecolor="black [3213]" strokeweight="1.25pt"/>
                <v:shape id="Freeform 47" o:spid="_x0000_s1051" style="position:absolute;left:29505;top:28848;width:3676;height:3695;visibility:visible;mso-wrap-style:square;v-text-anchor:middle" coordsize="368135,3698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JMK8AA&#10;AADbAAAADwAAAGRycy9kb3ducmV2LnhtbESPT4vCMBTE74LfITxhb5quLCrVKMvCyl79d/D2aJ5N&#10;tXkJTaztt98IgsdhZn7DrDadrUVLTagcK/icZCCIC6crLhUcD7/jBYgQkTXWjklBTwE26+Fghbl2&#10;D95Ru4+lSBAOOSowMfpcylAYshgmzhMn7+IaizHJppS6wUeC21pOs2wmLVacFgx6+jFU3PZ3q+DM&#10;p8zHPpgr47Tvjr6dy+1FqY9R970EEamL7/Cr/acVfM3h+SX9AL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3JMK8AAAADbAAAADwAAAAAAAAAAAAAAAACYAgAAZHJzL2Rvd25y&#10;ZXYueG1sUEsFBgAAAAAEAAQA9QAAAIUDAAAAAA==&#10;" adj="-11796480,,5400" path="m,c27709,15834,54582,33230,83127,47502v53561,26781,20199,-6918,71252,35626c188667,111701,190403,119351,213756,154379v3958,47501,-407,96447,11875,142504c236020,335844,270732,331310,296883,344385v12765,6383,22086,19237,35626,23750c343775,371890,356260,368135,368135,368135e" filled="f" strokecolor="#fabf8f [1945]" strokeweight="2pt">
                  <v:stroke joinstyle="miter"/>
                  <v:formulas/>
                  <v:path arrowok="t" o:connecttype="custom" o:connectlocs="0,0;83021,47472;154182,83076;213483,154282;225343,296696;296504,344168;332084,367903;367665,367903" o:connectangles="0,0,0,0,0,0,0,0" textboxrect="0,0,368135,369803"/>
                  <v:textbox>
                    <w:txbxContent>
                      <w:p w:rsidR="00371B56" w:rsidRPr="00371B56" w:rsidRDefault="00371B56" w:rsidP="00371B56">
                        <w:pPr>
                          <w:rPr>
                            <w:rFonts w:eastAsia="Times New Roman"/>
                          </w:rPr>
                        </w:pPr>
                      </w:p>
                    </w:txbxContent>
                  </v:textbox>
                </v:shape>
                <v:shape id="Freeform 48" o:spid="_x0000_s1052" style="position:absolute;left:30597;top:27743;width:3461;height:4927;rotation:-2045521fd;visibility:visible;mso-wrap-style:square;v-text-anchor:middle" coordsize="368135,3698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Q8b8A&#10;AADbAAAADwAAAGRycy9kb3ducmV2LnhtbERPS27CMBDdI/UO1lTqjthELW0DBkVVK8GS0AOM4slH&#10;xOPUdkN6e7yoxPLp/bf72Q5iIh96xxpWmQJBXDvTc6vh+/y1fAMRIrLBwTFp+KMA+93DYouFcVc+&#10;0VTFVqQQDgVq6GIcCylD3ZHFkLmROHGN8xZjgr6VxuM1hdtB5kqtpcWeU0OHI310VF+qX6uhmn6m&#10;/PJybNRnaVzN/v1VVVHrp8e53ICINMe7+N99MBqe09j0Jf0Au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qJDxvwAAANsAAAAPAAAAAAAAAAAAAAAAAJgCAABkcnMvZG93bnJl&#10;di54bWxQSwUGAAAAAAQABAD1AAAAhAMAAAAA&#10;" adj="-11796480,,5400" path="m,c27709,15834,54582,33230,83127,47502v53561,26781,20199,-6918,71252,35626c188667,111701,190403,119351,213756,154379v3958,47501,-407,96447,11875,142504c236020,335844,270732,331310,296883,344385v12765,6383,22086,19237,35626,23750c343775,371890,356260,368135,368135,368135e" filled="f" strokecolor="#fabf8f [1945]" strokeweight="2pt">
                  <v:stroke joinstyle="miter"/>
                  <v:formulas/>
                  <v:path arrowok="t" o:connecttype="custom" o:connectlocs="0,0;78146,63296;145128,110767;200947,205709;212110,395595;279093,458891;312584,490537;346075,490537" o:connectangles="0,0,0,0,0,0,0,0" textboxrect="0,0,368135,369803"/>
                  <v:textbox>
                    <w:txbxContent>
                      <w:p w:rsidR="00371B56" w:rsidRPr="00371B56" w:rsidRDefault="00371B56" w:rsidP="00371B56">
                        <w:pPr>
                          <w:rPr>
                            <w:rFonts w:eastAsia="Times New Roman"/>
                          </w:rPr>
                        </w:pPr>
                      </w:p>
                    </w:txbxContent>
                  </v:textbox>
                </v:shape>
                <v:shape id="Freeform 49" o:spid="_x0000_s1053" style="position:absolute;left:29803;top:29140;width:3372;height:2330;visibility:visible;mso-wrap-style:square;v-text-anchor:middle" coordsize="368135,3698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F9wsIA&#10;AADbAAAADwAAAGRycy9kb3ducmV2LnhtbESPwWrDMBBE74H+g9hCb4ncENrUsRxKIaHXps6ht8Xa&#10;WE6tlbAUx/77qhDIcZiZN0yxHW0nBupD61jB8yIDQVw73XKjoPrezdcgQkTW2DkmBRMF2JYPswJz&#10;7a78RcMhNiJBOOSowMTocylDbchiWDhPnLyT6y3GJPtG6h6vCW47ucyyF2mx5bRg0NOHofr3cLEK&#10;fviY+TgFc2ZcTmPlh1e5Pyn19Di+b0BEGuM9fGt/agWrN/j/kn6AL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oX3CwgAAANsAAAAPAAAAAAAAAAAAAAAAAJgCAABkcnMvZG93&#10;bnJldi54bWxQSwUGAAAAAAQABAD1AAAAhwMAAAAA&#10;" adj="-11796480,,5400" path="m,c27709,15834,54582,33230,83127,47502v53561,26781,20199,-6918,71252,35626c188667,111701,190403,119351,213756,154379v3958,47501,-407,96447,11875,142504c236020,335844,270732,331310,296883,344385v12765,6383,22086,19237,35626,23750c343775,371890,356260,368135,368135,368135e" filled="f" strokecolor="#fabf8f [1945]" strokeweight="2pt">
                  <v:stroke joinstyle="miter"/>
                  <v:formulas/>
                  <v:path arrowok="t" o:connecttype="custom" o:connectlocs="0,0;76138,29935;141400,52386;195785,97288;206662,187092;271923,217027;304554,231994;337185,231994" o:connectangles="0,0,0,0,0,0,0,0" textboxrect="0,0,368135,369803"/>
                  <v:textbox>
                    <w:txbxContent>
                      <w:p w:rsidR="00371B56" w:rsidRPr="00371B56" w:rsidRDefault="00371B56" w:rsidP="00371B56">
                        <w:pPr>
                          <w:rPr>
                            <w:rFonts w:eastAsia="Times New Roman"/>
                          </w:rPr>
                        </w:pPr>
                      </w:p>
                    </w:txbxContent>
                  </v:textbox>
                </v:shape>
                <v:rect id="Rectangle 50" o:spid="_x0000_s1054" style="position:absolute;left:32816;top:33501;width:16554;height:451;rotation:123396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o71MAA&#10;AADbAAAADwAAAGRycy9kb3ducmV2LnhtbERPz2vCMBS+C/4P4Qm7aTqhw1ajDGWsh13U7f5onm20&#10;eQlJpt1/vxwGO358vze70Q7iTiEaxwqeFwUI4tZpw52Cz/PbfAUiJmSNg2NS8EMRdtvpZIO1dg8+&#10;0v2UOpFDONaooE/J11LGtieLceE8ceYuLlhMGYZO6oCPHG4HuSyKF2nRcG7o0dO+p/Z2+rYK9lXz&#10;bpqq89X1HA+l+fBfRSiVepqNr2sQicb0L/5zN1pBmdfnL/kHyO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5o71MAAAADbAAAADwAAAAAAAAAAAAAAAACYAgAAZHJzL2Rvd25y&#10;ZXYueG1sUEsFBgAAAAAEAAQA9QAAAIUDAAAAAA==&#10;" fillcolor="white [3212]" strokecolor="#bfbfbf">
                  <v:shadow on="t" opacity="22936f" origin=",.5" offset="0,.63889mm"/>
                  <v:textbox>
                    <w:txbxContent>
                      <w:p w:rsidR="00371B56" w:rsidRPr="00371B56" w:rsidRDefault="00371B56" w:rsidP="00371B56">
                        <w:pPr>
                          <w:rPr>
                            <w:rFonts w:eastAsia="Times New Roman"/>
                          </w:rPr>
                        </w:pPr>
                      </w:p>
                    </w:txbxContent>
                  </v:textbox>
                </v:rect>
                <v:oval id="Oval 51" o:spid="_x0000_s1055" style="position:absolute;left:21161;top:17405;width:12859;height:11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YnMQA&#10;AADbAAAADwAAAGRycy9kb3ducmV2LnhtbESPS2vDMBCE74X8B7GF3BrZhbTBjRISg6GHXmq3h94W&#10;a/2g1spY8iP59VUg0OMwM98w++NiOjHR4FrLCuJNBIK4tLrlWsFXkT3tQDiPrLGzTAou5OB4WD3s&#10;MdF25k+acl+LAGGXoILG+z6R0pUNGXQb2xMHr7KDQR/kUEs94BzgppPPUfQiDbYcFhrsKW2o/M1H&#10;o6D4Se1Yv2a7DzwXaXWaqPq+jkqtH5fTGwhPi/8P39vvWsE2htuX8APk4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f2JzEAAAA2wAAAA8AAAAAAAAAAAAAAAAAmAIAAGRycy9k&#10;b3ducmV2LnhtbFBLBQYAAAAABAAEAPUAAACJAwAAAAA=&#10;" fillcolor="#fde9d9 [665]" stroked="f" strokeweight="2pt">
                  <v:textbox>
                    <w:txbxContent>
                      <w:p w:rsidR="00371B56" w:rsidRPr="00371B56" w:rsidRDefault="00371B56" w:rsidP="00371B56">
                        <w:pPr>
                          <w:rPr>
                            <w:rFonts w:eastAsia="Times New Roman"/>
                          </w:rPr>
                        </w:pPr>
                      </w:p>
                    </w:txbxContent>
                  </v:textbox>
                </v:oval>
                <v:rect id="Rectangle 52" o:spid="_x0000_s1056" style="position:absolute;left:25733;top:29025;width:4096;height:5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ZoxsMA&#10;AADbAAAADwAAAGRycy9kb3ducmV2LnhtbESP3WrCQBSE7wu+w3IE7+pGoRKjq4ilRRAK9e/6sHtM&#10;gtmzaXZrkrd3CwUvh5n5hlmuO1uJOzW+dKxgMk5AEGtnSs4VnI4frykIH5ANVo5JQU8e1qvByxIz&#10;41r+pvsh5CJC2GeooAihzqT0uiCLfuxq4uhdXWMxRNnk0jTYRrit5DRJZtJiyXGhwJq2Benb4dcq&#10;mPf7H8rTfnZ+b7s0fF30uf7USo2G3WYBIlAXnuH/9s4oeJvC35f4A+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ZoxsMAAADbAAAADwAAAAAAAAAAAAAAAACYAgAAZHJzL2Rv&#10;d25yZXYueG1sUEsFBgAAAAAEAAQA9QAAAIgDAAAAAA==&#10;" fillcolor="#fde9d9 [665]" stroked="f" strokeweight="2pt">
                  <v:textbox>
                    <w:txbxContent>
                      <w:p w:rsidR="00371B56" w:rsidRPr="00371B56" w:rsidRDefault="00371B56" w:rsidP="00371B56">
                        <w:pPr>
                          <w:rPr>
                            <w:rFonts w:eastAsia="Times New Roman"/>
                          </w:rPr>
                        </w:pPr>
                      </w:p>
                    </w:txbxContent>
                  </v:textbox>
                </v:rect>
                <v:group id="Group 53" o:spid="_x0000_s1057" style="position:absolute;left:2398;top:38169;width:14602;height:2655" coordorigin="2397,38169" coordsize="25937,4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line id="Straight Connector 54" o:spid="_x0000_s1058" style="position:absolute;rotation:90;visibility:visible;mso-wrap-style:square" from="117,40456" to="4689,40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CIxMYAAADbAAAADwAAAGRycy9kb3ducmV2LnhtbESP0WrCQBRE3wv9h+UW+lLqxhKlpK6i&#10;FlEpFEz6AbfZazY0ezdmt5r8vSsU+jjMzBlmtuhtI87U+dqxgvEoAUFcOl1zpeCr2Dy/gvABWWPj&#10;mBQM5GExv7+bYabdhQ90zkMlIoR9hgpMCG0mpS8NWfQj1xJH7+g6iyHKrpK6w0uE20a+JMlUWqw5&#10;LhhsaW2o/Ml/rYLi82OdHt/Tp61Zfe/3eTWcimRQ6vGhX76BCNSH//Bfe6cVTFK4fY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giMTGAAAA2wAAAA8AAAAAAAAA&#10;AAAAAAAAoQIAAGRycy9kb3ducmV2LnhtbFBLBQYAAAAABAAEAPkAAACUAwAAAAA=&#10;" strokecolor="black [3213]" strokeweight="2pt">
                    <v:shadow on="t" opacity="24903f" origin=",.5" offset="0,.55556mm"/>
                  </v:line>
                  <v:line id="Straight Connector 55" o:spid="_x0000_s1059" style="position:absolute;visibility:visible;mso-wrap-style:square" from="2471,40489" to="4757,405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TtksIAAADbAAAADwAAAGRycy9kb3ducmV2LnhtbESP3WoCMRSE7wu+QziCdzVbRZHVKEVQ&#10;Fi+KP32A081xk3Zzsmyirm/fCIKXw8x8wyxWnavFldpgPSv4GGYgiEuvLVcKvk+b9xmIEJE11p5J&#10;wZ0CrJa9twXm2t/4QNdjrESCcMhRgYmxyaUMpSGHYegb4uSdfeswJtlWUrd4S3BXy1GWTaVDy2nB&#10;YENrQ+Xf8eIUIP9klnW53W2Kal/82vvYfK2VGvS7zzmISF18hZ/tQiuYTODxJf0Auf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wTtksIAAADbAAAADwAAAAAAAAAAAAAA&#10;AAChAgAAZHJzL2Rvd25yZXYueG1sUEsFBgAAAAAEAAQA+QAAAJADAAAAAA==&#10;" strokecolor="black [3213]" strokeweight="2pt">
                    <v:shadow on="t" opacity="24903f" origin=",.5" offset="0,.55556mm"/>
                  </v:line>
                  <v:rect id="Rectangle 56" o:spid="_x0000_s1060" style="position:absolute;left:23762;top:40285;width:4572;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h7pMUA&#10;AADbAAAADwAAAGRycy9kb3ducmV2LnhtbESPQWvCQBSE70L/w/IK3sympaaSukoRCkUv0Qrq7TX7&#10;moRm34bdVaO/vlsQPA4z8w0znfemFSdyvrGs4ClJQRCXVjdcKdh+fYwmIHxA1thaJgUX8jCfPQym&#10;mGt75jWdNqESEcI+RwV1CF0upS9rMugT2xFH78c6gyFKV0nt8BzhppXPaZpJgw3HhRo7WtRU/m6O&#10;RkHxvXPZtdWLyetLsV8e6FisMlJq+Ni/v4EI1Id7+Nb+1ArGGfx/iT9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uHukxQAAANsAAAAPAAAAAAAAAAAAAAAAAJgCAABkcnMv&#10;ZG93bnJldi54bWxQSwUGAAAAAAQABAD1AAAAigMAAAAA&#10;" filled="f" strokecolor="black [3213]">
                    <v:shadow on="t" opacity="22936f" origin=",.5" offset="0,.63889mm"/>
                    <v:textbox>
                      <w:txbxContent>
                        <w:p w:rsidR="00371B56" w:rsidRPr="00371B56" w:rsidRDefault="00371B56" w:rsidP="00371B56">
                          <w:pPr>
                            <w:rPr>
                              <w:rFonts w:eastAsia="Times New Roman"/>
                            </w:rPr>
                          </w:pPr>
                        </w:p>
                      </w:txbxContent>
                    </v:textbox>
                  </v:rect>
                  <v:rect id="Rectangle 57" o:spid="_x0000_s1061" style="position:absolute;left:4723;top:38169;width:19050;height:45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TeP8UA&#10;AADbAAAADwAAAGRycy9kb3ducmV2LnhtbESPQWvCQBSE70L/w/IK3szGolGiqxShUNpLagvq7Zl9&#10;JsHs27C7auyv7xYKPQ4z8w2zXPemFVdyvrGsYJykIIhLqxuuFHx9vozmIHxA1thaJgV38rBePQyW&#10;mGt74w+6bkMlIoR9jgrqELpcSl/WZNAntiOO3sk6gyFKV0nt8BbhppVPaZpJgw3HhRo72tRUnrcX&#10;o6A47lz23erNfDYp9m8HuhTvGSk1fOyfFyAC9eE//Nd+1QqmM/j9En+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9N4/xQAAANsAAAAPAAAAAAAAAAAAAAAAAJgCAABkcnMv&#10;ZG93bnJldi54bWxQSwUGAAAAAAQABAD1AAAAigMAAAAA&#10;" filled="f" strokecolor="black [3213]">
                    <v:shadow on="t" opacity="22936f" origin=",.5" offset="0,.63889mm"/>
                    <v:textbox>
                      <w:txbxContent>
                        <w:p w:rsidR="00371B56" w:rsidRPr="00371B56" w:rsidRDefault="00371B56" w:rsidP="00371B56">
                          <w:pPr>
                            <w:rPr>
                              <w:rFonts w:eastAsia="Times New Roman"/>
                            </w:rPr>
                          </w:pPr>
                        </w:p>
                      </w:txbxContent>
                    </v:textbox>
                  </v:rect>
                </v:group>
                <v:shape id="Straight Arrow Connector 58" o:spid="_x0000_s1062" type="#_x0000_t32" style="position:absolute;left:10874;top:35121;width:0;height:2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FnV78AAADbAAAADwAAAGRycy9kb3ducmV2LnhtbERPzYrCMBC+L/gOYQRva6rgdq1GkYIo&#10;CsKqDzA2Y1tsJiWJWt/eHBY8fnz/82VnGvEg52vLCkbDBARxYXXNpYLzaf39C8IHZI2NZVLwIg/L&#10;Re9rjpm2T/6jxzGUIoawz1BBFUKbSemLigz6oW2JI3e1zmCI0JVSO3zGcNPIcZL8SIM1x4YKW8or&#10;Km7Hu1Eg96/zAdN8l06Tg5Gpvaw2uVNq0O9WMxCBuvAR/7u3WsEkjo1f4g+Qiz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5FnV78AAADbAAAADwAAAAAAAAAAAAAAAACh&#10;AgAAZHJzL2Rvd25yZXYueG1sUEsFBgAAAAAEAAQA+QAAAI0DAAAAAA==&#10;" strokecolor="#7f7f7f [1612]">
                  <v:stroke endarrow="open"/>
                </v:shape>
                <v:shape id="Straight Arrow Connector 59" o:spid="_x0000_s1063" type="#_x0000_t32" style="position:absolute;left:12995;top:5988;width:0;height:41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3CzMIAAADbAAAADwAAAGRycy9kb3ducmV2LnhtbESP3YrCMBSE7xd8h3AE79ZUwa1Wo0hB&#10;VnZB8OcBjs2xLTYnJclqfXuzIHg5zMw3zGLVmUbcyPnasoLRMAFBXFhdc6ngdNx8TkH4gKyxsUwK&#10;HuRhtex9LDDT9s57uh1CKSKEfYYKqhDaTEpfVGTQD21LHL2LdQZDlK6U2uE9wk0jx0nyJQ3WHBcq&#10;bCmvqLge/owC+fs47TDNf9JZsjMytef1d+6UGvS79RxEoC68w6/2ViuYzOD/S/wBcvk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N3CzMIAAADbAAAADwAAAAAAAAAAAAAA&#10;AAChAgAAZHJzL2Rvd25yZXYueG1sUEsFBgAAAAAEAAQA+QAAAJADAAAAAA==&#10;" strokecolor="#7f7f7f [1612]">
                  <v:stroke endarrow="open"/>
                </v:shape>
                <v:shape id="Straight Arrow Connector 60" o:spid="_x0000_s1064" type="#_x0000_t32" style="position:absolute;left:45158;top:35540;width:0;height:37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VdcEAAADbAAAADwAAAGRycy9kb3ducmV2LnhtbERPTWvCQBC9F/wPywje6kYFKamrFEUo&#10;qT1URfA2zU6TYHY27G41/fedg+Dx8b4Xq9616kohNp4NTMYZKOLS24YrA8fD9vkFVEzIFlvPZOCP&#10;IqyWg6cF5tbf+Iuu+1QpCeGYo4E6pS7XOpY1OYxj3xEL9+ODwyQwVNoGvEm4a/U0y+baYcPSUGNH&#10;65rKy/7XSW+xC5/novjezE4fu3J6tv1EJ2NGw/7tFVSiPj3Ed/e7NTCX9fJFfoBe/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n5V1wQAAANsAAAAPAAAAAAAAAAAAAAAA&#10;AKECAABkcnMvZG93bnJldi54bWxQSwUGAAAAAAQABAD5AAAAjwMAAAAA&#10;" strokecolor="#7f7f7f [1612]">
                  <v:stroke endarrow="open"/>
                </v:shape>
                <v:shape id="Straight Arrow Connector 61" o:spid="_x0000_s1065" type="#_x0000_t32" style="position:absolute;left:32121;top:29203;width:4153;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Qq8cIAAADbAAAADwAAAGRycy9kb3ducmV2LnhtbESPT4vCMBTE74LfITzBi2haD1WqUURZ&#10;8Lquf67P5tkWm5eSZLX66TcLC3scZuY3zHLdmUY8yPnasoJ0koAgLqyuuVRw/PoYz0H4gKyxsUwK&#10;XuRhver3lphr++RPehxCKSKEfY4KqhDaXEpfVGTQT2xLHL2bdQZDlK6U2uEzwk0jp0mSSYM1x4UK&#10;W9pWVNwP30bB6DQ7n831kl79+/Iu3G6e0d0rNRx0mwWIQF34D/+191pBlsLvl/gD5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zQq8cIAAADbAAAADwAAAAAAAAAAAAAA&#10;AAChAgAAZHJzL2Rvd25yZXYueG1sUEsFBgAAAAAEAAQA+QAAAJADAAAAAA==&#10;" strokecolor="#7f7f7f [1612]">
                  <v:stroke endarrow="open"/>
                </v:shape>
                <v:shape id="Straight Arrow Connector 62" o:spid="_x0000_s1066" type="#_x0000_t32" style="position:absolute;left:44089;top:8769;width:0;height:30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vgUcMAAADbAAAADwAAAGRycy9kb3ducmV2LnhtbESPQYvCMBSE74L/ITzBm6YKVqlGEUFc&#10;PSzU1YO3Z/Nsi81LabJa/71ZEPY4zMw3zGLVmko8qHGlZQWjYQSCOLO65FzB6Wc7mIFwHlljZZkU&#10;vMjBatntLDDR9skpPY4+FwHCLkEFhfd1IqXLCjLohrYmDt7NNgZ9kE0udYPPADeVHEdRLA2WHBYK&#10;rGlTUHY//hoF6To+fF84S8+u3k2m12p/3h32SvV77XoOwlPr/8Of9pdWEI/h70v4AXL5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b4FHDAAAA2wAAAA8AAAAAAAAAAAAA&#10;AAAAoQIAAGRycy9kb3ducmV2LnhtbFBLBQYAAAAABAAEAPkAAACRAwAAAAA=&#10;" strokecolor="#7f7f7f">
                  <v:stroke endarrow="open"/>
                </v:shape>
                <v:shape id="Straight Arrow Connector 63" o:spid="_x0000_s1067" type="#_x0000_t32" style="position:absolute;left:23207;top:15316;width:414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0LAsMAAADbAAAADwAAAGRycy9kb3ducmV2LnhtbESPzYrCMBSF98K8Q7gD7jRVQaQaRWYQ&#10;pOpCZxDcXZtrW2xuShK1vr0ZGHB5OD8fZ7ZoTS3u5HxlWcGgn4Agzq2uuFDw+7PqTUD4gKyxtkwK&#10;nuRhMf/ozDDV9sF7uh9CIeII+xQVlCE0qZQ+L8mg79uGOHoX6wyGKF0htcNHHDe1HCbJWBqsOBJK&#10;bOirpPx6uJnIzbZud8qy8/fouNnmw5NuBzIo1f1sl1MQgdrwDv+311rBeAR/X+IPkPM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NCwLDAAAA2wAAAA8AAAAAAAAAAAAA&#10;AAAAoQIAAGRycy9kb3ducmV2LnhtbFBLBQYAAAAABAAEAPkAAACRAwAAAAA=&#10;" strokecolor="#7f7f7f [1612]">
                  <v:stroke endarrow="open"/>
                </v:shape>
                <v:shape id="Straight Arrow Connector 18432" o:spid="_x0000_s1068" type="#_x0000_t32" style="position:absolute;left:22596;top:30841;width:414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vRQccAAADeAAAADwAAAGRycy9kb3ducmV2LnhtbESPQWvCQBCF70L/wzKF3nRjLCLRVUqL&#10;IKketEXwNmbHJDQ7G3a3Gv+9KwjeZnhv3vdmtuhMI87kfG1ZwXCQgCAurK65VPD7s+xPQPiArLGx&#10;TAqu5GExf+nNMNP2wls670IpYgj7DBVUIbSZlL6oyKAf2JY4aifrDIa4ulJqh5cYbhqZJslYGqw5&#10;Eips6bOi4m/3byI3X7vNIc+PX6P997pID7obyqDU22v3MQURqAtP8+N6pWP9yfsohfs7cQY5v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W9FBxwAAAN4AAAAPAAAAAAAA&#10;AAAAAAAAAKECAABkcnMvZG93bnJldi54bWxQSwUGAAAAAAQABAD5AAAAlQMAAAAA&#10;" strokecolor="#7f7f7f [1612]">
                  <v:stroke endarrow="open"/>
                </v:shape>
                <v:shape id="Straight Arrow Connector 18433" o:spid="_x0000_s1069" type="#_x0000_t32" style="position:absolute;left:32292;top:4635;width:0;height:2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gFAsQAAADeAAAADwAAAGRycy9kb3ducmV2LnhtbERP3WrCMBS+F3yHcITdaaqO1XWNIoWx&#10;sYFg1wc4a87asuakJJnWt18Ewbvz8f2efDeaXpzI+c6yguUiAUFcW91xo6D6ep1vQPiArLG3TAou&#10;5GG3nU5yzLQ985FOZWhEDGGfoYI2hCGT0tctGfQLOxBH7sc6gyFC10jt8BzDTS9XSfIkDXYcG1oc&#10;qGip/i3/jAL5eakOmBYf6XNyMDK13/u3win1MBv3LyACjeEuvrnfdZy/eVyv4fpOvEF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OAUCxAAAAN4AAAAPAAAAAAAAAAAA&#10;AAAAAKECAABkcnMvZG93bnJldi54bWxQSwUGAAAAAAQABAD5AAAAkgMAAAAA&#10;" strokecolor="#7f7f7f [1612]">
                  <v:stroke endarrow="open"/>
                </v:shape>
                <v:line id="Straight Connector 18435" o:spid="_x0000_s1070" style="position:absolute;visibility:visible;mso-wrap-style:square" from="27352,10547" to="27352,20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ZMhMkAAADeAAAADwAAAGRycy9kb3ducmV2LnhtbESPT2vCQBDF7wW/wzKCl6Kb+o8QXaUU&#10;BSse2uhBb0N2TEKzsyG7auyn7xYEbzO893vzZr5sTSWu1LjSsoK3QQSCOLO65FzBYb/uxyCcR9ZY&#10;WSYFd3KwXHRe5phoe+NvuqY+FyGEXYIKCu/rREqXFWTQDWxNHLSzbQz6sDa51A3eQrip5DCKptJg&#10;yeFCgTV9FJT9pBcTavyudtlh/Bqfjtv2c7i6Ty5fdFKq123fZyA8tf5pftAbHbh4PJrA/zthBrn4&#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CWTITJAAAA3gAAAA8AAAAA&#10;AAAAAAAAAAAAoQIAAGRycy9kb3ducmV2LnhtbFBLBQYAAAAABAAEAPkAAACXAwAAAAA=&#10;" strokecolor="black [3213]" strokeweight="1.25pt"/>
                <v:line id="Straight Connector 18436" o:spid="_x0000_s1071" style="position:absolute;visibility:visible;mso-wrap-style:square" from="27638,10166" to="27638,20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BBE0vPJAAAA3gAAAA8AAAAA&#10;AAAAAAAAAAAAoQIAAGRycy9kb3ducmV2LnhtbFBLBQYAAAAABAAEAPkAAACXAwAAAAA=&#10;" strokecolor="black [3213]" strokeweight="1.25pt"/>
                <v:line id="Straight Connector 18437" o:spid="_x0000_s1072" style="position:absolute;visibility:visible;mso-wrap-style:square" from="27606,7575" to="27606,21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CHdoygAAAN4AAAAPAAAA&#10;AAAAAAAAAAAAAKECAABkcnMvZG93bnJldi54bWxQSwUGAAAAAAQABAD5AAAAmAMAAAAA&#10;" strokecolor="black [3213]" strokeweight="1.25pt"/>
                <v:line id="Straight Connector 18438" o:spid="_x0000_s1073" style="position:absolute;visibility:visible;mso-wrap-style:square" from="28114,26168" to="28114,39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fjGskAAADeAAAADwAAAGRycy9kb3ducmV2LnhtbESPQWvCQBCF74X+h2UKvYhuaq2E1FWk&#10;WKjFg1UPehuy0ySYnQ3ZVaO/vnMQepvHvO/Nm8msc7U6UxsqzwZeBgko4tzbigsDu+1nPwUVIrLF&#10;2jMZuFKA2fTxYYKZ9Rf+ofMmFkpCOGRooIyxybQOeUkOw8A3xLL79a3DKLIttG3xIuGu1sMkGWuH&#10;FcuFEhv6KCk/bk5OatwWq3w36qWH/Xe3HC6ub6c1HYx5furm76AidfHffKe/rHDp6FX6yjsyg57+&#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6X4xrJAAAA3gAAAA8AAAAA&#10;AAAAAAAAAAAAoQIAAGRycy9kb3ducmV2LnhtbFBLBQYAAAAABAAEAPkAAACXAwAAAAA=&#10;" strokecolor="black [3213]" strokeweight="1.25pt"/>
                <v:line id="Straight Connector 18439" o:spid="_x0000_s1074" style="position:absolute;visibility:visible;mso-wrap-style:square" from="27828,26168" to="27828,39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h20aBygAAAN4AAAAPAAAA&#10;AAAAAAAAAAAAAKECAABkcnMvZG93bnJldi54bWxQSwUGAAAAAAQABAD5AAAAmAMAAAAA&#10;" strokecolor="black [3213]" strokeweight="1.25pt"/>
                <v:line id="Straight Connector 18440" o:spid="_x0000_s1075" style="position:absolute;flip:x;visibility:visible;mso-wrap-style:square" from="14684,39662" to="28209,396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3hvcYAAADeAAAADwAAAGRycy9kb3ducmV2LnhtbESPT4vCQAzF78J+hyELXmSd+geR6igi&#10;CLKCYPWyt9CJbWknUzqj1m+/OSzsLSEv773fetu7Rj2pC5VnA5NxAoo497biwsDtevhaggoR2WLj&#10;mQy8KcB28zFYY2r9iy/0zGKhxIRDigbKGNtU65CX5DCMfUsst7vvHEZZu0LbDl9i7ho9TZKFdlix&#10;JJTY0r6kvM4ezsCjjh6P9ffPyYddf5hlZ9tOR8YMP/vdClSkPv6L/76PVuov53MBEByZQW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qN4b3GAAAA3gAAAA8AAAAAAAAA&#10;AAAAAAAAoQIAAGRycy9kb3ducmV2LnhtbFBLBQYAAAAABAAEAPkAAACUAwAAAAA=&#10;" strokecolor="black [3213]" strokeweight="1.25pt"/>
                <v:line id="Straight Connector 18441" o:spid="_x0000_s1076" style="position:absolute;flip:x;visibility:visible;mso-wrap-style:square" from="15255,39408" to="27828,394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FEJsIAAADeAAAADwAAAGRycy9kb3ducmV2LnhtbERPy6rCMBDdX/AfwghuLpr6QKQaRQRB&#10;FIRb3bgbmrEtbSalSbX+vRGEu5vDec5q05lKPKhxhWUF41EEgji1uuBMwfWyHy5AOI+ssbJMCl7k&#10;YLPu/aww1vbJf/RIfCZCCLsYFeTe17GULs3JoBvZmjhwd9sY9AE2mdQNPkO4qeQkiubSYMGhIcea&#10;djmlZdIaBW3pLR7K4+1k3bbbT5Ozrie/Sg363XYJwlPn/8Vf90GH+YvZbAyfd8INcv0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cFEJsIAAADeAAAADwAAAAAAAAAAAAAA&#10;AAChAgAAZHJzL2Rvd25yZXYueG1sUEsFBgAAAAAEAAQA+QAAAJADAAAAAA==&#10;" strokecolor="black [3213]" strokeweight="1.25pt"/>
                <v:line id="Straight Connector 18442" o:spid="_x0000_s1077" style="position:absolute;flip:x;visibility:visible;mso-wrap-style:square" from="9921,10547" to="27352,10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PaUcQAAADeAAAADwAAAGRycy9kb3ducmV2LnhtbERPTWvCQBC9F/oflhG8FN2YioToKlIQ&#10;RKHQ2EtvQ3ZMQrKzIbvR9d+7hUJv83ifs9kF04kbDa6xrGAxT0AQl1Y3XCn4vhxmGQjnkTV2lknB&#10;gxzstq8vG8y1vfMX3QpfiRjCLkcFtfd9LqUrazLo5rYnjtzVDgZ9hEMl9YD3GG46mSbJShpsODbU&#10;2NNHTWVbjEbB2HqLx/b0c7ZuHw7vxafu0zelppOwX4PwFPy/+M991HF+tlym8PtOvEFu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E9pRxAAAAN4AAAAPAAAAAAAAAAAA&#10;AAAAAKECAABkcnMvZG93bnJldi54bWxQSwUGAAAAAAQABAD5AAAAkgMAAAAA&#10;" strokecolor="black [3213]" strokeweight="1.25pt"/>
                <v:line id="Straight Connector 18443" o:spid="_x0000_s1078" style="position:absolute;flip:x;visibility:visible;mso-wrap-style:square" from="9921,10261" to="27543,10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9/ysQAAADeAAAADwAAAGRycy9kb3ducmV2LnhtbERPS0vDQBC+C/6HZYRexGxsSwkx21KE&#10;QlAQmvbibciOSUh2NmQ3j/57VxB6m4/vOdlhMZ2YaHCNZQWvUQyCuLS64UrB9XJ6SUA4j6yxs0wK&#10;buTgsH98yDDVduYzTYWvRAhhl6KC2vs+ldKVNRl0ke2JA/djB4M+wKGSesA5hJtOruN4Jw02HBpq&#10;7Om9prItRqNgbL3FvP34/rTuuJw2xZfu189KrZ6W4xsIT4u/i//duQ7zk+12A3/vhBvk/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X3/KxAAAAN4AAAAPAAAAAAAAAAAA&#10;AAAAAKECAABkcnMvZG93bnJldi54bWxQSwUGAAAAAAQABAD5AAAAkgMAAAAA&#10;" strokecolor="black [3213]" strokeweight="1.25pt"/>
                <v:line id="Straight Connector 18444" o:spid="_x0000_s1079" style="position:absolute;visibility:visible;mso-wrap-style:square" from="27905,7810" to="27905,21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fcmmLJAAAA3gAAAA8AAAAA&#10;AAAAAAAAAAAAoQIAAGRycy9kb3ducmV2LnhtbFBLBQYAAAAABAAEAPkAAACXAwAAAAA=&#10;" strokecolor="black [3213]" strokeweight="1.25pt"/>
                <v:line id="Straight Connector 18445" o:spid="_x0000_s1080" style="position:absolute;flip:x;visibility:visible;mso-wrap-style:square" from="27638,7594" to="45151,7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pCJcQAAADeAAAADwAAAGRycy9kb3ducmV2LnhtbERPS2vCQBC+F/wPywi9lLrxiaSuIQgB&#10;qVAweultyE6TkOxsyK4x/fddQehtPr7n7JLRtGKg3tWWFcxnEQjiwuqaSwXXS/a+BeE8ssbWMin4&#10;JQfJfvKyw1jbO59pyH0pQgi7GBVU3nexlK6oyKCb2Y44cD+2N+gD7Eupe7yHcNPKRRRtpMGaQ0OF&#10;HR0qKpr8ZhTcGm/x2Hx+n6xLx2yZf+lu8abU63RMP0B4Gv2/+Ok+6jB/u1qt4fFOuEH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kIlxAAAAN4AAAAPAAAAAAAAAAAA&#10;AAAAAKECAABkcnMvZG93bnJldi54bWxQSwUGAAAAAAQABAD5AAAAkgMAAAAA&#10;" strokecolor="black [3213]" strokeweight="1.25pt"/>
                <v:shape id="Picture 18446" o:spid="_x0000_s1081" type="#_x0000_t75" style="position:absolute;left:42440;top:5988;width:3810;height:25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SM3XEAAAA3gAAAA8AAABkcnMvZG93bnJldi54bWxET01rwkAQvRf8D8sI3uquRdIQXaVWS/Wo&#10;loq3ITtNgtnZkF1N+u+7QsHbPN7nzJe9rcWNWl851jAZKxDEuTMVFxq+jh/PKQgfkA3WjknDL3lY&#10;LgZPc8yM63hPt0MoRAxhn6GGMoQmk9LnJVn0Y9cQR+7HtRZDhG0hTYtdDLe1fFEqkRYrjg0lNvRe&#10;Un45XK0GlcrPZPd9Xm8vqQ+nfLXpTq9K69Gwf5uBCNSHh/jfvTVxfjqdJnB/J94gF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PSM3XEAAAA3gAAAA8AAAAAAAAAAAAAAAAA&#10;nwIAAGRycy9kb3ducmV2LnhtbFBLBQYAAAAABAAEAPcAAACQAwAAAAA=&#10;">
                  <v:imagedata r:id="rId14" o:title="" cropleft="4580f" cropright="-4580f"/>
                </v:shape>
                <v:rect id="Rectangle 18454" o:spid="_x0000_s1082" style="position:absolute;left:964;top:2545;width:52863;height:399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P+6MUA&#10;AADeAAAADwAAAGRycy9kb3ducmV2LnhtbERPTWvCQBC9C/6HZQq96SZFRVJXqUprToLa2uuQnSah&#10;2dmwu2r013cLgrd5vM+ZLTrTiDM5X1tWkA4TEMSF1TWXCj4P74MpCB+QNTaWScGVPCzm/d4MM20v&#10;vKPzPpQihrDPUEEVQptJ6YuKDPqhbYkj92OdwRChK6V2eInhppEvSTKRBmuODRW2tKqo+N2fjIJ1&#10;nqab/GPb4ul7fXPLlTnuvo5KPT91b68gAnXhIb67cx3nT0fjEfy/E2+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M/7oxQAAAN4AAAAPAAAAAAAAAAAAAAAAAJgCAABkcnMv&#10;ZG93bnJldi54bWxQSwUGAAAAAAQABAD1AAAAigMAAAAA&#10;" filled="f" strokecolor="black [1600]" strokeweight="2pt">
                  <v:textbox>
                    <w:txbxContent>
                      <w:p w:rsidR="00371B56" w:rsidRPr="00371B56" w:rsidRDefault="00371B56" w:rsidP="00371B56">
                        <w:pPr>
                          <w:rPr>
                            <w:rFonts w:eastAsia="Times New Roman"/>
                          </w:rPr>
                        </w:pPr>
                      </w:p>
                    </w:txbxContent>
                  </v:textbox>
                </v:rect>
                <v:shape id="TextBox 62498" o:spid="_x0000_s1083" type="#_x0000_t202" style="position:absolute;left:6961;top:3389;width:11742;height:23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yXHsMA&#10;AADeAAAADwAAAGRycy9kb3ducmV2LnhtbERP22rCQBB9L/gPywi+1Y1iSoyuIlahb62XDxiyYzYm&#10;OxuyW439+m6h4NscznWW69424kadrxwrmIwTEMSF0xWXCs6n/WsGwgdkjY1jUvAgD+vV4GWJuXZ3&#10;PtDtGEoRQ9jnqMCE0OZS+sKQRT92LXHkLq6zGCLsSqk7vMdw28hpkrxJixXHBoMtbQ0V9fHbKsgS&#10;+1nX8+mXt7OfSWq2727XXpUaDfvNAkSgPjzF/+4PHednszSFv3fiD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yXHsMAAADeAAAADwAAAAAAAAAAAAAAAACYAgAAZHJzL2Rv&#10;d25yZXYueG1sUEsFBgAAAAAEAAQA9QAAAIgDA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Pressure transducer</w:t>
                        </w:r>
                      </w:p>
                    </w:txbxContent>
                  </v:textbox>
                </v:shape>
                <v:shape id="TextBox 48" o:spid="_x0000_s1084" type="#_x0000_t202" style="position:absolute;left:28804;top:2545;width:822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yamsEA&#10;AADeAAAADwAAAGRycy9kb3ducmV2LnhtbERPTWvCQBC9C/0PyxR6042liqSuIq2CBy9qeh+y02xo&#10;djZkpyb+e1cQvM3jfc5yPfhGXaiLdWAD00kGirgMtubKQHHejRegoiBbbAKTgStFWK9eRkvMbej5&#10;SJeTVCqFcMzRgBNpc61j6chjnISWOHG/ofMoCXaVth32Kdw3+j3L5tpjzanBYUtfjsq/0783IGI3&#10;02ux9XH/Mxy+e5eVMyyMeXsdNp+ghAZ5ih/uvU3zFx+zOdzfSTfo1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mprBAAAA3gAAAA8AAAAAAAAAAAAAAAAAmAIAAGRycy9kb3du&#10;cmV2LnhtbFBLBQYAAAAABAAEAPUAAACGAw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Outflow</w:t>
                        </w:r>
                      </w:p>
                    </w:txbxContent>
                  </v:textbox>
                </v:shape>
                <v:shape id="TextBox 49" o:spid="_x0000_s1085" type="#_x0000_t202" style="position:absolute;left:40260;top:11419;width:10573;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A/AcIA&#10;AADeAAAADwAAAGRycy9kb3ducmV2LnhtbERPS2vCQBC+C/0Pywi96cZSraSuIn2Ah16M6X3ITrPB&#10;7GzITk38911B6G0+vudsdqNv1YX62AQ2sJhnoIirYBuuDZSnz9kaVBRki21gMnClCLvtw2SDuQ0D&#10;H+lSSK1SCMccDTiRLtc6Vo48xnnoiBP3E3qPkmBfa9vjkMJ9q5+ybKU9NpwaHHb05qg6F7/egIjd&#10;L67lh4+H7/HrfXBZtcTSmMfpuH8FJTTKv/juPtg0f/28fIHbO+kGv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ED8BwgAAAN4AAAAPAAAAAAAAAAAAAAAAAJgCAABkcnMvZG93&#10;bnJldi54bWxQSwUGAAAAAAQABAD1AAAAhwM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3-way tap</w:t>
                        </w:r>
                      </w:p>
                    </w:txbxContent>
                  </v:textbox>
                </v:shape>
                <v:shape id="TextBox 50" o:spid="_x0000_s1086" type="#_x0000_t202" style="position:absolute;left:8085;top:13690;width:13399;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04gMYA&#10;AADeAAAADwAAAGRycy9kb3ducmV2LnhtbESPQW/CMAyF75P2HyJP2m2kIEBdIaAJhrQbjO0HWI1p&#10;ujZO1QQo+/X4MGk3W+/5vc/L9eBbdaE+1oENjEcZKOIy2JorA99fu5ccVEzIFtvAZOBGEdarx4cl&#10;FjZc+ZMux1QpCeFYoAGXUldoHUtHHuModMSinULvMcnaV9r2eJVw3+pJls21x5qlwWFHG0dlczx7&#10;A3nm903zOjlEP/0dz9xmG967H2Oen4a3BahEQ/o3/11/WMHPpzPhlXdkBr2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04gMYAAADeAAAADwAAAAAAAAAAAAAAAACYAgAAZHJz&#10;L2Rvd25yZXYueG1sUEsFBgAAAAAEAAQA9QAAAIsDA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Double lumen catheter</w:t>
                        </w:r>
                      </w:p>
                    </w:txbxContent>
                  </v:textbox>
                </v:shape>
                <v:shape id="TextBox 51" o:spid="_x0000_s1087" type="#_x0000_t202" style="position:absolute;left:24293;top:21925;width:5854;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GdG8QA&#10;AADeAAAADwAAAGRycy9kb3ducmV2LnhtbERPzWrCQBC+C32HZQq96UZRiWk2UmwFb9W0DzBkp9k0&#10;2dmQ3Wr06buFgrf5+H4n3462E2cafONYwXyWgCCunG64VvD5sZ+mIHxA1tg5JgVX8rAtHiY5Ztpd&#10;+ETnMtQihrDPUIEJoc+k9JUhi37meuLIfbnBYohwqKUe8BLDbScXSbKWFhuODQZ72hmq2vLHKkgT&#10;+962m8XR2+VtvjK7V/fWfyv19Di+PIMINIa7+N990HF+ulxt4O+deIM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RnRvEAAAA3gAAAA8AAAAAAAAAAAAAAAAAmAIAAGRycy9k&#10;b3ducmV2LnhtbFBLBQYAAAAABAAEAPUAAACJAw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Bladder</w:t>
                        </w:r>
                      </w:p>
                    </w:txbxContent>
                  </v:textbox>
                </v:shape>
                <v:shape id="TextBox 52" o:spid="_x0000_s1088" type="#_x0000_t202" style="position:absolute;left:16726;top:29216;width:5709;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f+O8cA&#10;AADeAAAADwAAAGRycy9kb3ducmV2LnhtbESPzW7CQAyE70h9h5Ur9QYbEEVpYEEVbSVu5acPYGVN&#10;Nk3WG2W3kPL09aESN1sez8y32gy+VRfqYx3YwHSSgSIug625MvB1+hjnoGJCttgGJgO/FGGzfhit&#10;sLDhyge6HFOlxIRjgQZcSl2hdSwdeYyT0BHL7Rx6j0nWvtK2x6uY+1bPsmyhPdYsCQ472joqm+OP&#10;N5Bn/rNpXmb76Oe36bPbvoX37tuYp8fhdQkq0ZDu4v/vnZX6+XwhAIIjM+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GH/jvHAAAA3gAAAA8AAAAAAAAAAAAAAAAAmAIAAGRy&#10;cy9kb3ducmV2LnhtbFBLBQYAAAAABAAEAPUAAACMAw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Urethra</w:t>
                        </w:r>
                      </w:p>
                    </w:txbxContent>
                  </v:textbox>
                </v:shape>
                <v:shape id="TextBox 53" o:spid="_x0000_s1089" type="#_x0000_t202" style="position:absolute;left:5757;top:32746;width:9277;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tboMMA&#10;AADeAAAADwAAAGRycy9kb3ducmV2LnhtbERP22rCQBB9L/gPyxT6VjcRlTS6itgWfPPWDxiyYzZN&#10;djZkt5r69a4g+DaHc535sreNOFPnK8cK0mECgrhwuuJSwc/x+z0D4QOyxsYxKfgnD8vF4GWOuXYX&#10;3tP5EEoRQ9jnqMCE0OZS+sKQRT90LXHkTq6zGCLsSqk7vMRw28hRkkylxYpjg8GW1oaK+vBnFWSJ&#10;3db1x2jn7fiaTsz60321v0q9vfarGYhAfXiKH+6NjvOz8TSF+zvxBr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tboMMAAADeAAAADwAAAAAAAAAAAAAAAACYAgAAZHJzL2Rv&#10;d25yZXYueG1sUEsFBgAAAAAEAAQA9QAAAIgDA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Infusion pump</w:t>
                        </w:r>
                      </w:p>
                    </w:txbxContent>
                  </v:textbox>
                </v:shape>
                <v:shape id="Straight Arrow Connector 18462" o:spid="_x0000_s1090" type="#_x0000_t32" style="position:absolute;left:28209;top:37635;width:4153;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eHkcMAAADeAAAADwAAAGRycy9kb3ducmV2LnhtbERPS4vCMBC+L/gfwgheFk2VpZZqFNlF&#10;8Lquj+vYjG2xmZQkatdfvxGEvc3H95z5sjONuJHztWUF41ECgriwuuZSwe5nPcxA+ICssbFMCn7J&#10;w3LRe5tjru2dv+m2DaWIIexzVFCF0OZS+qIig35kW+LIna0zGCJ0pdQO7zHcNHKSJKk0WHNsqLCl&#10;z4qKy/ZqFLzvp4eDOR3HJ/84Pgr3laV08UoN+t1qBiJQF/7FL/dGx/nZRzqB5zvxBrn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Hh5HDAAAA3gAAAA8AAAAAAAAAAAAA&#10;AAAAoQIAAGRycy9kb3ducmV2LnhtbFBLBQYAAAAABAAEAPkAAACRAwAAAAA=&#10;" strokecolor="#7f7f7f [1612]">
                  <v:stroke endarrow="open"/>
                </v:shape>
                <v:shape id="TextBox 56" o:spid="_x0000_s1091" type="#_x0000_t202" style="position:absolute;left:31848;top:36013;width:7868;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fzv8IA&#10;AADeAAAADwAAAGRycy9kb3ducmV2LnhtbERPTWvCQBC9F/oflil4qxtbK5K6itQKHrxU0/uQHbPB&#10;7GzIjib+e7dQ8DaP9zmL1eAbdaUu1oENTMYZKOIy2JorA8Vx+zoHFQXZYhOYDNwowmr5/LTA3Iae&#10;f+h6kEqlEI45GnAiba51LB15jOPQEifuFDqPkmBXadthn8J9o9+ybKY91pwaHLb05ag8Hy7egIhd&#10;T27Ft4+732G/6V1WfmBhzOhlWH+CEhrkIf5372yaP5/O3uHvnXSD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R/O/wgAAAN4AAAAPAAAAAAAAAAAAAAAAAJgCAABkcnMvZG93&#10;bnJldi54bWxQSwUGAAAAAAQABAD1AAAAhwM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Catheter</w:t>
                        </w:r>
                      </w:p>
                    </w:txbxContent>
                  </v:textbox>
                </v:shape>
                <v:shape id="TextBox 57" o:spid="_x0000_s1092" type="#_x0000_t202" style="position:absolute;left:35448;top:27981;width:13539;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MHPMUA&#10;AADeAAAADwAAAGRycy9kb3ducmV2LnhtbESP32rCMBTG74W9QziD3WlqmUVrUxlug93pnA9waI5N&#10;1+akNJlWn365ELz8+P7xKzaj7cSZBt84VjCfJSCIK6cbrhUcfz6nSxA+IGvsHJOCK3nYlE+TAnPt&#10;LvxN50OoRRxhn6MCE0KfS+krQxb9zPXE0Tu5wWKIcqilHvASx20n0yTJpMWG44PBnraGqvbwZxUs&#10;E7tr21W69/b1Nl+Y7bv76H+Venke39YgAo3hEb63v7SCLF1kESDiRBSQ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4wc8xQAAAN4AAAAPAAAAAAAAAAAAAAAAAJgCAABkcnMv&#10;ZG93bnJldi54bWxQSwUGAAAAAAQABAD1AAAAigM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Afferent nerve bundles</w:t>
                        </w:r>
                      </w:p>
                    </w:txbxContent>
                  </v:textbox>
                </v:shape>
                <v:shape id="TextBox 59" o:spid="_x0000_s1093" type="#_x0000_t202" style="position:absolute;left:39254;top:38783;width:9627;height:23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p8YA&#10;AADeAAAADwAAAGRycy9kb3ducmV2LnhtbESP3WrCQBSE7wu+w3IKvaubBA2auoqohd5Zfx7gkD3N&#10;psmeDdlV0z59Vyh4OczMN8xiNdhWXKn3tWMF6TgBQVw6XXOl4Hx6f52B8AFZY+uYFPyQh9Vy9LTA&#10;QrsbH+h6DJWIEPYFKjAhdIWUvjRk0Y9dRxy9L9dbDFH2ldQ93iLctjJLklxarDkuGOxoY6hsjher&#10;YJbYfdPMs09vJ7/p1Gy2btd9K/XyPKzfQAQawiP83/7QCvJsmqdwvxOv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ip8YAAADeAAAADwAAAAAAAAAAAAAAAACYAgAAZHJz&#10;L2Rvd25yZXYueG1sUEsFBgAAAAAEAAQA9QAAAIsDAAAAAA==&#10;" filled="f" stroked="f">
                  <v:textbox style="mso-fit-shape-to-text:t">
                    <w:txbxContent>
                      <w:p w:rsidR="00371B56" w:rsidRPr="00371B56" w:rsidRDefault="00371B56" w:rsidP="00371B56">
                        <w:pPr>
                          <w:pStyle w:val="NormalWeb"/>
                          <w:spacing w:before="0" w:beforeAutospacing="0" w:after="0" w:afterAutospacing="0"/>
                          <w:textAlignment w:val="baseline"/>
                          <w:rPr>
                            <w:sz w:val="20"/>
                            <w:szCs w:val="20"/>
                          </w:rPr>
                        </w:pPr>
                        <w:r w:rsidRPr="00371B56">
                          <w:rPr>
                            <w:rFonts w:eastAsia="MS PGothic"/>
                            <w:color w:val="000000" w:themeColor="text1"/>
                            <w:kern w:val="24"/>
                            <w:sz w:val="20"/>
                            <w:szCs w:val="20"/>
                          </w:rPr>
                          <w:t>Glass electrode</w:t>
                        </w:r>
                      </w:p>
                    </w:txbxContent>
                  </v:textbox>
                </v:shape>
              </v:group>
            </w:pict>
          </mc:Fallback>
        </mc:AlternateContent>
      </w: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371B56" w:rsidRDefault="00371B56" w:rsidP="00A379AA">
      <w:pPr>
        <w:rPr>
          <w:noProof/>
          <w:color w:val="000000" w:themeColor="text1"/>
          <w:lang w:eastAsia="en-GB"/>
        </w:rPr>
      </w:pPr>
    </w:p>
    <w:p w:rsidR="00A379AA" w:rsidRPr="00A14216" w:rsidRDefault="00371B56" w:rsidP="00A379AA">
      <w:pPr>
        <w:rPr>
          <w:noProof/>
          <w:color w:val="000000" w:themeColor="text1"/>
          <w:lang w:eastAsia="en-GB"/>
        </w:rPr>
      </w:pPr>
      <w:r>
        <w:rPr>
          <w:noProof/>
          <w:color w:val="000000" w:themeColor="text1"/>
          <w:lang w:eastAsia="en-GB"/>
        </w:rPr>
        <mc:AlternateContent>
          <mc:Choice Requires="wps">
            <w:drawing>
              <wp:anchor distT="0" distB="0" distL="114300" distR="114300" simplePos="0" relativeHeight="251777024" behindDoc="0" locked="0" layoutInCell="1" allowOverlap="1" wp14:anchorId="56C86BBD" wp14:editId="61DA2652">
                <wp:simplePos x="0" y="0"/>
                <wp:positionH relativeFrom="column">
                  <wp:posOffset>-152400</wp:posOffset>
                </wp:positionH>
                <wp:positionV relativeFrom="paragraph">
                  <wp:posOffset>202565</wp:posOffset>
                </wp:positionV>
                <wp:extent cx="6124575" cy="914400"/>
                <wp:effectExtent l="0" t="0" r="9525" b="0"/>
                <wp:wrapNone/>
                <wp:docPr id="62562" name="Text Box 62562"/>
                <wp:cNvGraphicFramePr/>
                <a:graphic xmlns:a="http://schemas.openxmlformats.org/drawingml/2006/main">
                  <a:graphicData uri="http://schemas.microsoft.com/office/word/2010/wordprocessingShape">
                    <wps:wsp>
                      <wps:cNvSpPr txBox="1"/>
                      <wps:spPr>
                        <a:xfrm>
                          <a:off x="0" y="0"/>
                          <a:ext cx="6124575"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1B56" w:rsidRPr="001A0C03" w:rsidRDefault="00371B56" w:rsidP="001A0C03">
                            <w:pPr>
                              <w:spacing w:line="240" w:lineRule="auto"/>
                              <w:rPr>
                                <w:rFonts w:ascii="Times New Roman" w:hAnsi="Times New Roman" w:cs="Times New Roman"/>
                                <w:sz w:val="20"/>
                                <w:szCs w:val="20"/>
                              </w:rPr>
                            </w:pPr>
                            <w:r w:rsidRPr="001A0C03">
                              <w:rPr>
                                <w:rFonts w:ascii="Times New Roman" w:hAnsi="Times New Roman" w:cs="Times New Roman"/>
                                <w:b/>
                                <w:sz w:val="20"/>
                                <w:szCs w:val="20"/>
                              </w:rPr>
                              <w:t>Figure 2.</w:t>
                            </w:r>
                            <w:r w:rsidR="001B5A47" w:rsidRPr="001A0C03">
                              <w:rPr>
                                <w:rFonts w:ascii="Times New Roman" w:hAnsi="Times New Roman" w:cs="Times New Roman"/>
                                <w:b/>
                                <w:sz w:val="20"/>
                                <w:szCs w:val="20"/>
                              </w:rPr>
                              <w:t>2</w:t>
                            </w:r>
                            <w:r w:rsidRPr="001A0C03">
                              <w:rPr>
                                <w:rFonts w:ascii="Times New Roman" w:hAnsi="Times New Roman" w:cs="Times New Roman"/>
                                <w:b/>
                                <w:sz w:val="20"/>
                                <w:szCs w:val="20"/>
                              </w:rPr>
                              <w:t xml:space="preserve">:  </w:t>
                            </w:r>
                            <w:r w:rsidR="00056925" w:rsidRPr="001A0C03">
                              <w:rPr>
                                <w:rFonts w:ascii="Times New Roman" w:hAnsi="Times New Roman" w:cs="Times New Roman"/>
                                <w:b/>
                                <w:sz w:val="20"/>
                                <w:szCs w:val="20"/>
                              </w:rPr>
                              <w:t>The experimental preparation enabled simultaneous recording of intraluminal pressure and</w:t>
                            </w:r>
                            <w:r w:rsidR="00507891" w:rsidRPr="001A0C03">
                              <w:rPr>
                                <w:rFonts w:ascii="Times New Roman" w:hAnsi="Times New Roman" w:cs="Times New Roman"/>
                                <w:b/>
                                <w:sz w:val="20"/>
                                <w:szCs w:val="20"/>
                              </w:rPr>
                              <w:t xml:space="preserve"> afferent nerve firing in response to distension of the bladder</w:t>
                            </w:r>
                            <w:r w:rsidRPr="001A0C03">
                              <w:rPr>
                                <w:rFonts w:ascii="Times New Roman" w:hAnsi="Times New Roman" w:cs="Times New Roman"/>
                                <w:sz w:val="20"/>
                                <w:szCs w:val="20"/>
                              </w:rPr>
                              <w:t xml:space="preserve">.  </w:t>
                            </w:r>
                            <w:r w:rsidR="00507891" w:rsidRPr="001A0C03">
                              <w:rPr>
                                <w:rFonts w:ascii="Times New Roman" w:hAnsi="Times New Roman" w:cs="Times New Roman"/>
                                <w:sz w:val="20"/>
                                <w:szCs w:val="20"/>
                              </w:rPr>
                              <w:t>A</w:t>
                            </w:r>
                            <w:r w:rsidR="00736448" w:rsidRPr="001A0C03">
                              <w:rPr>
                                <w:rFonts w:ascii="Times New Roman" w:hAnsi="Times New Roman" w:cs="Times New Roman"/>
                                <w:sz w:val="20"/>
                                <w:szCs w:val="20"/>
                              </w:rPr>
                              <w:t>,</w:t>
                            </w:r>
                            <w:r w:rsidR="00507891" w:rsidRPr="001A0C03">
                              <w:rPr>
                                <w:rFonts w:ascii="Times New Roman" w:hAnsi="Times New Roman" w:cs="Times New Roman"/>
                                <w:sz w:val="20"/>
                                <w:szCs w:val="20"/>
                              </w:rPr>
                              <w:t xml:space="preserve"> A photograph of the catheterised pelvic region within the recording chamber.  </w:t>
                            </w:r>
                            <w:r w:rsidR="00736448" w:rsidRPr="001A0C03">
                              <w:rPr>
                                <w:rFonts w:ascii="Times New Roman" w:hAnsi="Times New Roman" w:cs="Times New Roman"/>
                                <w:sz w:val="20"/>
                                <w:szCs w:val="20"/>
                              </w:rPr>
                              <w:t>B, A cartoo</w:t>
                            </w:r>
                            <w:r w:rsidR="00F46508" w:rsidRPr="001A0C03">
                              <w:rPr>
                                <w:rFonts w:ascii="Times New Roman" w:hAnsi="Times New Roman" w:cs="Times New Roman"/>
                                <w:sz w:val="20"/>
                                <w:szCs w:val="20"/>
                              </w:rPr>
                              <w:t>n of the recording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2562" o:spid="_x0000_s1094" type="#_x0000_t202" style="position:absolute;margin-left:-12pt;margin-top:15.95pt;width:482.25pt;height:1in;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" fillcolor="white [3201]" stroked="f" strokeweight=".5pt">
                <v:textbox>
                  <w:txbxContent>
                    <w:p w:rsidR="00371B56" w:rsidRPr="001A0C03" w:rsidRDefault="00371B56" w:rsidP="001A0C03">
                      <w:pPr>
                        <w:spacing w:line="240" w:lineRule="auto"/>
                        <w:rPr>
                          <w:rFonts w:ascii="Times New Roman" w:hAnsi="Times New Roman" w:cs="Times New Roman"/>
                          <w:sz w:val="20"/>
                          <w:szCs w:val="20"/>
                        </w:rPr>
                      </w:pPr>
                      <w:r w:rsidRPr="001A0C03">
                        <w:rPr>
                          <w:rFonts w:ascii="Times New Roman" w:hAnsi="Times New Roman" w:cs="Times New Roman"/>
                          <w:b/>
                          <w:sz w:val="20"/>
                          <w:szCs w:val="20"/>
                        </w:rPr>
                        <w:t>Figure 2.</w:t>
                      </w:r>
                      <w:r w:rsidR="001B5A47" w:rsidRPr="001A0C03">
                        <w:rPr>
                          <w:rFonts w:ascii="Times New Roman" w:hAnsi="Times New Roman" w:cs="Times New Roman"/>
                          <w:b/>
                          <w:sz w:val="20"/>
                          <w:szCs w:val="20"/>
                        </w:rPr>
                        <w:t>2</w:t>
                      </w:r>
                      <w:r w:rsidRPr="001A0C03">
                        <w:rPr>
                          <w:rFonts w:ascii="Times New Roman" w:hAnsi="Times New Roman" w:cs="Times New Roman"/>
                          <w:b/>
                          <w:sz w:val="20"/>
                          <w:szCs w:val="20"/>
                        </w:rPr>
                        <w:t xml:space="preserve">:  </w:t>
                      </w:r>
                      <w:r w:rsidR="00056925" w:rsidRPr="001A0C03">
                        <w:rPr>
                          <w:rFonts w:ascii="Times New Roman" w:hAnsi="Times New Roman" w:cs="Times New Roman"/>
                          <w:b/>
                          <w:sz w:val="20"/>
                          <w:szCs w:val="20"/>
                        </w:rPr>
                        <w:t>The experimental preparation enabled simultaneous recording of intraluminal pressure and</w:t>
                      </w:r>
                      <w:r w:rsidR="00507891" w:rsidRPr="001A0C03">
                        <w:rPr>
                          <w:rFonts w:ascii="Times New Roman" w:hAnsi="Times New Roman" w:cs="Times New Roman"/>
                          <w:b/>
                          <w:sz w:val="20"/>
                          <w:szCs w:val="20"/>
                        </w:rPr>
                        <w:t xml:space="preserve"> afferent nerve firing in response to distension of the bladder</w:t>
                      </w:r>
                      <w:r w:rsidRPr="001A0C03">
                        <w:rPr>
                          <w:rFonts w:ascii="Times New Roman" w:hAnsi="Times New Roman" w:cs="Times New Roman"/>
                          <w:sz w:val="20"/>
                          <w:szCs w:val="20"/>
                        </w:rPr>
                        <w:t xml:space="preserve">.  </w:t>
                      </w:r>
                      <w:proofErr w:type="gramStart"/>
                      <w:r w:rsidR="00507891" w:rsidRPr="001A0C03">
                        <w:rPr>
                          <w:rFonts w:ascii="Times New Roman" w:hAnsi="Times New Roman" w:cs="Times New Roman"/>
                          <w:sz w:val="20"/>
                          <w:szCs w:val="20"/>
                        </w:rPr>
                        <w:t>A</w:t>
                      </w:r>
                      <w:r w:rsidR="00736448" w:rsidRPr="001A0C03">
                        <w:rPr>
                          <w:rFonts w:ascii="Times New Roman" w:hAnsi="Times New Roman" w:cs="Times New Roman"/>
                          <w:sz w:val="20"/>
                          <w:szCs w:val="20"/>
                        </w:rPr>
                        <w:t>,</w:t>
                      </w:r>
                      <w:r w:rsidR="00507891" w:rsidRPr="001A0C03">
                        <w:rPr>
                          <w:rFonts w:ascii="Times New Roman" w:hAnsi="Times New Roman" w:cs="Times New Roman"/>
                          <w:sz w:val="20"/>
                          <w:szCs w:val="20"/>
                        </w:rPr>
                        <w:t xml:space="preserve"> A photograph of the catheterised pelvic region within the recording chamber.</w:t>
                      </w:r>
                      <w:proofErr w:type="gramEnd"/>
                      <w:r w:rsidR="00507891" w:rsidRPr="001A0C03">
                        <w:rPr>
                          <w:rFonts w:ascii="Times New Roman" w:hAnsi="Times New Roman" w:cs="Times New Roman"/>
                          <w:sz w:val="20"/>
                          <w:szCs w:val="20"/>
                        </w:rPr>
                        <w:t xml:space="preserve">  </w:t>
                      </w:r>
                      <w:proofErr w:type="gramStart"/>
                      <w:r w:rsidR="00736448" w:rsidRPr="001A0C03">
                        <w:rPr>
                          <w:rFonts w:ascii="Times New Roman" w:hAnsi="Times New Roman" w:cs="Times New Roman"/>
                          <w:sz w:val="20"/>
                          <w:szCs w:val="20"/>
                        </w:rPr>
                        <w:t>B, A cartoo</w:t>
                      </w:r>
                      <w:r w:rsidR="00F46508" w:rsidRPr="001A0C03">
                        <w:rPr>
                          <w:rFonts w:ascii="Times New Roman" w:hAnsi="Times New Roman" w:cs="Times New Roman"/>
                          <w:sz w:val="20"/>
                          <w:szCs w:val="20"/>
                        </w:rPr>
                        <w:t>n of the recording preparation.</w:t>
                      </w:r>
                      <w:proofErr w:type="gramEnd"/>
                    </w:p>
                  </w:txbxContent>
                </v:textbox>
              </v:shape>
            </w:pict>
          </mc:Fallback>
        </mc:AlternateContent>
      </w:r>
    </w:p>
    <w:p w:rsidR="00A379AA" w:rsidRPr="00A14216" w:rsidRDefault="00A379AA" w:rsidP="00A379AA">
      <w:pPr>
        <w:rPr>
          <w:color w:val="000000" w:themeColor="text1"/>
        </w:rPr>
      </w:pPr>
      <w:r w:rsidRPr="00A14216">
        <w:rPr>
          <w:noProof/>
          <w:color w:val="000000" w:themeColor="text1"/>
          <w:lang w:eastAsia="en-GB"/>
        </w:rPr>
        <mc:AlternateContent>
          <mc:Choice Requires="wps">
            <w:drawing>
              <wp:anchor distT="0" distB="0" distL="114300" distR="114300" simplePos="0" relativeHeight="251659264" behindDoc="0" locked="0" layoutInCell="1" allowOverlap="1" wp14:anchorId="08FD10E0" wp14:editId="6F7D293B">
                <wp:simplePos x="0" y="0"/>
                <wp:positionH relativeFrom="column">
                  <wp:posOffset>6741160</wp:posOffset>
                </wp:positionH>
                <wp:positionV relativeFrom="paragraph">
                  <wp:posOffset>1120775</wp:posOffset>
                </wp:positionV>
                <wp:extent cx="1790856" cy="1692771"/>
                <wp:effectExtent l="0" t="0" r="0" b="0"/>
                <wp:wrapNone/>
                <wp:docPr id="46" name="TextBox 45"/>
                <wp:cNvGraphicFramePr/>
                <a:graphic xmlns:a="http://schemas.openxmlformats.org/drawingml/2006/main">
                  <a:graphicData uri="http://schemas.microsoft.com/office/word/2010/wordprocessingShape">
                    <wps:wsp>
                      <wps:cNvSpPr txBox="1"/>
                      <wps:spPr>
                        <a:xfrm>
                          <a:off x="0" y="0"/>
                          <a:ext cx="1790856" cy="1692771"/>
                        </a:xfrm>
                        <a:prstGeom prst="rect">
                          <a:avLst/>
                        </a:prstGeom>
                        <a:noFill/>
                      </wps:spPr>
                      <wps:txbx>
                        <w:txbxContent>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Urinary bladder</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Urethra</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ight ureter</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Left ureter</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ight kidney</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Left kidney</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Nerve bundles</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Catheter in urethra</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Catheter in bladder dome</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ecording chamber inflow</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ecording chamber outflow</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Black polythene</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Glass electrode</w:t>
                            </w:r>
                          </w:p>
                        </w:txbxContent>
                      </wps:txbx>
                      <wps:bodyPr wrap="square" rtlCol="0">
                        <a:spAutoFit/>
                      </wps:bodyPr>
                    </wps:wsp>
                  </a:graphicData>
                </a:graphic>
              </wp:anchor>
            </w:drawing>
          </mc:Choice>
          <mc:Fallback>
            <w:pict>
              <v:shape id="TextBox 45" o:spid="_x0000_s1095" type="#_x0000_t202" style="position:absolute;margin-left:530.8pt;margin-top:88.25pt;width:141pt;height:133.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" filled="f" stroked="f">
                <v:textbox style="mso-fit-shape-to-text:t">
                  <w:txbxContent>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Urinary bladder</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Urethra</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ight ureter</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Left ureter</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ight kidney</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Left kidney</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Nerve bundles</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Catheter in urethra</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Catheter in bladder dome</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ecording chamber inflow</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Recording chamber outflow</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Black polythene</w:t>
                      </w:r>
                    </w:p>
                    <w:p w:rsidR="00B708E9" w:rsidRDefault="00B708E9" w:rsidP="00A379AA">
                      <w:pPr>
                        <w:pStyle w:val="ListParagraph"/>
                        <w:numPr>
                          <w:ilvl w:val="0"/>
                          <w:numId w:val="3"/>
                        </w:numPr>
                        <w:spacing w:after="0" w:line="240" w:lineRule="auto"/>
                        <w:rPr>
                          <w:rFonts w:eastAsia="Times New Roman"/>
                          <w:sz w:val="16"/>
                        </w:rPr>
                      </w:pPr>
                      <w:r>
                        <w:rPr>
                          <w:rFonts w:hAnsi="Calibri"/>
                          <w:b/>
                          <w:bCs/>
                          <w:color w:val="000000" w:themeColor="text1"/>
                          <w:kern w:val="24"/>
                          <w:sz w:val="16"/>
                          <w:szCs w:val="16"/>
                        </w:rPr>
                        <w:t>Glass electrode</w:t>
                      </w:r>
                    </w:p>
                  </w:txbxContent>
                </v:textbox>
              </v:shape>
            </w:pict>
          </mc:Fallback>
        </mc:AlternateContent>
      </w:r>
    </w:p>
    <w:p w:rsidR="008771B7" w:rsidRDefault="008771B7" w:rsidP="008015E3">
      <w:pPr>
        <w:rPr>
          <w:color w:val="000000" w:themeColor="text1"/>
        </w:rPr>
      </w:pPr>
    </w:p>
    <w:p w:rsidR="003D4543" w:rsidRDefault="003D4543" w:rsidP="008015E3">
      <w:pPr>
        <w:rPr>
          <w:color w:val="000000" w:themeColor="text1"/>
        </w:rPr>
      </w:pPr>
    </w:p>
    <w:p w:rsidR="008771B7" w:rsidRPr="00A14216" w:rsidRDefault="00633F1E" w:rsidP="008015E3">
      <w:pPr>
        <w:rPr>
          <w:color w:val="000000" w:themeColor="text1"/>
        </w:rPr>
      </w:pPr>
      <w:r>
        <w:rPr>
          <w:noProof/>
          <w:color w:val="000000" w:themeColor="text1"/>
          <w:lang w:eastAsia="en-GB"/>
        </w:rPr>
        <mc:AlternateContent>
          <mc:Choice Requires="wpg">
            <w:drawing>
              <wp:anchor distT="0" distB="0" distL="114300" distR="114300" simplePos="0" relativeHeight="251749376" behindDoc="0" locked="0" layoutInCell="1" allowOverlap="1" wp14:anchorId="2A804A50" wp14:editId="16AFAC2B">
                <wp:simplePos x="0" y="0"/>
                <wp:positionH relativeFrom="column">
                  <wp:posOffset>130629</wp:posOffset>
                </wp:positionH>
                <wp:positionV relativeFrom="paragraph">
                  <wp:posOffset>104297</wp:posOffset>
                </wp:positionV>
                <wp:extent cx="5449570" cy="2743200"/>
                <wp:effectExtent l="0" t="0" r="17780" b="19050"/>
                <wp:wrapNone/>
                <wp:docPr id="16400" name="Group 16400"/>
                <wp:cNvGraphicFramePr/>
                <a:graphic xmlns:a="http://schemas.openxmlformats.org/drawingml/2006/main">
                  <a:graphicData uri="http://schemas.microsoft.com/office/word/2010/wordprocessingGroup">
                    <wpg:wgp>
                      <wpg:cNvGrpSpPr/>
                      <wpg:grpSpPr>
                        <a:xfrm>
                          <a:off x="0" y="0"/>
                          <a:ext cx="5449570" cy="2743200"/>
                          <a:chOff x="0" y="0"/>
                          <a:chExt cx="5449570" cy="2743200"/>
                        </a:xfrm>
                      </wpg:grpSpPr>
                      <pic:pic xmlns:pic="http://schemas.openxmlformats.org/drawingml/2006/picture">
                        <pic:nvPicPr>
                          <pic:cNvPr id="17410" name="Picture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9261" y="29260"/>
                            <a:ext cx="2677363" cy="2706624"/>
                          </a:xfrm>
                          <a:prstGeom prst="rect">
                            <a:avLst/>
                          </a:prstGeom>
                          <a:noFill/>
                          <a:ln>
                            <a:noFill/>
                          </a:ln>
                          <a:extLst/>
                        </pic:spPr>
                      </pic:pic>
                      <wps:wsp>
                        <wps:cNvPr id="62526" name="Rectangle 62526"/>
                        <wps:cNvSpPr/>
                        <wps:spPr>
                          <a:xfrm>
                            <a:off x="0" y="0"/>
                            <a:ext cx="5449570" cy="2743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27" name="Text Box 62527"/>
                        <wps:cNvSpPr txBox="1"/>
                        <wps:spPr>
                          <a:xfrm>
                            <a:off x="2713939" y="629107"/>
                            <a:ext cx="2735580" cy="18920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Bladd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Right kidney</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Left kidney</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Uret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Urethra</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Double lumen cathet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Urethral cathet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Afferent nerve bun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84" name="Text Box 16384"/>
                        <wps:cNvSpPr txBox="1"/>
                        <wps:spPr>
                          <a:xfrm>
                            <a:off x="1207008" y="592531"/>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D221A5" w:rsidRDefault="009F1098" w:rsidP="009F1098">
                              <w:pPr>
                                <w:rPr>
                                  <w:b/>
                                </w:rPr>
                              </w:pPr>
                              <w:r w:rsidRPr="00D221A5">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85" name="Text Box 16385"/>
                        <wps:cNvSpPr txBox="1"/>
                        <wps:spPr>
                          <a:xfrm>
                            <a:off x="599846" y="153619"/>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D221A5" w:rsidRDefault="009F1098" w:rsidP="009F1098">
                              <w:pPr>
                                <w:rPr>
                                  <w:b/>
                                </w:rPr>
                              </w:pPr>
                              <w:r>
                                <w:rPr>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87" name="Text Box 16387"/>
                        <wps:cNvSpPr txBox="1"/>
                        <wps:spPr>
                          <a:xfrm>
                            <a:off x="1909267" y="424281"/>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D221A5" w:rsidRDefault="009F1098" w:rsidP="009F1098">
                              <w:pPr>
                                <w:rPr>
                                  <w:b/>
                                </w:rPr>
                              </w:pPr>
                              <w:r>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88" name="Text Box 16388"/>
                        <wps:cNvSpPr txBox="1"/>
                        <wps:spPr>
                          <a:xfrm>
                            <a:off x="841248" y="782726"/>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D221A5" w:rsidRDefault="009F1098" w:rsidP="009F1098">
                              <w:pPr>
                                <w:rPr>
                                  <w:b/>
                                </w:rPr>
                              </w:pPr>
                              <w:r>
                                <w:rPr>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89" name="Text Box 16389"/>
                        <wps:cNvSpPr txBox="1"/>
                        <wps:spPr>
                          <a:xfrm>
                            <a:off x="1272845" y="1528876"/>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D221A5" w:rsidRDefault="009F1098" w:rsidP="009F1098">
                              <w:pPr>
                                <w:rPr>
                                  <w:b/>
                                </w:rPr>
                              </w:pPr>
                              <w:r>
                                <w:rPr>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90" name="Text Box 16390"/>
                        <wps:cNvSpPr txBox="1"/>
                        <wps:spPr>
                          <a:xfrm>
                            <a:off x="1170432" y="29260"/>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9F1098" w:rsidRDefault="009F1098" w:rsidP="009F1098">
                              <w:pPr>
                                <w:rPr>
                                  <w:b/>
                                </w:rPr>
                              </w:pPr>
                              <w:r w:rsidRPr="009F1098">
                                <w:rPr>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92" name="Text Box 16392"/>
                        <wps:cNvSpPr txBox="1"/>
                        <wps:spPr>
                          <a:xfrm>
                            <a:off x="1170432" y="2296972"/>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9F1098" w:rsidRDefault="009F1098" w:rsidP="009F1098">
                              <w:pPr>
                                <w:rPr>
                                  <w:b/>
                                </w:rPr>
                              </w:pPr>
                              <w:r w:rsidRPr="009F1098">
                                <w:rPr>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93" name="Text Box 16393"/>
                        <wps:cNvSpPr txBox="1"/>
                        <wps:spPr>
                          <a:xfrm>
                            <a:off x="1463040" y="1294790"/>
                            <a:ext cx="255905" cy="2241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F1098" w:rsidRPr="00D221A5" w:rsidRDefault="009F1098" w:rsidP="009F1098">
                              <w:pPr>
                                <w:rPr>
                                  <w:b/>
                                </w:rPr>
                              </w:pPr>
                              <w:r>
                                <w:rPr>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6400" o:spid="_x0000_s1096" style="position:absolute;margin-left:10.3pt;margin-top:8.2pt;width:429.1pt;height:3in;z-index:251749376" coordsize="54495,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">
                <v:shape id="Picture 2" o:spid="_x0000_s1097" type="#_x0000_t75" style="position:absolute;left:292;top:292;width:26774;height:270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VR2jGAAAA3gAAAA8AAABkcnMvZG93bnJldi54bWxEj0FrwkAQhe+F/odlBG91Y5FWUlcRoeCl&#10;2CbS85Adk2B2NmY3Mfn3zqHQ2wzz5r33bXaja9RAXag9G1guElDEhbc1lwbO+efLGlSIyBYbz2Rg&#10;ogC77fPTBlPr7/xDQxZLJSYcUjRQxdimWoeiIodh4VtiuV185zDK2pXadngXc9fo1yR50w5rloQK&#10;WzpUVFyz3hn41mt3yC759TT1X7/Hnm7TkN+Mmc/G/QeoSGP8F/99H63Uf18tBUBwZAa9f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pVHaMYAAADeAAAADwAAAAAAAAAAAAAA&#10;AACfAgAAZHJzL2Rvd25yZXYueG1sUEsFBgAAAAAEAAQA9wAAAJIDAAAAAA==&#10;">
                  <v:imagedata r:id="rId16" o:title=""/>
                  <v:path arrowok="t"/>
                </v:shape>
                <v:rect id="Rectangle 62526" o:spid="_x0000_s1098" style="position:absolute;width:54495;height:27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kK88gA&#10;AADeAAAADwAAAGRycy9kb3ducmV2LnhtbESPzWrDMBCE74W+g9hCLyGRY6gpTpQQCklMIYXm55Db&#10;Ym0sU2slLDVx374KFHocZuYbZr4cbCeu1IfWsYLpJANBXDvdcqPgeFiPX0GEiKyxc0wKfijAcvH4&#10;MMdSuxt/0nUfG5EgHEpUYGL0pZShNmQxTJwnTt7F9RZjkn0jdY+3BLedzLOskBZbTgsGPb0Zqr/2&#10;31bBemtGK/m+O/kqfFxsXvnNdnRW6vlpWM1ARBrif/ivXWkFRf6SF3C/k66AX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8GQrzyAAAAN4AAAAPAAAAAAAAAAAAAAAAAJgCAABk&#10;cnMvZG93bnJldi54bWxQSwUGAAAAAAQABAD1AAAAjQMAAAAA&#10;" filled="f" strokecolor="black [3213]" strokeweight="2pt"/>
                <v:shape id="Text Box 62527" o:spid="_x0000_s1099" type="#_x0000_t202" style="position:absolute;left:27139;top:6291;width:27356;height:18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6UVsgA&#10;AADeAAAADwAAAGRycy9kb3ducmV2LnhtbESPQWvCQBSE70L/w/IKvemmgaQSXUUCYin1YOqlt2f2&#10;mYRm38bs1qT99V2h4HGYmW+Y5Xo0rbhS7xrLCp5nEQji0uqGKwXHj+10DsJ5ZI2tZVLwQw7Wq4fJ&#10;EjNtBz7QtfCVCBB2GSqove8yKV1Zk0E3sx1x8M62N+iD7CupexwC3LQyjqJUGmw4LNTYUV5T+VV8&#10;GwVv+XaPh1Ns5r9tvns/b7rL8TNR6ulx3CxAeBr9PfzfftUK0jiJX+B2J1wBu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vpRWyAAAAN4AAAAPAAAAAAAAAAAAAAAAAJgCAABk&#10;cnMvZG93bnJldi54bWxQSwUGAAAAAAQABAD1AAAAjQMAAAAA&#10;" filled="f" stroked="f" strokeweight=".5pt">
                  <v:textbox>
                    <w:txbxContent>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Bladd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Right kidney</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Left kidney</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Uret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Urethra</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Double lumen cathet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Urethral catheter</w:t>
                        </w:r>
                      </w:p>
                      <w:p w:rsidR="009F1098" w:rsidRPr="001A0C03" w:rsidRDefault="009F1098" w:rsidP="009F1098">
                        <w:pPr>
                          <w:pStyle w:val="ListParagraph"/>
                          <w:numPr>
                            <w:ilvl w:val="0"/>
                            <w:numId w:val="8"/>
                          </w:numPr>
                          <w:rPr>
                            <w:rFonts w:ascii="Times New Roman" w:hAnsi="Times New Roman" w:cs="Times New Roman"/>
                            <w:sz w:val="24"/>
                          </w:rPr>
                        </w:pPr>
                        <w:r w:rsidRPr="001A0C03">
                          <w:rPr>
                            <w:rFonts w:ascii="Times New Roman" w:hAnsi="Times New Roman" w:cs="Times New Roman"/>
                            <w:sz w:val="24"/>
                          </w:rPr>
                          <w:t>Afferent nerve bundle</w:t>
                        </w:r>
                      </w:p>
                    </w:txbxContent>
                  </v:textbox>
                </v:shape>
                <v:shape id="Text Box 16384" o:spid="_x0000_s1100" type="#_x0000_t202" style="position:absolute;left:12070;top:5925;width:2559;height:2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wSlMYA&#10;AADeAAAADwAAAGRycy9kb3ducmV2LnhtbERPS2vCQBC+F/oflil4q5vaGkLMKhKQitSD1ou3MTt5&#10;YHY2za6a9td3C0Jv8/E9J1sMphVX6l1jWcHLOAJBXFjdcKXg8Ll6TkA4j6yxtUwKvsnBYv74kGGq&#10;7Y13dN37SoQQdikqqL3vUildUZNBN7YdceBK2xv0AfaV1D3eQrhp5SSKYmmw4dBQY0d5TcV5fzEK&#10;Nvlqi7vTxCQ/bf7+US67r8NxqtToaVjOQHga/L/47l7rMD9+Td7g751wg5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wSlMYAAADeAAAADwAAAAAAAAAAAAAAAACYAgAAZHJz&#10;L2Rvd25yZXYueG1sUEsFBgAAAAAEAAQA9QAAAIsDAAAAAA==&#10;" filled="f" stroked="f" strokeweight=".5pt">
                  <v:textbox>
                    <w:txbxContent>
                      <w:p w:rsidR="009F1098" w:rsidRPr="00D221A5" w:rsidRDefault="009F1098" w:rsidP="009F1098">
                        <w:pPr>
                          <w:rPr>
                            <w:b/>
                          </w:rPr>
                        </w:pPr>
                        <w:r w:rsidRPr="00D221A5">
                          <w:rPr>
                            <w:b/>
                          </w:rPr>
                          <w:t>1</w:t>
                        </w:r>
                      </w:p>
                    </w:txbxContent>
                  </v:textbox>
                </v:shape>
                <v:shape id="Text Box 16385" o:spid="_x0000_s1101" type="#_x0000_t202" style="position:absolute;left:5998;top:1536;width:2559;height:2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C3D8YA&#10;AADeAAAADwAAAGRycy9kb3ducmV2LnhtbERPTWvCQBC9F/oflin01my0KCG6igSkpdiDNpfexuyY&#10;BHdn0+xWU399VxC8zeN9znw5WCNO1PvWsYJRkoIgrpxuuVZQfq1fMhA+IGs0jknBH3lYLh4f5phr&#10;d+YtnXahFjGEfY4KmhC6XEpfNWTRJ64jjtzB9RZDhH0tdY/nGG6NHKfpVFpsOTY02FHRUHXc/VoF&#10;H8X6E7f7sc0upnjbHFbdT/k9Uer5aVjNQAQawl18c7/rOH/6mk3g+k68QS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JC3D8YAAADeAAAADwAAAAAAAAAAAAAAAACYAgAAZHJz&#10;L2Rvd25yZXYueG1sUEsFBgAAAAAEAAQA9QAAAIsDAAAAAA==&#10;" filled="f" stroked="f" strokeweight=".5pt">
                  <v:textbox>
                    <w:txbxContent>
                      <w:p w:rsidR="009F1098" w:rsidRPr="00D221A5" w:rsidRDefault="009F1098" w:rsidP="009F1098">
                        <w:pPr>
                          <w:rPr>
                            <w:b/>
                          </w:rPr>
                        </w:pPr>
                        <w:r>
                          <w:rPr>
                            <w:b/>
                          </w:rPr>
                          <w:t>2</w:t>
                        </w:r>
                      </w:p>
                    </w:txbxContent>
                  </v:textbox>
                </v:shape>
                <v:shape id="Text Box 16387" o:spid="_x0000_s1102" type="#_x0000_t202" style="position:absolute;left:19092;top:4242;width:2559;height:2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6M48UA&#10;AADeAAAADwAAAGRycy9kb3ducmV2LnhtbERPS2vCQBC+C/6HZYTedKOlGqKrSEAspT34uHgbs2MS&#10;zM7G7Fajv75bELzNx/ec2aI1lbhS40rLCoaDCARxZnXJuYL9btWPQTiPrLGyTAru5GAx73ZmmGh7&#10;4w1dtz4XIYRdggoK7+tESpcVZNANbE0cuJNtDPoAm1zqBm8h3FRyFEVjabDk0FBgTWlB2Xn7axR8&#10;pasf3BxHJn5U6fr7tKwv+8OHUm+9djkF4an1L/HT/anD/PF7PIH/d8IN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ozjxQAAAN4AAAAPAAAAAAAAAAAAAAAAAJgCAABkcnMv&#10;ZG93bnJldi54bWxQSwUGAAAAAAQABAD1AAAAigMAAAAA&#10;" filled="f" stroked="f" strokeweight=".5pt">
                  <v:textbox>
                    <w:txbxContent>
                      <w:p w:rsidR="009F1098" w:rsidRPr="00D221A5" w:rsidRDefault="009F1098" w:rsidP="009F1098">
                        <w:pPr>
                          <w:rPr>
                            <w:b/>
                          </w:rPr>
                        </w:pPr>
                        <w:r>
                          <w:rPr>
                            <w:b/>
                          </w:rPr>
                          <w:t>3</w:t>
                        </w:r>
                      </w:p>
                    </w:txbxContent>
                  </v:textbox>
                </v:shape>
                <v:shape id="Text Box 16388" o:spid="_x0000_s1103" type="#_x0000_t202" style="position:absolute;left:8412;top:7827;width:2559;height:2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EYkcgA&#10;AADeAAAADwAAAGRycy9kb3ducmV2LnhtbESPT2vCQBDF74V+h2UKvdWNlkpIXUUCUin14J+Lt2l2&#10;TILZ2TS7auqndw6Ctxnem/d+M5n1rlFn6kLt2cBwkIAiLrytuTSw2y7eUlAhIltsPJOBfwowmz4/&#10;TTCz/sJrOm9iqSSEQ4YGqhjbTOtQVOQwDHxLLNrBdw6jrF2pbYcXCXeNHiXJWDusWRoqbCmvqDhu&#10;Ts7Ad75Y4fp35NJrk3/9HObt327/YczrSz//BBWpjw/z/XppBX/8ngqvvCMz6OkN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kRiRyAAAAN4AAAAPAAAAAAAAAAAAAAAAAJgCAABk&#10;cnMvZG93bnJldi54bWxQSwUGAAAAAAQABAD1AAAAjQMAAAAA&#10;" filled="f" stroked="f" strokeweight=".5pt">
                  <v:textbox>
                    <w:txbxContent>
                      <w:p w:rsidR="009F1098" w:rsidRPr="00D221A5" w:rsidRDefault="009F1098" w:rsidP="009F1098">
                        <w:pPr>
                          <w:rPr>
                            <w:b/>
                          </w:rPr>
                        </w:pPr>
                        <w:r>
                          <w:rPr>
                            <w:b/>
                          </w:rPr>
                          <w:t>4</w:t>
                        </w:r>
                      </w:p>
                    </w:txbxContent>
                  </v:textbox>
                </v:shape>
                <v:shape id="Text Box 16389" o:spid="_x0000_s1104" type="#_x0000_t202" style="position:absolute;left:12728;top:15288;width:2559;height:2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29CsYA&#10;AADeAAAADwAAAGRycy9kb3ducmV2LnhtbERPS2vCQBC+C/0PyxR6000tlRizigSkUtqD0Yu3MTt5&#10;0Oxsml017a/vFgRv8/E9J10NphUX6l1jWcHzJAJBXFjdcKXgsN+MYxDOI2tsLZOCH3KwWj6MUky0&#10;vfKOLrmvRAhhl6CC2vsukdIVNRl0E9sRB660vUEfYF9J3eM1hJtWTqNoJg02HBpq7CirqfjKz0bB&#10;e7b5xN1pauLfNnv7KNfd9+H4qtTT47BegPA0+Lv45t7qMH/2Es/h/51wg1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d29CsYAAADeAAAADwAAAAAAAAAAAAAAAACYAgAAZHJz&#10;L2Rvd25yZXYueG1sUEsFBgAAAAAEAAQA9QAAAIsDAAAAAA==&#10;" filled="f" stroked="f" strokeweight=".5pt">
                  <v:textbox>
                    <w:txbxContent>
                      <w:p w:rsidR="009F1098" w:rsidRPr="00D221A5" w:rsidRDefault="009F1098" w:rsidP="009F1098">
                        <w:pPr>
                          <w:rPr>
                            <w:b/>
                          </w:rPr>
                        </w:pPr>
                        <w:r>
                          <w:rPr>
                            <w:b/>
                          </w:rPr>
                          <w:t>5</w:t>
                        </w:r>
                      </w:p>
                    </w:txbxContent>
                  </v:textbox>
                </v:shape>
                <v:shape id="Text Box 16390" o:spid="_x0000_s1105" type="#_x0000_t202" style="position:absolute;left:11704;top:292;width:2559;height:2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6CSsgA&#10;AADeAAAADwAAAGRycy9kb3ducmV2LnhtbESPQWvCQBCF74L/YZlCb7qpRbHRVSQgLcUetF68jdkx&#10;CWZnY3ar0V/fORR6m2HevPe++bJztbpSGyrPBl6GCSji3NuKCwP77/VgCipEZIu1ZzJwpwDLRb83&#10;x9T6G2/puouFEhMOKRooY2xSrUNeksMw9A2x3E6+dRhlbQttW7yJuav1KEkm2mHFklBiQ1lJ+Xn3&#10;4wx8Zusv3B5Hbvqos/fNadVc9oexMc9P3WoGKlIX/8V/3x9W6k9e3wRAcGQGv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PoJKyAAAAN4AAAAPAAAAAAAAAAAAAAAAAJgCAABk&#10;cnMvZG93bnJldi54bWxQSwUGAAAAAAQABAD1AAAAjQMAAAAA&#10;" filled="f" stroked="f" strokeweight=".5pt">
                  <v:textbox>
                    <w:txbxContent>
                      <w:p w:rsidR="009F1098" w:rsidRPr="009F1098" w:rsidRDefault="009F1098" w:rsidP="009F1098">
                        <w:pPr>
                          <w:rPr>
                            <w:b/>
                          </w:rPr>
                        </w:pPr>
                        <w:r w:rsidRPr="009F1098">
                          <w:rPr>
                            <w:b/>
                          </w:rPr>
                          <w:t>6</w:t>
                        </w:r>
                      </w:p>
                    </w:txbxContent>
                  </v:textbox>
                </v:shape>
                <v:shape id="Text Box 16392" o:spid="_x0000_s1106" type="#_x0000_t202" style="position:absolute;left:11704;top:22969;width:2559;height:2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5psUA&#10;AADeAAAADwAAAGRycy9kb3ducmV2LnhtbERPS2vCQBC+C/0PyxS86aYRRaOrSEAqYg8+Lt7G7JiE&#10;ZmfT7Kppf31XELzNx/ec2aI1lbhR40rLCj76EQjizOqScwXHw6o3BuE8ssbKMin4JQeL+Vtnhom2&#10;d97Rbe9zEULYJaig8L5OpHRZQQZd39bEgbvYxqAPsMmlbvAewk0l4ygaSYMlh4YCa0oLyr73V6Ng&#10;k66+cHeOzfivSj+3l2X9czwNleq+t8spCE+tf4mf7rUO80eDSQyPd8IN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oLmmxQAAAN4AAAAPAAAAAAAAAAAAAAAAAJgCAABkcnMv&#10;ZG93bnJldi54bWxQSwUGAAAAAAQABAD1AAAAigMAAAAA&#10;" filled="f" stroked="f" strokeweight=".5pt">
                  <v:textbox>
                    <w:txbxContent>
                      <w:p w:rsidR="009F1098" w:rsidRPr="009F1098" w:rsidRDefault="009F1098" w:rsidP="009F1098">
                        <w:pPr>
                          <w:rPr>
                            <w:b/>
                          </w:rPr>
                        </w:pPr>
                        <w:r w:rsidRPr="009F1098">
                          <w:rPr>
                            <w:b/>
                          </w:rPr>
                          <w:t>7</w:t>
                        </w:r>
                      </w:p>
                    </w:txbxContent>
                  </v:textbox>
                </v:shape>
                <v:shape id="Text Box 16393" o:spid="_x0000_s1107" type="#_x0000_t202" style="position:absolute;left:14630;top:12947;width:2559;height:2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wcPcYA&#10;AADeAAAADwAAAGRycy9kb3ducmV2LnhtbERPTWvCQBC9C/6HZYTedKOhYlPXEALSUtqD1ou3MTsm&#10;odnZmN3G6K/vFgq9zeN9zjodTCN66lxtWcF8FoEgLqyuuVRw+NxOVyCcR9bYWCYFN3KQbsajNSba&#10;XnlH/d6XIoSwS1BB5X2bSOmKigy6mW2JA3e2nUEfYFdK3eE1hJtGLqJoKQ3WHBoqbCmvqPjafxsF&#10;b/n2A3enhVndm/zl/Zy1l8PxUamHyZA9g/A0+H/xn/tVh/nL+CmG33fCDXL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ewcPcYAAADeAAAADwAAAAAAAAAAAAAAAACYAgAAZHJz&#10;L2Rvd25yZXYueG1sUEsFBgAAAAAEAAQA9QAAAIsDAAAAAA==&#10;" filled="f" stroked="f" strokeweight=".5pt">
                  <v:textbox>
                    <w:txbxContent>
                      <w:p w:rsidR="009F1098" w:rsidRPr="00D221A5" w:rsidRDefault="009F1098" w:rsidP="009F1098">
                        <w:pPr>
                          <w:rPr>
                            <w:b/>
                          </w:rPr>
                        </w:pPr>
                        <w:r>
                          <w:rPr>
                            <w:b/>
                          </w:rPr>
                          <w:t>8</w:t>
                        </w:r>
                      </w:p>
                    </w:txbxContent>
                  </v:textbox>
                </v:shape>
              </v:group>
            </w:pict>
          </mc:Fallback>
        </mc:AlternateContent>
      </w:r>
      <w:r w:rsidR="001B5A47">
        <w:rPr>
          <w:noProof/>
          <w:color w:val="000000" w:themeColor="text1"/>
          <w:lang w:eastAsia="en-GB"/>
        </w:rPr>
        <mc:AlternateContent>
          <mc:Choice Requires="wps">
            <w:drawing>
              <wp:anchor distT="0" distB="0" distL="114300" distR="114300" simplePos="0" relativeHeight="251784192" behindDoc="0" locked="0" layoutInCell="1" allowOverlap="1" wp14:anchorId="375A8002" wp14:editId="25EDAFDC">
                <wp:simplePos x="0" y="0"/>
                <wp:positionH relativeFrom="column">
                  <wp:posOffset>-362585</wp:posOffset>
                </wp:positionH>
                <wp:positionV relativeFrom="paragraph">
                  <wp:posOffset>74244</wp:posOffset>
                </wp:positionV>
                <wp:extent cx="409575" cy="409575"/>
                <wp:effectExtent l="0" t="0" r="9525" b="9525"/>
                <wp:wrapNone/>
                <wp:docPr id="3" name="Text Box 3"/>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5A47" w:rsidRPr="00425968" w:rsidRDefault="001B5A47" w:rsidP="001B5A47">
                            <w:pPr>
                              <w:rPr>
                                <w:rFonts w:ascii="Times New Roman" w:hAnsi="Times New Roman" w:cs="Times New Roman"/>
                                <w:b/>
                                <w:sz w:val="28"/>
                              </w:rPr>
                            </w:pPr>
                            <w:r w:rsidRPr="00425968">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108" type="#_x0000_t202" style="position:absolute;margin-left:-28.55pt;margin-top:5.85pt;width:32.25pt;height:32.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" fillcolor="white [3201]" stroked="f" strokeweight=".5pt">
                <v:textbox>
                  <w:txbxContent>
                    <w:p w:rsidR="001B5A47" w:rsidRPr="00425968" w:rsidRDefault="001B5A47" w:rsidP="001B5A47">
                      <w:pPr>
                        <w:rPr>
                          <w:rFonts w:ascii="Times New Roman" w:hAnsi="Times New Roman" w:cs="Times New Roman"/>
                          <w:b/>
                          <w:sz w:val="28"/>
                        </w:rPr>
                      </w:pPr>
                      <w:r w:rsidRPr="00425968">
                        <w:rPr>
                          <w:rFonts w:ascii="Times New Roman" w:hAnsi="Times New Roman" w:cs="Times New Roman"/>
                          <w:b/>
                          <w:sz w:val="28"/>
                        </w:rPr>
                        <w:t>A.</w:t>
                      </w:r>
                    </w:p>
                  </w:txbxContent>
                </v:textbox>
              </v:shape>
            </w:pict>
          </mc:Fallback>
        </mc:AlternateContent>
      </w:r>
    </w:p>
    <w:p w:rsidR="008771B7" w:rsidRPr="00A14216" w:rsidRDefault="008771B7" w:rsidP="008015E3">
      <w:pPr>
        <w:rPr>
          <w:color w:val="000000" w:themeColor="text1"/>
        </w:rPr>
      </w:pPr>
    </w:p>
    <w:p w:rsidR="008771B7" w:rsidRPr="00A14216" w:rsidRDefault="008771B7" w:rsidP="008015E3">
      <w:pPr>
        <w:rPr>
          <w:color w:val="000000" w:themeColor="text1"/>
        </w:rPr>
      </w:pPr>
    </w:p>
    <w:p w:rsidR="008771B7" w:rsidRPr="00A14216" w:rsidRDefault="008771B7" w:rsidP="008015E3">
      <w:pPr>
        <w:rPr>
          <w:color w:val="000000" w:themeColor="text1"/>
        </w:rPr>
      </w:pPr>
    </w:p>
    <w:p w:rsidR="008771B7" w:rsidRPr="00A14216" w:rsidRDefault="008771B7" w:rsidP="008015E3">
      <w:pPr>
        <w:rPr>
          <w:color w:val="000000" w:themeColor="text1"/>
        </w:rPr>
      </w:pPr>
    </w:p>
    <w:p w:rsidR="008771B7" w:rsidRPr="00A14216" w:rsidRDefault="008771B7" w:rsidP="008015E3">
      <w:pPr>
        <w:rPr>
          <w:color w:val="000000" w:themeColor="text1"/>
        </w:rPr>
      </w:pPr>
    </w:p>
    <w:p w:rsidR="008771B7" w:rsidRPr="00A14216" w:rsidRDefault="008771B7" w:rsidP="008015E3">
      <w:pPr>
        <w:rPr>
          <w:color w:val="000000" w:themeColor="text1"/>
        </w:rPr>
      </w:pPr>
    </w:p>
    <w:p w:rsidR="008771B7" w:rsidRPr="00A14216" w:rsidRDefault="008771B7" w:rsidP="008015E3">
      <w:pPr>
        <w:rPr>
          <w:color w:val="000000" w:themeColor="text1"/>
        </w:rPr>
      </w:pPr>
    </w:p>
    <w:p w:rsidR="008771B7" w:rsidRPr="00A14216" w:rsidRDefault="008771B7" w:rsidP="008015E3">
      <w:pPr>
        <w:rPr>
          <w:color w:val="000000" w:themeColor="text1"/>
        </w:rPr>
      </w:pPr>
    </w:p>
    <w:p w:rsidR="008771B7" w:rsidRDefault="008771B7" w:rsidP="008015E3">
      <w:pPr>
        <w:rPr>
          <w:color w:val="000000" w:themeColor="text1"/>
        </w:rPr>
      </w:pPr>
    </w:p>
    <w:p w:rsidR="00371B56" w:rsidRDefault="00371B56" w:rsidP="008015E3">
      <w:pPr>
        <w:rPr>
          <w:color w:val="000000" w:themeColor="text1"/>
        </w:rPr>
      </w:pPr>
    </w:p>
    <w:p w:rsidR="00371B56" w:rsidRDefault="00371B56" w:rsidP="008015E3">
      <w:pPr>
        <w:rPr>
          <w:color w:val="000000" w:themeColor="text1"/>
        </w:rPr>
      </w:pPr>
    </w:p>
    <w:p w:rsidR="008771B7" w:rsidRPr="00A14216" w:rsidRDefault="00633F1E" w:rsidP="008015E3">
      <w:pPr>
        <w:rPr>
          <w:color w:val="000000" w:themeColor="text1"/>
        </w:rPr>
      </w:pPr>
      <w:r>
        <w:rPr>
          <w:noProof/>
          <w:color w:val="000000" w:themeColor="text1"/>
          <w:lang w:eastAsia="en-GB"/>
        </w:rPr>
        <mc:AlternateContent>
          <mc:Choice Requires="wpg">
            <w:drawing>
              <wp:anchor distT="0" distB="0" distL="114300" distR="114300" simplePos="0" relativeHeight="251759616" behindDoc="0" locked="0" layoutInCell="1" allowOverlap="1" wp14:anchorId="2585E7D9" wp14:editId="1D1C3E49">
                <wp:simplePos x="0" y="0"/>
                <wp:positionH relativeFrom="column">
                  <wp:posOffset>133350</wp:posOffset>
                </wp:positionH>
                <wp:positionV relativeFrom="paragraph">
                  <wp:posOffset>114935</wp:posOffset>
                </wp:positionV>
                <wp:extent cx="5449570" cy="2743200"/>
                <wp:effectExtent l="0" t="0" r="17780" b="19050"/>
                <wp:wrapNone/>
                <wp:docPr id="16401" name="Group 16401"/>
                <wp:cNvGraphicFramePr/>
                <a:graphic xmlns:a="http://schemas.openxmlformats.org/drawingml/2006/main">
                  <a:graphicData uri="http://schemas.microsoft.com/office/word/2010/wordprocessingGroup">
                    <wpg:wgp>
                      <wpg:cNvGrpSpPr/>
                      <wpg:grpSpPr>
                        <a:xfrm>
                          <a:off x="0" y="0"/>
                          <a:ext cx="5449570" cy="2743200"/>
                          <a:chOff x="0" y="0"/>
                          <a:chExt cx="5449570" cy="2743200"/>
                        </a:xfrm>
                      </wpg:grpSpPr>
                      <pic:pic xmlns:pic="http://schemas.openxmlformats.org/drawingml/2006/picture">
                        <pic:nvPicPr>
                          <pic:cNvPr id="18434" name="Picture 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6576" y="36576"/>
                            <a:ext cx="2670048" cy="2684678"/>
                          </a:xfrm>
                          <a:prstGeom prst="rect">
                            <a:avLst/>
                          </a:prstGeom>
                          <a:noFill/>
                          <a:ln>
                            <a:noFill/>
                          </a:ln>
                          <a:extLst/>
                        </pic:spPr>
                      </pic:pic>
                      <wps:wsp>
                        <wps:cNvPr id="16394" name="Rectangle 16394"/>
                        <wps:cNvSpPr/>
                        <wps:spPr>
                          <a:xfrm>
                            <a:off x="0" y="0"/>
                            <a:ext cx="5449570" cy="2743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95" name="Text Box 16395"/>
                        <wps:cNvSpPr txBox="1"/>
                        <wps:spPr>
                          <a:xfrm>
                            <a:off x="2706624" y="1009498"/>
                            <a:ext cx="2735580" cy="7653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13AB" w:rsidRPr="00633F1E" w:rsidRDefault="008113AB" w:rsidP="008113AB">
                              <w:pPr>
                                <w:pStyle w:val="ListParagraph"/>
                                <w:numPr>
                                  <w:ilvl w:val="0"/>
                                  <w:numId w:val="9"/>
                                </w:numPr>
                                <w:rPr>
                                  <w:rFonts w:ascii="Times New Roman" w:hAnsi="Times New Roman" w:cs="Times New Roman"/>
                                  <w:sz w:val="24"/>
                                </w:rPr>
                              </w:pPr>
                              <w:r w:rsidRPr="00633F1E">
                                <w:rPr>
                                  <w:rFonts w:ascii="Times New Roman" w:hAnsi="Times New Roman" w:cs="Times New Roman"/>
                                  <w:sz w:val="24"/>
                                </w:rPr>
                                <w:t>Bladder</w:t>
                              </w:r>
                            </w:p>
                            <w:p w:rsidR="008113AB" w:rsidRPr="00633F1E" w:rsidRDefault="008113AB" w:rsidP="008113AB">
                              <w:pPr>
                                <w:pStyle w:val="ListParagraph"/>
                                <w:numPr>
                                  <w:ilvl w:val="0"/>
                                  <w:numId w:val="9"/>
                                </w:numPr>
                                <w:rPr>
                                  <w:rFonts w:ascii="Times New Roman" w:hAnsi="Times New Roman" w:cs="Times New Roman"/>
                                  <w:sz w:val="24"/>
                                </w:rPr>
                              </w:pPr>
                              <w:r w:rsidRPr="00633F1E">
                                <w:rPr>
                                  <w:rFonts w:ascii="Times New Roman" w:hAnsi="Times New Roman" w:cs="Times New Roman"/>
                                  <w:sz w:val="24"/>
                                </w:rPr>
                                <w:t>Afferent nerve bundle</w:t>
                              </w:r>
                            </w:p>
                            <w:p w:rsidR="008113AB" w:rsidRPr="00633F1E" w:rsidRDefault="008113AB" w:rsidP="008113AB">
                              <w:pPr>
                                <w:pStyle w:val="ListParagraph"/>
                                <w:numPr>
                                  <w:ilvl w:val="0"/>
                                  <w:numId w:val="9"/>
                                </w:numPr>
                                <w:rPr>
                                  <w:rFonts w:ascii="Times New Roman" w:hAnsi="Times New Roman" w:cs="Times New Roman"/>
                                  <w:sz w:val="24"/>
                                </w:rPr>
                              </w:pPr>
                              <w:r w:rsidRPr="00633F1E">
                                <w:rPr>
                                  <w:rFonts w:ascii="Times New Roman" w:hAnsi="Times New Roman" w:cs="Times New Roman"/>
                                  <w:sz w:val="24"/>
                                </w:rPr>
                                <w:t>Glass recording e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96" name="Text Box 16396"/>
                        <wps:cNvSpPr txBox="1"/>
                        <wps:spPr>
                          <a:xfrm>
                            <a:off x="665683" y="468173"/>
                            <a:ext cx="314325" cy="282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13AB" w:rsidRPr="00D221A5" w:rsidRDefault="008113AB" w:rsidP="008113AB">
                              <w:pPr>
                                <w:rPr>
                                  <w:b/>
                                </w:rPr>
                              </w:pPr>
                              <w:r w:rsidRPr="00D221A5">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97" name="Text Box 16397"/>
                        <wps:cNvSpPr txBox="1"/>
                        <wps:spPr>
                          <a:xfrm>
                            <a:off x="1082650" y="1492301"/>
                            <a:ext cx="314325" cy="282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13AB" w:rsidRPr="00D221A5" w:rsidRDefault="008113AB" w:rsidP="008113AB">
                              <w:pPr>
                                <w:rPr>
                                  <w:b/>
                                </w:rPr>
                              </w:pPr>
                              <w:r>
                                <w:rPr>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98" name="Text Box 16398"/>
                        <wps:cNvSpPr txBox="1"/>
                        <wps:spPr>
                          <a:xfrm>
                            <a:off x="1843431" y="2070202"/>
                            <a:ext cx="314325" cy="282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13AB" w:rsidRPr="00D221A5" w:rsidRDefault="008113AB" w:rsidP="008113AB">
                              <w:pPr>
                                <w:rPr>
                                  <w:b/>
                                </w:rPr>
                              </w:pPr>
                              <w:r>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6401" o:spid="_x0000_s1109" style="position:absolute;margin-left:10.5pt;margin-top:9.05pt;width:429.1pt;height:3in;z-index:251759616" coordsize="54495,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">
                <v:shape id="Picture 4" o:spid="_x0000_s1110" type="#_x0000_t75" style="position:absolute;left:365;top:365;width:26701;height:268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0lxnFAAAA3gAAAA8AAABkcnMvZG93bnJldi54bWxET01rwkAQvRf8D8sI3upGDUWiq4ggLW0v&#10;tR48jtkxiWZn4+5qkn/fLRR6m8f7nOW6M7V4kPOVZQWTcQKCOLe64kLB4Xv3PAfhA7LG2jIp6MnD&#10;ejV4WmKmbctf9NiHQsQQ9hkqKENoMil9XpJBP7YNceTO1hkMEbpCaodtDDe1nCbJizRYcWwosaFt&#10;Sfl1fzcKLp/99f2Wnw7bqj/NPm7t0enXVKnRsNssQATqwr/4z/2m4/x5Okvh9514g1z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tJcZxQAAAN4AAAAPAAAAAAAAAAAAAAAA&#10;AJ8CAABkcnMvZG93bnJldi54bWxQSwUGAAAAAAQABAD3AAAAkQMAAAAA&#10;">
                  <v:imagedata r:id="rId18" o:title=""/>
                  <v:path arrowok="t"/>
                </v:shape>
                <v:rect id="Rectangle 16394" o:spid="_x0000_s1111" style="position:absolute;width:54495;height:27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6/d8YA&#10;AADeAAAADwAAAGRycy9kb3ducmV2LnhtbERPTWsCMRC9F/wPYYRepGa1RdqtUaRgXQQFbXvobdiM&#10;m8XNJGxS3f57Iwje5vE+ZzrvbCNO1IbasYLRMANBXDpdc6Xg+2v59AoiRGSNjWNS8E8B5rPewxRz&#10;7c68o9M+ViKFcMhRgYnR51KG0pDFMHSeOHEH11qMCbaV1C2eU7ht5DjLJtJizanBoKcPQ+Vx/2cV&#10;LFdmsJDrzY8vwvZgx4X/XA1+lXrsd4t3EJG6eBff3IVO8yfPby9wfSfdI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6/d8YAAADeAAAADwAAAAAAAAAAAAAAAACYAgAAZHJz&#10;L2Rvd25yZXYueG1sUEsFBgAAAAAEAAQA9QAAAIsDAAAAAA==&#10;" filled="f" strokecolor="black [3213]" strokeweight="2pt"/>
                <v:shape id="Text Box 16395" o:spid="_x0000_s1112" type="#_x0000_t202" style="position:absolute;left:27066;top:10094;width:27356;height:7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kh0sUA&#10;AADeAAAADwAAAGRycy9kb3ducmV2LnhtbERPTYvCMBC9C/sfwix403QVxa1GkYIoogddL97GZmyL&#10;zaTbRO3urzeC4G0e73Mms8aU4ka1Kywr+OpGIIhTqwvOFBx+Fp0RCOeRNZaWScEfOZhNP1oTjLW9&#10;845ue5+JEMIuRgW591UspUtzMui6tiIO3NnWBn2AdSZ1jfcQbkrZi6KhNFhwaMixoiSn9LK/GgXr&#10;ZLHF3alnRv9lstyc59Xv4ThQqv3ZzMcgPDX+LX65VzrMH/a/B/B8J9wgp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SSHSxQAAAN4AAAAPAAAAAAAAAAAAAAAAAJgCAABkcnMv&#10;ZG93bnJldi54bWxQSwUGAAAAAAQABAD1AAAAigMAAAAA&#10;" filled="f" stroked="f" strokeweight=".5pt">
                  <v:textbox>
                    <w:txbxContent>
                      <w:p w:rsidR="008113AB" w:rsidRPr="00633F1E" w:rsidRDefault="008113AB" w:rsidP="008113AB">
                        <w:pPr>
                          <w:pStyle w:val="ListParagraph"/>
                          <w:numPr>
                            <w:ilvl w:val="0"/>
                            <w:numId w:val="9"/>
                          </w:numPr>
                          <w:rPr>
                            <w:rFonts w:ascii="Times New Roman" w:hAnsi="Times New Roman" w:cs="Times New Roman"/>
                            <w:sz w:val="24"/>
                          </w:rPr>
                        </w:pPr>
                        <w:r w:rsidRPr="00633F1E">
                          <w:rPr>
                            <w:rFonts w:ascii="Times New Roman" w:hAnsi="Times New Roman" w:cs="Times New Roman"/>
                            <w:sz w:val="24"/>
                          </w:rPr>
                          <w:t>Bladder</w:t>
                        </w:r>
                      </w:p>
                      <w:p w:rsidR="008113AB" w:rsidRPr="00633F1E" w:rsidRDefault="008113AB" w:rsidP="008113AB">
                        <w:pPr>
                          <w:pStyle w:val="ListParagraph"/>
                          <w:numPr>
                            <w:ilvl w:val="0"/>
                            <w:numId w:val="9"/>
                          </w:numPr>
                          <w:rPr>
                            <w:rFonts w:ascii="Times New Roman" w:hAnsi="Times New Roman" w:cs="Times New Roman"/>
                            <w:sz w:val="24"/>
                          </w:rPr>
                        </w:pPr>
                        <w:r w:rsidRPr="00633F1E">
                          <w:rPr>
                            <w:rFonts w:ascii="Times New Roman" w:hAnsi="Times New Roman" w:cs="Times New Roman"/>
                            <w:sz w:val="24"/>
                          </w:rPr>
                          <w:t>Afferent nerve bundle</w:t>
                        </w:r>
                      </w:p>
                      <w:p w:rsidR="008113AB" w:rsidRPr="00633F1E" w:rsidRDefault="008113AB" w:rsidP="008113AB">
                        <w:pPr>
                          <w:pStyle w:val="ListParagraph"/>
                          <w:numPr>
                            <w:ilvl w:val="0"/>
                            <w:numId w:val="9"/>
                          </w:numPr>
                          <w:rPr>
                            <w:rFonts w:ascii="Times New Roman" w:hAnsi="Times New Roman" w:cs="Times New Roman"/>
                            <w:sz w:val="24"/>
                          </w:rPr>
                        </w:pPr>
                        <w:r w:rsidRPr="00633F1E">
                          <w:rPr>
                            <w:rFonts w:ascii="Times New Roman" w:hAnsi="Times New Roman" w:cs="Times New Roman"/>
                            <w:sz w:val="24"/>
                          </w:rPr>
                          <w:t>Glass recording electrode</w:t>
                        </w:r>
                      </w:p>
                    </w:txbxContent>
                  </v:textbox>
                </v:shape>
                <v:shape id="Text Box 16396" o:spid="_x0000_s1113" type="#_x0000_t202" style="position:absolute;left:6656;top:4681;width:3144;height:2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u/pcYA&#10;AADeAAAADwAAAGRycy9kb3ducmV2LnhtbERPS2vCQBC+C/0PyxS86aaKwaZZRQLSInrwceltmp08&#10;aHY2zW417a93BcHbfHzPSZe9acSZOldbVvAyjkAQ51bXXCo4HdejOQjnkTU2lknBHzlYLp4GKSba&#10;XnhP54MvRQhhl6CCyvs2kdLlFRl0Y9sSB66wnUEfYFdK3eElhJtGTqIolgZrDg0VtpRVlH8ffo2C&#10;Tbbe4f5rYub/Tfa+LVbtz+lzptTwuV+9gfDU+4f47v7QYX48fY3h9k64QS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u/pcYAAADeAAAADwAAAAAAAAAAAAAAAACYAgAAZHJz&#10;L2Rvd25yZXYueG1sUEsFBgAAAAAEAAQA9QAAAIsDAAAAAA==&#10;" filled="f" stroked="f" strokeweight=".5pt">
                  <v:textbox>
                    <w:txbxContent>
                      <w:p w:rsidR="008113AB" w:rsidRPr="00D221A5" w:rsidRDefault="008113AB" w:rsidP="008113AB">
                        <w:pPr>
                          <w:rPr>
                            <w:b/>
                          </w:rPr>
                        </w:pPr>
                        <w:r w:rsidRPr="00D221A5">
                          <w:rPr>
                            <w:b/>
                          </w:rPr>
                          <w:t>1</w:t>
                        </w:r>
                      </w:p>
                    </w:txbxContent>
                  </v:textbox>
                </v:shape>
                <v:shape id="Text Box 16397" o:spid="_x0000_s1114" type="#_x0000_t202" style="position:absolute;left:10826;top:14923;width:3143;height:2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caPsYA&#10;AADeAAAADwAAAGRycy9kb3ducmV2LnhtbERPS2vCQBC+C/0PyxS86UZLfURXkYC0SD34uHgbs2MS&#10;zM6m2VVTf70rFLzNx/ec6bwxpbhS7QrLCnrdCARxanXBmYL9btkZgXAeWWNpmRT8kYP57K01xVjb&#10;G2/ouvWZCCHsYlSQe1/FUro0J4OuayviwJ1sbdAHWGdS13gL4aaU/SgaSIMFh4YcK0pySs/bi1Gw&#10;SpZr3Bz7ZnQvk6+f06L63R8+lWq/N4sJCE+Nf4n/3d86zB98jIfwfCfc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tcaPsYAAADeAAAADwAAAAAAAAAAAAAAAACYAgAAZHJz&#10;L2Rvd25yZXYueG1sUEsFBgAAAAAEAAQA9QAAAIsDAAAAAA==&#10;" filled="f" stroked="f" strokeweight=".5pt">
                  <v:textbox>
                    <w:txbxContent>
                      <w:p w:rsidR="008113AB" w:rsidRPr="00D221A5" w:rsidRDefault="008113AB" w:rsidP="008113AB">
                        <w:pPr>
                          <w:rPr>
                            <w:b/>
                          </w:rPr>
                        </w:pPr>
                        <w:r>
                          <w:rPr>
                            <w:b/>
                          </w:rPr>
                          <w:t>2</w:t>
                        </w:r>
                      </w:p>
                    </w:txbxContent>
                  </v:textbox>
                </v:shape>
                <v:shape id="Text Box 16398" o:spid="_x0000_s1115" type="#_x0000_t202" style="position:absolute;left:18434;top:20702;width:3143;height:2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iOTMgA&#10;AADeAAAADwAAAGRycy9kb3ducmV2LnhtbESPQWvCQBCF74L/YZlCb7qpRbHRVSQgLcUetF68jdkx&#10;CWZnY3ar0V/fORR6m+G9ee+b+bJztbpSGyrPBl6GCSji3NuKCwP77/VgCipEZIu1ZzJwpwDLRb83&#10;x9T6G2/puouFkhAOKRooY2xSrUNeksMw9A2xaCffOoyytoW2Ld4k3NV6lCQT7bBiaSixoayk/Lz7&#10;cQY+s/UXbo8jN33U2fvmtGou+8PYmOenbjUDFamL/+a/6w8r+JPXN+GVd2QGv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SI5MyAAAAN4AAAAPAAAAAAAAAAAAAAAAAJgCAABk&#10;cnMvZG93bnJldi54bWxQSwUGAAAAAAQABAD1AAAAjQMAAAAA&#10;" filled="f" stroked="f" strokeweight=".5pt">
                  <v:textbox>
                    <w:txbxContent>
                      <w:p w:rsidR="008113AB" w:rsidRPr="00D221A5" w:rsidRDefault="008113AB" w:rsidP="008113AB">
                        <w:pPr>
                          <w:rPr>
                            <w:b/>
                          </w:rPr>
                        </w:pPr>
                        <w:r>
                          <w:rPr>
                            <w:b/>
                          </w:rPr>
                          <w:t>3</w:t>
                        </w:r>
                      </w:p>
                    </w:txbxContent>
                  </v:textbox>
                </v:shape>
              </v:group>
            </w:pict>
          </mc:Fallback>
        </mc:AlternateContent>
      </w:r>
      <w:r w:rsidR="001B5A47">
        <w:rPr>
          <w:noProof/>
          <w:color w:val="000000" w:themeColor="text1"/>
          <w:lang w:eastAsia="en-GB"/>
        </w:rPr>
        <mc:AlternateContent>
          <mc:Choice Requires="wps">
            <w:drawing>
              <wp:anchor distT="0" distB="0" distL="114300" distR="114300" simplePos="0" relativeHeight="251786240" behindDoc="0" locked="0" layoutInCell="1" allowOverlap="1" wp14:anchorId="40263414" wp14:editId="14A8A9C7">
                <wp:simplePos x="0" y="0"/>
                <wp:positionH relativeFrom="column">
                  <wp:posOffset>-362585</wp:posOffset>
                </wp:positionH>
                <wp:positionV relativeFrom="paragraph">
                  <wp:posOffset>106045</wp:posOffset>
                </wp:positionV>
                <wp:extent cx="409575" cy="40957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5A47" w:rsidRPr="00425968" w:rsidRDefault="001B5A47" w:rsidP="001B5A47">
                            <w:pPr>
                              <w:rPr>
                                <w:rFonts w:ascii="Times New Roman" w:hAnsi="Times New Roman" w:cs="Times New Roman"/>
                                <w:b/>
                                <w:sz w:val="28"/>
                              </w:rPr>
                            </w:pPr>
                            <w:r w:rsidRPr="00425968">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116" type="#_x0000_t202" style="position:absolute;margin-left:-28.55pt;margin-top:8.35pt;width:32.25pt;height:32.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" fillcolor="white [3201]" stroked="f" strokeweight=".5pt">
                <v:textbox>
                  <w:txbxContent>
                    <w:p w:rsidR="001B5A47" w:rsidRPr="00425968" w:rsidRDefault="001B5A47" w:rsidP="001B5A47">
                      <w:pPr>
                        <w:rPr>
                          <w:rFonts w:ascii="Times New Roman" w:hAnsi="Times New Roman" w:cs="Times New Roman"/>
                          <w:b/>
                          <w:sz w:val="28"/>
                        </w:rPr>
                      </w:pPr>
                      <w:r w:rsidRPr="00425968">
                        <w:rPr>
                          <w:rFonts w:ascii="Times New Roman" w:hAnsi="Times New Roman" w:cs="Times New Roman"/>
                          <w:b/>
                          <w:sz w:val="28"/>
                        </w:rPr>
                        <w:t>B.</w:t>
                      </w:r>
                    </w:p>
                  </w:txbxContent>
                </v:textbox>
              </v:shape>
            </w:pict>
          </mc:Fallback>
        </mc:AlternateContent>
      </w:r>
    </w:p>
    <w:p w:rsidR="008771B7" w:rsidRPr="00A14216" w:rsidRDefault="008771B7" w:rsidP="008015E3">
      <w:pPr>
        <w:rPr>
          <w:color w:val="000000" w:themeColor="text1"/>
        </w:rPr>
      </w:pPr>
    </w:p>
    <w:p w:rsidR="008771B7" w:rsidRPr="00A14216" w:rsidRDefault="008771B7" w:rsidP="008015E3">
      <w:pPr>
        <w:rPr>
          <w:color w:val="000000" w:themeColor="text1"/>
        </w:rPr>
      </w:pPr>
    </w:p>
    <w:p w:rsidR="003036A4" w:rsidRPr="00A14216" w:rsidRDefault="003036A4" w:rsidP="008015E3">
      <w:pPr>
        <w:rPr>
          <w:color w:val="000000" w:themeColor="text1"/>
        </w:rPr>
      </w:pPr>
    </w:p>
    <w:p w:rsidR="003036A4" w:rsidRPr="00A14216" w:rsidRDefault="003036A4" w:rsidP="008015E3">
      <w:pPr>
        <w:rPr>
          <w:color w:val="000000" w:themeColor="text1"/>
        </w:rPr>
      </w:pPr>
    </w:p>
    <w:p w:rsidR="003036A4" w:rsidRPr="00A14216" w:rsidRDefault="003036A4" w:rsidP="008015E3">
      <w:pPr>
        <w:rPr>
          <w:color w:val="000000" w:themeColor="text1"/>
        </w:rPr>
      </w:pPr>
    </w:p>
    <w:p w:rsidR="003036A4" w:rsidRPr="00A14216" w:rsidRDefault="003036A4" w:rsidP="008015E3">
      <w:pPr>
        <w:rPr>
          <w:color w:val="000000" w:themeColor="text1"/>
        </w:rPr>
      </w:pPr>
    </w:p>
    <w:p w:rsidR="003036A4" w:rsidRPr="00A14216" w:rsidRDefault="003036A4" w:rsidP="008015E3">
      <w:pPr>
        <w:rPr>
          <w:color w:val="000000" w:themeColor="text1"/>
        </w:rPr>
      </w:pPr>
    </w:p>
    <w:p w:rsidR="003036A4" w:rsidRPr="00A14216" w:rsidRDefault="003036A4" w:rsidP="008015E3">
      <w:pPr>
        <w:rPr>
          <w:color w:val="000000" w:themeColor="text1"/>
        </w:rPr>
      </w:pPr>
    </w:p>
    <w:p w:rsidR="00371B56" w:rsidRDefault="00371B56" w:rsidP="00721EB1">
      <w:pPr>
        <w:rPr>
          <w:color w:val="000000" w:themeColor="text1"/>
        </w:rPr>
      </w:pPr>
    </w:p>
    <w:p w:rsidR="00371B56" w:rsidRDefault="00F46508" w:rsidP="00721EB1">
      <w:pPr>
        <w:rPr>
          <w:color w:val="000000" w:themeColor="text1"/>
        </w:rPr>
      </w:pPr>
      <w:r>
        <w:rPr>
          <w:noProof/>
          <w:color w:val="000000" w:themeColor="text1"/>
          <w:lang w:eastAsia="en-GB"/>
        </w:rPr>
        <mc:AlternateContent>
          <mc:Choice Requires="wps">
            <w:drawing>
              <wp:anchor distT="0" distB="0" distL="114300" distR="114300" simplePos="0" relativeHeight="251779072" behindDoc="0" locked="0" layoutInCell="1" allowOverlap="1" wp14:anchorId="0EFA4B70" wp14:editId="332CD038">
                <wp:simplePos x="0" y="0"/>
                <wp:positionH relativeFrom="column">
                  <wp:posOffset>-114300</wp:posOffset>
                </wp:positionH>
                <wp:positionV relativeFrom="paragraph">
                  <wp:posOffset>21590</wp:posOffset>
                </wp:positionV>
                <wp:extent cx="6124575" cy="962025"/>
                <wp:effectExtent l="0" t="0" r="9525" b="9525"/>
                <wp:wrapNone/>
                <wp:docPr id="62563" name="Text Box 62563"/>
                <wp:cNvGraphicFramePr/>
                <a:graphic xmlns:a="http://schemas.openxmlformats.org/drawingml/2006/main">
                  <a:graphicData uri="http://schemas.microsoft.com/office/word/2010/wordprocessingShape">
                    <wps:wsp>
                      <wps:cNvSpPr txBox="1"/>
                      <wps:spPr>
                        <a:xfrm>
                          <a:off x="0" y="0"/>
                          <a:ext cx="6124575" cy="962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6508" w:rsidRPr="00425968" w:rsidRDefault="001B5A47" w:rsidP="00145BFF">
                            <w:pPr>
                              <w:spacing w:line="240" w:lineRule="auto"/>
                              <w:rPr>
                                <w:rFonts w:ascii="Times New Roman" w:hAnsi="Times New Roman" w:cs="Times New Roman"/>
                                <w:sz w:val="20"/>
                              </w:rPr>
                            </w:pPr>
                            <w:r w:rsidRPr="00425968">
                              <w:rPr>
                                <w:rFonts w:ascii="Times New Roman" w:hAnsi="Times New Roman" w:cs="Times New Roman"/>
                                <w:b/>
                                <w:sz w:val="20"/>
                              </w:rPr>
                              <w:t>Figure 2.3</w:t>
                            </w:r>
                            <w:r w:rsidR="00F46508" w:rsidRPr="00425968">
                              <w:rPr>
                                <w:rFonts w:ascii="Times New Roman" w:hAnsi="Times New Roman" w:cs="Times New Roman"/>
                                <w:b/>
                                <w:sz w:val="20"/>
                              </w:rPr>
                              <w:t>:  Afferent nerve dissection of the mouse urinary bladder</w:t>
                            </w:r>
                            <w:r w:rsidR="00F46508" w:rsidRPr="00425968">
                              <w:rPr>
                                <w:rFonts w:ascii="Times New Roman" w:hAnsi="Times New Roman" w:cs="Times New Roman"/>
                                <w:sz w:val="20"/>
                              </w:rPr>
                              <w:t xml:space="preserve">.  A, A photograph of the catheterised pelvic region within the recording chamber </w:t>
                            </w:r>
                            <w:r w:rsidRPr="00425968">
                              <w:rPr>
                                <w:rFonts w:ascii="Times New Roman" w:hAnsi="Times New Roman" w:cs="Times New Roman"/>
                                <w:sz w:val="20"/>
                              </w:rPr>
                              <w:t>detailing</w:t>
                            </w:r>
                            <w:r w:rsidR="00F46508" w:rsidRPr="00425968">
                              <w:rPr>
                                <w:rFonts w:ascii="Times New Roman" w:hAnsi="Times New Roman" w:cs="Times New Roman"/>
                                <w:sz w:val="20"/>
                              </w:rPr>
                              <w:t xml:space="preserve"> the location of the afferent nerve fibres.  The </w:t>
                            </w:r>
                            <w:r w:rsidRPr="00425968">
                              <w:rPr>
                                <w:rFonts w:ascii="Times New Roman" w:hAnsi="Times New Roman" w:cs="Times New Roman"/>
                                <w:sz w:val="20"/>
                              </w:rPr>
                              <w:t>afferent</w:t>
                            </w:r>
                            <w:r w:rsidR="00F46508" w:rsidRPr="00425968">
                              <w:rPr>
                                <w:rFonts w:ascii="Times New Roman" w:hAnsi="Times New Roman" w:cs="Times New Roman"/>
                                <w:sz w:val="20"/>
                              </w:rPr>
                              <w:t xml:space="preserve"> nerve fibres extended from the base of the bladder e</w:t>
                            </w:r>
                            <w:r w:rsidR="00145BFF" w:rsidRPr="00425968">
                              <w:rPr>
                                <w:rFonts w:ascii="Times New Roman" w:hAnsi="Times New Roman" w:cs="Times New Roman"/>
                                <w:sz w:val="20"/>
                              </w:rPr>
                              <w:t xml:space="preserve">xtending to the spinal cord.  </w:t>
                            </w:r>
                            <w:r w:rsidR="00F46508" w:rsidRPr="00425968">
                              <w:rPr>
                                <w:rFonts w:ascii="Times New Roman" w:hAnsi="Times New Roman" w:cs="Times New Roman"/>
                                <w:sz w:val="20"/>
                              </w:rPr>
                              <w:t>B, A photograph of an afferent nerve bundle inserted into the recording electr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2563" o:spid="_x0000_s1117" type="#_x0000_t202" style="position:absolute;margin-left:-9pt;margin-top:1.7pt;width:482.25pt;height:75.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" fillcolor="white [3201]" stroked="f" strokeweight=".5pt">
                <v:textbox>
                  <w:txbxContent>
                    <w:p w:rsidR="00F46508" w:rsidRPr="00425968" w:rsidRDefault="001B5A47" w:rsidP="00145BFF">
                      <w:pPr>
                        <w:spacing w:line="240" w:lineRule="auto"/>
                        <w:rPr>
                          <w:rFonts w:ascii="Times New Roman" w:hAnsi="Times New Roman" w:cs="Times New Roman"/>
                          <w:sz w:val="20"/>
                        </w:rPr>
                      </w:pPr>
                      <w:r w:rsidRPr="00425968">
                        <w:rPr>
                          <w:rFonts w:ascii="Times New Roman" w:hAnsi="Times New Roman" w:cs="Times New Roman"/>
                          <w:b/>
                          <w:sz w:val="20"/>
                        </w:rPr>
                        <w:t>Figure 2.3</w:t>
                      </w:r>
                      <w:r w:rsidR="00F46508" w:rsidRPr="00425968">
                        <w:rPr>
                          <w:rFonts w:ascii="Times New Roman" w:hAnsi="Times New Roman" w:cs="Times New Roman"/>
                          <w:b/>
                          <w:sz w:val="20"/>
                        </w:rPr>
                        <w:t>:  Afferent nerve dissection of the mouse urinary bladder</w:t>
                      </w:r>
                      <w:r w:rsidR="00F46508" w:rsidRPr="00425968">
                        <w:rPr>
                          <w:rFonts w:ascii="Times New Roman" w:hAnsi="Times New Roman" w:cs="Times New Roman"/>
                          <w:sz w:val="20"/>
                        </w:rPr>
                        <w:t xml:space="preserve">.  A, A photograph of the catheterised pelvic region within the recording chamber </w:t>
                      </w:r>
                      <w:r w:rsidRPr="00425968">
                        <w:rPr>
                          <w:rFonts w:ascii="Times New Roman" w:hAnsi="Times New Roman" w:cs="Times New Roman"/>
                          <w:sz w:val="20"/>
                        </w:rPr>
                        <w:t>detailing</w:t>
                      </w:r>
                      <w:r w:rsidR="00F46508" w:rsidRPr="00425968">
                        <w:rPr>
                          <w:rFonts w:ascii="Times New Roman" w:hAnsi="Times New Roman" w:cs="Times New Roman"/>
                          <w:sz w:val="20"/>
                        </w:rPr>
                        <w:t xml:space="preserve"> the location of the afferent nerve fibres.  The </w:t>
                      </w:r>
                      <w:r w:rsidRPr="00425968">
                        <w:rPr>
                          <w:rFonts w:ascii="Times New Roman" w:hAnsi="Times New Roman" w:cs="Times New Roman"/>
                          <w:sz w:val="20"/>
                        </w:rPr>
                        <w:t>afferent</w:t>
                      </w:r>
                      <w:r w:rsidR="00F46508" w:rsidRPr="00425968">
                        <w:rPr>
                          <w:rFonts w:ascii="Times New Roman" w:hAnsi="Times New Roman" w:cs="Times New Roman"/>
                          <w:sz w:val="20"/>
                        </w:rPr>
                        <w:t xml:space="preserve"> nerve fibres extended from the base of the bladder e</w:t>
                      </w:r>
                      <w:r w:rsidR="00145BFF" w:rsidRPr="00425968">
                        <w:rPr>
                          <w:rFonts w:ascii="Times New Roman" w:hAnsi="Times New Roman" w:cs="Times New Roman"/>
                          <w:sz w:val="20"/>
                        </w:rPr>
                        <w:t xml:space="preserve">xtending to the spinal cord.  </w:t>
                      </w:r>
                      <w:r w:rsidR="00F46508" w:rsidRPr="00425968">
                        <w:rPr>
                          <w:rFonts w:ascii="Times New Roman" w:hAnsi="Times New Roman" w:cs="Times New Roman"/>
                          <w:sz w:val="20"/>
                        </w:rPr>
                        <w:t>B, A photograph of an afferent nerve bundle inserted into the recording electrode.</w:t>
                      </w:r>
                    </w:p>
                  </w:txbxContent>
                </v:textbox>
              </v:shape>
            </w:pict>
          </mc:Fallback>
        </mc:AlternateContent>
      </w:r>
    </w:p>
    <w:p w:rsidR="00371B56" w:rsidRDefault="00371B56" w:rsidP="00721EB1">
      <w:pPr>
        <w:rPr>
          <w:color w:val="000000" w:themeColor="text1"/>
        </w:rPr>
      </w:pPr>
    </w:p>
    <w:p w:rsidR="00371B56" w:rsidRDefault="00371B56" w:rsidP="00721EB1">
      <w:pPr>
        <w:rPr>
          <w:color w:val="000000" w:themeColor="text1"/>
        </w:rPr>
      </w:pPr>
    </w:p>
    <w:p w:rsidR="00371B56" w:rsidRDefault="00371B56" w:rsidP="00721EB1">
      <w:pPr>
        <w:rPr>
          <w:color w:val="000000" w:themeColor="text1"/>
        </w:rPr>
      </w:pPr>
    </w:p>
    <w:p w:rsidR="00371B56" w:rsidRDefault="00371B56" w:rsidP="00721EB1">
      <w:pPr>
        <w:rPr>
          <w:color w:val="000000" w:themeColor="text1"/>
        </w:rPr>
      </w:pPr>
    </w:p>
    <w:p w:rsidR="00006EC5" w:rsidRDefault="00006EC5" w:rsidP="00D77481"/>
    <w:p w:rsidR="00006EC5" w:rsidRDefault="00006EC5" w:rsidP="00D77481"/>
    <w:p w:rsidR="00D77481" w:rsidRDefault="00D77481" w:rsidP="00D77481"/>
    <w:p w:rsidR="00D77481" w:rsidRPr="00D77481" w:rsidRDefault="0060500D" w:rsidP="00D77481">
      <w:pPr>
        <w:jc w:val="center"/>
      </w:pPr>
      <w:r>
        <w:rPr>
          <w:noProof/>
          <w:lang w:eastAsia="en-GB"/>
        </w:rPr>
        <mc:AlternateContent>
          <mc:Choice Requires="wpg">
            <w:drawing>
              <wp:anchor distT="0" distB="0" distL="114300" distR="114300" simplePos="0" relativeHeight="251767808" behindDoc="0" locked="0" layoutInCell="1" allowOverlap="1" wp14:anchorId="593CC796" wp14:editId="0BC1BE21">
                <wp:simplePos x="0" y="0"/>
                <wp:positionH relativeFrom="column">
                  <wp:posOffset>261257</wp:posOffset>
                </wp:positionH>
                <wp:positionV relativeFrom="paragraph">
                  <wp:posOffset>8337</wp:posOffset>
                </wp:positionV>
                <wp:extent cx="4873625" cy="3919730"/>
                <wp:effectExtent l="0" t="0" r="3175" b="5080"/>
                <wp:wrapNone/>
                <wp:docPr id="16409" name="Group 16409"/>
                <wp:cNvGraphicFramePr/>
                <a:graphic xmlns:a="http://schemas.openxmlformats.org/drawingml/2006/main">
                  <a:graphicData uri="http://schemas.microsoft.com/office/word/2010/wordprocessingGroup">
                    <wpg:wgp>
                      <wpg:cNvGrpSpPr/>
                      <wpg:grpSpPr>
                        <a:xfrm>
                          <a:off x="0" y="0"/>
                          <a:ext cx="4873625" cy="3919730"/>
                          <a:chOff x="0" y="0"/>
                          <a:chExt cx="4873720" cy="3920361"/>
                        </a:xfrm>
                      </wpg:grpSpPr>
                      <pic:pic xmlns:pic="http://schemas.openxmlformats.org/drawingml/2006/picture">
                        <pic:nvPicPr>
                          <pic:cNvPr id="16404" name="Picture 16404"/>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293094" y="0"/>
                            <a:ext cx="4580626" cy="3502325"/>
                          </a:xfrm>
                          <a:prstGeom prst="rect">
                            <a:avLst/>
                          </a:prstGeom>
                          <a:noFill/>
                          <a:ln>
                            <a:noFill/>
                          </a:ln>
                        </pic:spPr>
                      </pic:pic>
                      <wps:wsp>
                        <wps:cNvPr id="16405" name="Text Box 16405"/>
                        <wps:cNvSpPr txBox="1"/>
                        <wps:spPr>
                          <a:xfrm rot="16200000">
                            <a:off x="-755015" y="1538400"/>
                            <a:ext cx="1828800"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6EC5" w:rsidRPr="00006EC5" w:rsidRDefault="00006EC5">
                              <w:pPr>
                                <w:rPr>
                                  <w:sz w:val="24"/>
                                  <w:szCs w:val="24"/>
                                </w:rPr>
                              </w:pPr>
                              <w:r w:rsidRPr="00006EC5">
                                <w:rPr>
                                  <w:sz w:val="24"/>
                                  <w:szCs w:val="24"/>
                                </w:rPr>
                                <w:t>Afferent nerve firing (</w:t>
                              </w:r>
                              <w:r w:rsidRPr="00006EC5">
                                <w:rPr>
                                  <w:rFonts w:cstheme="minorHAnsi"/>
                                  <w:sz w:val="24"/>
                                  <w:szCs w:val="24"/>
                                </w:rPr>
                                <w:t>µ</w:t>
                              </w:r>
                              <w:r w:rsidRPr="00006EC5">
                                <w:rPr>
                                  <w:sz w:val="24"/>
                                  <w:szCs w:val="24"/>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06" name="Straight Connector 16406"/>
                        <wps:cNvCnPr/>
                        <wps:spPr>
                          <a:xfrm>
                            <a:off x="1181615" y="3545457"/>
                            <a:ext cx="698739" cy="0"/>
                          </a:xfrm>
                          <a:prstGeom prst="line">
                            <a:avLst/>
                          </a:prstGeom>
                          <a:ln w="15875">
                            <a:solidFill>
                              <a:schemeClr val="tx1"/>
                            </a:solidFill>
                            <a:headEnd type="oval"/>
                            <a:tailEnd type="oval"/>
                          </a:ln>
                        </wps:spPr>
                        <wps:style>
                          <a:lnRef idx="1">
                            <a:schemeClr val="accent1"/>
                          </a:lnRef>
                          <a:fillRef idx="0">
                            <a:schemeClr val="accent1"/>
                          </a:fillRef>
                          <a:effectRef idx="0">
                            <a:schemeClr val="accent1"/>
                          </a:effectRef>
                          <a:fontRef idx="minor">
                            <a:schemeClr val="tx1"/>
                          </a:fontRef>
                        </wps:style>
                        <wps:bodyPr/>
                      </wps:wsp>
                      <wps:wsp>
                        <wps:cNvPr id="16407" name="Text Box 16407"/>
                        <wps:cNvSpPr txBox="1"/>
                        <wps:spPr>
                          <a:xfrm>
                            <a:off x="1368147" y="3601591"/>
                            <a:ext cx="414068" cy="3187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06EC5" w:rsidRPr="00006EC5" w:rsidRDefault="00006EC5" w:rsidP="00006EC5">
                              <w:pPr>
                                <w:rPr>
                                  <w:sz w:val="24"/>
                                  <w:szCs w:val="24"/>
                                </w:rPr>
                              </w:pPr>
                              <w:r>
                                <w:rPr>
                                  <w:sz w:val="24"/>
                                  <w:szCs w:val="24"/>
                                </w:rPr>
                                <w:t>5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08" name="Text Box 16408"/>
                        <wps:cNvSpPr txBox="1"/>
                        <wps:spPr>
                          <a:xfrm>
                            <a:off x="3967947" y="3459193"/>
                            <a:ext cx="72453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500D" w:rsidRPr="00006EC5" w:rsidRDefault="0060500D" w:rsidP="0060500D">
                              <w:pPr>
                                <w:rPr>
                                  <w:sz w:val="24"/>
                                  <w:szCs w:val="24"/>
                                </w:rPr>
                              </w:pPr>
                              <w:r>
                                <w:rPr>
                                  <w:sz w:val="24"/>
                                  <w:szCs w:val="24"/>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6409" o:spid="_x0000_s1118" style="position:absolute;left:0;text-align:left;margin-left:20.55pt;margin-top:.65pt;width:383.75pt;height:308.65pt;z-index:251767808;mso-height-relative:margin" coordsize="48737,39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">
                <v:shape id="Picture 16404" o:spid="_x0000_s1119" type="#_x0000_t75" style="position:absolute;left:2930;width:45807;height:350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tX3bAAAAA3gAAAA8AAABkcnMvZG93bnJldi54bWxET8uqwjAQ3V/wH8II7q6ppYhUo4ggurWK&#10;j93QjG2xmZQmav17Iwju5nCeM1t0phYPal1lWcFoGIEgzq2uuFBw2K//JyCcR9ZYWyYFL3KwmPf+&#10;Zphq++QdPTJfiBDCLkUFpfdNKqXLSzLohrYhDtzVtgZ9gG0hdYvPEG5qGUfRWBqsODSU2NCqpPyW&#10;3Y2C7HyO+XKcJIdE3uP9Ejdr9ielBv1uOQXhqfM/8de91WH+OIkS+LwTbpDz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y1fdsAAAADeAAAADwAAAAAAAAAAAAAAAACfAgAA&#10;ZHJzL2Rvd25yZXYueG1sUEsFBgAAAAAEAAQA9wAAAIwDAAAAAA==&#10;">
                  <v:imagedata r:id="rId20" o:title=""/>
                  <v:path arrowok="t"/>
                </v:shape>
                <v:shape id="Text Box 16405" o:spid="_x0000_s1120" type="#_x0000_t202" style="position:absolute;left:-7550;top:15383;width:18288;height:3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om8IA&#10;AADeAAAADwAAAGRycy9kb3ducmV2LnhtbERPTUsDMRC9C/6HMII3m1i0lG3TIq2CV7s99Dhsxs3i&#10;ZrLspM3aX28Ewds83uest1Po1YVG6SJbeJwZUMRNdB23Fo7128MSlCRkh31ksvBNAtvN7c0aKxcz&#10;f9DlkFpVQlgqtOBTGiqtpfEUUGZxIC7cZxwDpgLHVrsRcwkPvZ4bs9ABOy4NHgfaeWq+DudgQV7z&#10;3EySr8tz7UXXob2e9tna+7vpZQUq0ZT+xX/ud1fmL57MM/y+U27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36ibwgAAAN4AAAAPAAAAAAAAAAAAAAAAAJgCAABkcnMvZG93&#10;bnJldi54bWxQSwUGAAAAAAQABAD1AAAAhwMAAAAA&#10;" fillcolor="white [3201]" stroked="f" strokeweight=".5pt">
                  <v:textbox>
                    <w:txbxContent>
                      <w:p w:rsidR="00006EC5" w:rsidRPr="00006EC5" w:rsidRDefault="00006EC5">
                        <w:pPr>
                          <w:rPr>
                            <w:sz w:val="24"/>
                            <w:szCs w:val="24"/>
                          </w:rPr>
                        </w:pPr>
                        <w:r w:rsidRPr="00006EC5">
                          <w:rPr>
                            <w:sz w:val="24"/>
                            <w:szCs w:val="24"/>
                          </w:rPr>
                          <w:t>Afferent nerve firing (</w:t>
                        </w:r>
                        <w:r w:rsidRPr="00006EC5">
                          <w:rPr>
                            <w:rFonts w:cstheme="minorHAnsi"/>
                            <w:sz w:val="24"/>
                            <w:szCs w:val="24"/>
                          </w:rPr>
                          <w:t>µ</w:t>
                        </w:r>
                        <w:r w:rsidRPr="00006EC5">
                          <w:rPr>
                            <w:sz w:val="24"/>
                            <w:szCs w:val="24"/>
                          </w:rPr>
                          <w:t>V)</w:t>
                        </w:r>
                      </w:p>
                    </w:txbxContent>
                  </v:textbox>
                </v:shape>
                <v:line id="Straight Connector 16406" o:spid="_x0000_s1121" style="position:absolute;visibility:visible;mso-wrap-style:square" from="11816,35454" to="18803,354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F3RcQAAADeAAAADwAAAGRycy9kb3ducmV2LnhtbERPS2sCMRC+F/wPYYTearZSFtkaRaqC&#10;4KX1Ua/DZtwsJpNlE9f13zcFwdt8fM+ZzntnRUdtqD0reB9lIIhLr2uuFBz267cJiBCRNVrPpOBO&#10;AeazwcsUC+1v/EPdLlYihXAoUIGJsSmkDKUhh2HkG+LEnX3rMCbYVlK3eEvhzspxluXSYc2pwWBD&#10;X4bKy+7qFHRy+/tt7vv6eF1uV6d8bVeTjVXqddgvPkFE6uNT/HBvdJqff2Q5/L+TbpC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sXdFxAAAAN4AAAAPAAAAAAAAAAAA&#10;AAAAAKECAABkcnMvZG93bnJldi54bWxQSwUGAAAAAAQABAD5AAAAkgMAAAAA&#10;" strokecolor="black [3213]" strokeweight="1.25pt">
                  <v:stroke startarrow="oval" endarrow="oval"/>
                </v:line>
                <v:shape id="Text Box 16407" o:spid="_x0000_s1122" type="#_x0000_t202" style="position:absolute;left:13681;top:36015;width:4141;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j5qMYA&#10;AADeAAAADwAAAGRycy9kb3ducmV2LnhtbERPS2vCQBC+F/oflin0UnTT2qpEVxGpD7xp1NLbkB2T&#10;0OxsyG6T+O9dodDbfHzPmc47U4qGaldYVvDaj0AQp1YXnCk4JqveGITzyBpLy6TgSg7ms8eHKcba&#10;tryn5uAzEULYxagg976KpXRpTgZd31bEgbvY2qAPsM6krrEN4aaUb1E0lAYLDg05VrTMKf05/BoF&#10;3y/Z185161M7+BhUn5smGZ11otTzU7eYgPDU+X/xn3urw/zhezSC+zvhBj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j5qMYAAADeAAAADwAAAAAAAAAAAAAAAACYAgAAZHJz&#10;L2Rvd25yZXYueG1sUEsFBgAAAAAEAAQA9QAAAIsDAAAAAA==&#10;" fillcolor="white [3201]" stroked="f" strokeweight=".5pt">
                  <v:textbox>
                    <w:txbxContent>
                      <w:p w:rsidR="00006EC5" w:rsidRPr="00006EC5" w:rsidRDefault="00006EC5" w:rsidP="00006EC5">
                        <w:pPr>
                          <w:rPr>
                            <w:sz w:val="24"/>
                            <w:szCs w:val="24"/>
                          </w:rPr>
                        </w:pPr>
                        <w:r>
                          <w:rPr>
                            <w:sz w:val="24"/>
                            <w:szCs w:val="24"/>
                          </w:rPr>
                          <w:t>5 s</w:t>
                        </w:r>
                      </w:p>
                    </w:txbxContent>
                  </v:textbox>
                </v:shape>
                <v:shape id="Text Box 16408" o:spid="_x0000_s1123" type="#_x0000_t202" style="position:absolute;left:39679;top:34591;width:724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dt2skA&#10;AADeAAAADwAAAGRycy9kb3ducmV2LnhtbESPT2vCQBDF7wW/wzJCL6VurNVKdJVS+o/eNK3ibciO&#10;STA7G7LbJP32nUOhtxnem/d+s94OrlYdtaHybGA6SUAR595WXBj4zF5ul6BCRLZYeyYDPxRguxld&#10;rTG1vucddftYKAnhkKKBMsYm1TrkJTkME98Qi3b2rcMoa1to22Iv4a7Wd0my0A4rloYSG3oqKb/s&#10;v52B001x/AjD61c/m8+a57cuezjYzJjr8fC4AhVpiP/mv+t3K/iL+0R45R2ZQW9+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sdt2skAAADeAAAADwAAAAAAAAAAAAAAAACYAgAA&#10;ZHJzL2Rvd25yZXYueG1sUEsFBgAAAAAEAAQA9QAAAI4DAAAAAA==&#10;" fillcolor="white [3201]" stroked="f" strokeweight=".5pt">
                  <v:textbox>
                    <w:txbxContent>
                      <w:p w:rsidR="0060500D" w:rsidRPr="00006EC5" w:rsidRDefault="0060500D" w:rsidP="0060500D">
                        <w:pPr>
                          <w:rPr>
                            <w:sz w:val="24"/>
                            <w:szCs w:val="24"/>
                          </w:rPr>
                        </w:pPr>
                        <w:r>
                          <w:rPr>
                            <w:sz w:val="24"/>
                            <w:szCs w:val="24"/>
                          </w:rPr>
                          <w:t>Time (s)</w:t>
                        </w:r>
                      </w:p>
                    </w:txbxContent>
                  </v:textbox>
                </v:shape>
              </v:group>
            </w:pict>
          </mc:Fallback>
        </mc:AlternateContent>
      </w:r>
    </w:p>
    <w:p w:rsidR="007A2DD1" w:rsidRPr="00A14216" w:rsidRDefault="007A2DD1" w:rsidP="007A2DD1">
      <w:pPr>
        <w:rPr>
          <w:color w:val="000000" w:themeColor="text1"/>
        </w:rPr>
      </w:pPr>
    </w:p>
    <w:p w:rsidR="007A2DD1" w:rsidRPr="00A14216" w:rsidRDefault="007A2DD1" w:rsidP="007A2DD1">
      <w:pPr>
        <w:rPr>
          <w:color w:val="000000" w:themeColor="text1"/>
        </w:rPr>
      </w:pPr>
    </w:p>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A13A3F" w:rsidRDefault="00A13A3F" w:rsidP="00D77481"/>
    <w:p w:rsidR="00A13A3F" w:rsidRDefault="00A13A3F" w:rsidP="00D77481"/>
    <w:p w:rsidR="00D77481" w:rsidRDefault="00CC68E7" w:rsidP="00D77481">
      <w:r>
        <w:rPr>
          <w:noProof/>
          <w:lang w:eastAsia="en-GB"/>
        </w:rPr>
        <mc:AlternateContent>
          <mc:Choice Requires="wps">
            <w:drawing>
              <wp:anchor distT="0" distB="0" distL="114300" distR="114300" simplePos="0" relativeHeight="251768832" behindDoc="0" locked="0" layoutInCell="1" allowOverlap="1" wp14:anchorId="22A7BC66" wp14:editId="17F368AD">
                <wp:simplePos x="0" y="0"/>
                <wp:positionH relativeFrom="column">
                  <wp:posOffset>101600</wp:posOffset>
                </wp:positionH>
                <wp:positionV relativeFrom="paragraph">
                  <wp:posOffset>240030</wp:posOffset>
                </wp:positionV>
                <wp:extent cx="5741582" cy="1222744"/>
                <wp:effectExtent l="0" t="0" r="0" b="0"/>
                <wp:wrapNone/>
                <wp:docPr id="16411" name="Text Box 16411"/>
                <wp:cNvGraphicFramePr/>
                <a:graphic xmlns:a="http://schemas.openxmlformats.org/drawingml/2006/main">
                  <a:graphicData uri="http://schemas.microsoft.com/office/word/2010/wordprocessingShape">
                    <wps:wsp>
                      <wps:cNvSpPr txBox="1"/>
                      <wps:spPr>
                        <a:xfrm>
                          <a:off x="0" y="0"/>
                          <a:ext cx="5741582" cy="12227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63198" w:rsidRPr="00145BFF" w:rsidRDefault="001B5A47" w:rsidP="00145BFF">
                            <w:pPr>
                              <w:spacing w:line="240" w:lineRule="auto"/>
                              <w:rPr>
                                <w:rFonts w:ascii="Times New Roman" w:hAnsi="Times New Roman" w:cs="Times New Roman"/>
                                <w:b/>
                                <w:sz w:val="24"/>
                                <w:szCs w:val="24"/>
                              </w:rPr>
                            </w:pPr>
                            <w:r w:rsidRPr="00145BFF">
                              <w:rPr>
                                <w:rFonts w:ascii="Times New Roman" w:hAnsi="Times New Roman" w:cs="Times New Roman"/>
                                <w:b/>
                                <w:sz w:val="24"/>
                                <w:szCs w:val="24"/>
                              </w:rPr>
                              <w:t>Figure 2.4</w:t>
                            </w:r>
                            <w:r w:rsidR="00CC68E7" w:rsidRPr="00145BFF">
                              <w:rPr>
                                <w:rFonts w:ascii="Times New Roman" w:hAnsi="Times New Roman" w:cs="Times New Roman"/>
                                <w:b/>
                                <w:sz w:val="24"/>
                                <w:szCs w:val="24"/>
                              </w:rPr>
                              <w:t>:</w:t>
                            </w:r>
                            <w:r w:rsidR="00640719" w:rsidRPr="00145BFF">
                              <w:rPr>
                                <w:rFonts w:ascii="Times New Roman" w:hAnsi="Times New Roman" w:cs="Times New Roman"/>
                                <w:b/>
                                <w:sz w:val="24"/>
                                <w:szCs w:val="24"/>
                              </w:rPr>
                              <w:t xml:space="preserve">  </w:t>
                            </w:r>
                            <w:r w:rsidR="00263198" w:rsidRPr="00145BFF">
                              <w:rPr>
                                <w:rFonts w:ascii="Times New Roman" w:hAnsi="Times New Roman" w:cs="Times New Roman"/>
                                <w:b/>
                                <w:sz w:val="24"/>
                                <w:szCs w:val="24"/>
                              </w:rPr>
                              <w:t xml:space="preserve">Example of threshold setting for ‘spike counting’.  </w:t>
                            </w:r>
                          </w:p>
                          <w:p w:rsidR="00CC68E7" w:rsidRPr="00145BFF" w:rsidRDefault="00263198" w:rsidP="00145BFF">
                            <w:pPr>
                              <w:spacing w:line="240" w:lineRule="auto"/>
                              <w:rPr>
                                <w:rFonts w:ascii="Times New Roman" w:hAnsi="Times New Roman" w:cs="Times New Roman"/>
                                <w:b/>
                                <w:sz w:val="24"/>
                                <w:szCs w:val="24"/>
                              </w:rPr>
                            </w:pPr>
                            <w:r w:rsidRPr="00145BFF">
                              <w:rPr>
                                <w:rFonts w:ascii="Times New Roman" w:hAnsi="Times New Roman" w:cs="Times New Roman"/>
                                <w:sz w:val="24"/>
                                <w:szCs w:val="24"/>
                              </w:rPr>
                              <w:t xml:space="preserve">The </w:t>
                            </w:r>
                            <w:r w:rsidR="00640719" w:rsidRPr="00145BFF">
                              <w:rPr>
                                <w:rFonts w:ascii="Times New Roman" w:hAnsi="Times New Roman" w:cs="Times New Roman"/>
                                <w:color w:val="000000" w:themeColor="text1"/>
                                <w:sz w:val="24"/>
                                <w:szCs w:val="24"/>
                              </w:rPr>
                              <w:t>threshold</w:t>
                            </w:r>
                            <w:r w:rsidRPr="00145BFF">
                              <w:rPr>
                                <w:rFonts w:ascii="Times New Roman" w:hAnsi="Times New Roman" w:cs="Times New Roman"/>
                                <w:color w:val="000000" w:themeColor="text1"/>
                                <w:sz w:val="24"/>
                                <w:szCs w:val="24"/>
                              </w:rPr>
                              <w:t xml:space="preserve"> (shown here by a horizontal </w:t>
                            </w:r>
                            <w:r w:rsidRPr="00145BFF">
                              <w:rPr>
                                <w:rFonts w:ascii="Times New Roman" w:hAnsi="Times New Roman" w:cs="Times New Roman"/>
                                <w:color w:val="FF0000"/>
                                <w:sz w:val="24"/>
                                <w:szCs w:val="24"/>
                              </w:rPr>
                              <w:t>red line</w:t>
                            </w:r>
                            <w:r w:rsidRPr="00145BFF">
                              <w:rPr>
                                <w:rFonts w:ascii="Times New Roman" w:hAnsi="Times New Roman" w:cs="Times New Roman"/>
                                <w:color w:val="000000" w:themeColor="text1"/>
                                <w:sz w:val="24"/>
                                <w:szCs w:val="24"/>
                              </w:rPr>
                              <w:t>)</w:t>
                            </w:r>
                            <w:r w:rsidR="00640719" w:rsidRPr="00145BFF">
                              <w:rPr>
                                <w:rFonts w:ascii="Times New Roman" w:hAnsi="Times New Roman" w:cs="Times New Roman"/>
                                <w:color w:val="000000" w:themeColor="text1"/>
                                <w:sz w:val="24"/>
                                <w:szCs w:val="24"/>
                              </w:rPr>
                              <w:t xml:space="preserve"> for spike counting was set to the peak of the smallest identifiable action potential spike</w:t>
                            </w:r>
                            <w:r w:rsidRPr="00145BFF">
                              <w:rPr>
                                <w:rFonts w:ascii="Times New Roman" w:hAnsi="Times New Roman" w:cs="Times New Roman"/>
                                <w:color w:val="000000" w:themeColor="text1"/>
                                <w:sz w:val="24"/>
                                <w:szCs w:val="24"/>
                              </w:rPr>
                              <w:t>.  A</w:t>
                            </w:r>
                            <w:r w:rsidR="00371B56" w:rsidRPr="00145BFF">
                              <w:rPr>
                                <w:rFonts w:ascii="Times New Roman" w:hAnsi="Times New Roman" w:cs="Times New Roman"/>
                                <w:color w:val="000000" w:themeColor="text1"/>
                                <w:sz w:val="24"/>
                                <w:szCs w:val="24"/>
                              </w:rPr>
                              <w:t xml:space="preserve">ny spike with </w:t>
                            </w:r>
                            <w:r w:rsidR="00145BFF" w:rsidRPr="00145BFF">
                              <w:rPr>
                                <w:rFonts w:ascii="Times New Roman" w:hAnsi="Times New Roman" w:cs="Times New Roman"/>
                                <w:color w:val="000000" w:themeColor="text1"/>
                                <w:sz w:val="24"/>
                                <w:szCs w:val="24"/>
                              </w:rPr>
                              <w:t>amplitude</w:t>
                            </w:r>
                            <w:r w:rsidRPr="00145BFF">
                              <w:rPr>
                                <w:rFonts w:ascii="Times New Roman" w:hAnsi="Times New Roman" w:cs="Times New Roman"/>
                                <w:color w:val="000000" w:themeColor="text1"/>
                                <w:sz w:val="24"/>
                                <w:szCs w:val="24"/>
                              </w:rPr>
                              <w:t xml:space="preserve"> above the set threshold was counted, any with a smaller amplitude were</w:t>
                            </w:r>
                            <w:r w:rsidR="00A13A3F" w:rsidRPr="00145BFF">
                              <w:rPr>
                                <w:rFonts w:ascii="Times New Roman" w:hAnsi="Times New Roman" w:cs="Times New Roman"/>
                                <w:color w:val="000000" w:themeColor="text1"/>
                                <w:sz w:val="24"/>
                                <w:szCs w:val="24"/>
                              </w:rPr>
                              <w:t xml:space="preserve"> recorded but not counted in the histogram of afferent nerve response</w:t>
                            </w:r>
                            <w:r w:rsidRPr="00145BFF">
                              <w:rPr>
                                <w:rFonts w:ascii="Times New Roman" w:hAnsi="Times New Roman" w:cs="Times New Roman"/>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411" o:spid="_x0000_s1124" type="#_x0000_t202" style="position:absolute;margin-left:8pt;margin-top:18.9pt;width:452.1pt;height:96.3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" fillcolor="white [3201]" stroked="f" strokeweight=".5pt">
                <v:textbox>
                  <w:txbxContent>
                    <w:p w:rsidR="00263198" w:rsidRPr="00145BFF" w:rsidRDefault="001B5A47" w:rsidP="00145BFF">
                      <w:pPr>
                        <w:spacing w:line="240" w:lineRule="auto"/>
                        <w:rPr>
                          <w:rFonts w:ascii="Times New Roman" w:hAnsi="Times New Roman" w:cs="Times New Roman"/>
                          <w:b/>
                          <w:sz w:val="24"/>
                          <w:szCs w:val="24"/>
                        </w:rPr>
                      </w:pPr>
                      <w:r w:rsidRPr="00145BFF">
                        <w:rPr>
                          <w:rFonts w:ascii="Times New Roman" w:hAnsi="Times New Roman" w:cs="Times New Roman"/>
                          <w:b/>
                          <w:sz w:val="24"/>
                          <w:szCs w:val="24"/>
                        </w:rPr>
                        <w:t>Figure 2.4</w:t>
                      </w:r>
                      <w:r w:rsidR="00CC68E7" w:rsidRPr="00145BFF">
                        <w:rPr>
                          <w:rFonts w:ascii="Times New Roman" w:hAnsi="Times New Roman" w:cs="Times New Roman"/>
                          <w:b/>
                          <w:sz w:val="24"/>
                          <w:szCs w:val="24"/>
                        </w:rPr>
                        <w:t>:</w:t>
                      </w:r>
                      <w:r w:rsidR="00640719" w:rsidRPr="00145BFF">
                        <w:rPr>
                          <w:rFonts w:ascii="Times New Roman" w:hAnsi="Times New Roman" w:cs="Times New Roman"/>
                          <w:b/>
                          <w:sz w:val="24"/>
                          <w:szCs w:val="24"/>
                        </w:rPr>
                        <w:t xml:space="preserve">  </w:t>
                      </w:r>
                      <w:r w:rsidR="00263198" w:rsidRPr="00145BFF">
                        <w:rPr>
                          <w:rFonts w:ascii="Times New Roman" w:hAnsi="Times New Roman" w:cs="Times New Roman"/>
                          <w:b/>
                          <w:sz w:val="24"/>
                          <w:szCs w:val="24"/>
                        </w:rPr>
                        <w:t xml:space="preserve">Example of threshold setting for ‘spike counting’.  </w:t>
                      </w:r>
                    </w:p>
                    <w:p w:rsidR="00CC68E7" w:rsidRPr="00145BFF" w:rsidRDefault="00263198" w:rsidP="00145BFF">
                      <w:pPr>
                        <w:spacing w:line="240" w:lineRule="auto"/>
                        <w:rPr>
                          <w:rFonts w:ascii="Times New Roman" w:hAnsi="Times New Roman" w:cs="Times New Roman"/>
                          <w:b/>
                          <w:sz w:val="24"/>
                          <w:szCs w:val="24"/>
                        </w:rPr>
                      </w:pPr>
                      <w:r w:rsidRPr="00145BFF">
                        <w:rPr>
                          <w:rFonts w:ascii="Times New Roman" w:hAnsi="Times New Roman" w:cs="Times New Roman"/>
                          <w:sz w:val="24"/>
                          <w:szCs w:val="24"/>
                        </w:rPr>
                        <w:t xml:space="preserve">The </w:t>
                      </w:r>
                      <w:r w:rsidR="00640719" w:rsidRPr="00145BFF">
                        <w:rPr>
                          <w:rFonts w:ascii="Times New Roman" w:hAnsi="Times New Roman" w:cs="Times New Roman"/>
                          <w:color w:val="000000" w:themeColor="text1"/>
                          <w:sz w:val="24"/>
                          <w:szCs w:val="24"/>
                        </w:rPr>
                        <w:t>threshold</w:t>
                      </w:r>
                      <w:r w:rsidRPr="00145BFF">
                        <w:rPr>
                          <w:rFonts w:ascii="Times New Roman" w:hAnsi="Times New Roman" w:cs="Times New Roman"/>
                          <w:color w:val="000000" w:themeColor="text1"/>
                          <w:sz w:val="24"/>
                          <w:szCs w:val="24"/>
                        </w:rPr>
                        <w:t xml:space="preserve"> (shown here by a horizontal </w:t>
                      </w:r>
                      <w:r w:rsidRPr="00145BFF">
                        <w:rPr>
                          <w:rFonts w:ascii="Times New Roman" w:hAnsi="Times New Roman" w:cs="Times New Roman"/>
                          <w:color w:val="FF0000"/>
                          <w:sz w:val="24"/>
                          <w:szCs w:val="24"/>
                        </w:rPr>
                        <w:t>red line</w:t>
                      </w:r>
                      <w:r w:rsidRPr="00145BFF">
                        <w:rPr>
                          <w:rFonts w:ascii="Times New Roman" w:hAnsi="Times New Roman" w:cs="Times New Roman"/>
                          <w:color w:val="000000" w:themeColor="text1"/>
                          <w:sz w:val="24"/>
                          <w:szCs w:val="24"/>
                        </w:rPr>
                        <w:t>)</w:t>
                      </w:r>
                      <w:r w:rsidR="00640719" w:rsidRPr="00145BFF">
                        <w:rPr>
                          <w:rFonts w:ascii="Times New Roman" w:hAnsi="Times New Roman" w:cs="Times New Roman"/>
                          <w:color w:val="000000" w:themeColor="text1"/>
                          <w:sz w:val="24"/>
                          <w:szCs w:val="24"/>
                        </w:rPr>
                        <w:t xml:space="preserve"> for spike counting was set to the peak of the smallest identifiable action potential spike</w:t>
                      </w:r>
                      <w:r w:rsidRPr="00145BFF">
                        <w:rPr>
                          <w:rFonts w:ascii="Times New Roman" w:hAnsi="Times New Roman" w:cs="Times New Roman"/>
                          <w:color w:val="000000" w:themeColor="text1"/>
                          <w:sz w:val="24"/>
                          <w:szCs w:val="24"/>
                        </w:rPr>
                        <w:t>.  A</w:t>
                      </w:r>
                      <w:r w:rsidR="00371B56" w:rsidRPr="00145BFF">
                        <w:rPr>
                          <w:rFonts w:ascii="Times New Roman" w:hAnsi="Times New Roman" w:cs="Times New Roman"/>
                          <w:color w:val="000000" w:themeColor="text1"/>
                          <w:sz w:val="24"/>
                          <w:szCs w:val="24"/>
                        </w:rPr>
                        <w:t xml:space="preserve">ny spike with </w:t>
                      </w:r>
                      <w:r w:rsidR="00145BFF" w:rsidRPr="00145BFF">
                        <w:rPr>
                          <w:rFonts w:ascii="Times New Roman" w:hAnsi="Times New Roman" w:cs="Times New Roman"/>
                          <w:color w:val="000000" w:themeColor="text1"/>
                          <w:sz w:val="24"/>
                          <w:szCs w:val="24"/>
                        </w:rPr>
                        <w:t>amplitude</w:t>
                      </w:r>
                      <w:r w:rsidRPr="00145BFF">
                        <w:rPr>
                          <w:rFonts w:ascii="Times New Roman" w:hAnsi="Times New Roman" w:cs="Times New Roman"/>
                          <w:color w:val="000000" w:themeColor="text1"/>
                          <w:sz w:val="24"/>
                          <w:szCs w:val="24"/>
                        </w:rPr>
                        <w:t xml:space="preserve"> above the set threshold was </w:t>
                      </w:r>
                      <w:proofErr w:type="gramStart"/>
                      <w:r w:rsidRPr="00145BFF">
                        <w:rPr>
                          <w:rFonts w:ascii="Times New Roman" w:hAnsi="Times New Roman" w:cs="Times New Roman"/>
                          <w:color w:val="000000" w:themeColor="text1"/>
                          <w:sz w:val="24"/>
                          <w:szCs w:val="24"/>
                        </w:rPr>
                        <w:t>counted,</w:t>
                      </w:r>
                      <w:proofErr w:type="gramEnd"/>
                      <w:r w:rsidRPr="00145BFF">
                        <w:rPr>
                          <w:rFonts w:ascii="Times New Roman" w:hAnsi="Times New Roman" w:cs="Times New Roman"/>
                          <w:color w:val="000000" w:themeColor="text1"/>
                          <w:sz w:val="24"/>
                          <w:szCs w:val="24"/>
                        </w:rPr>
                        <w:t xml:space="preserve"> any with a smaller amplitude were</w:t>
                      </w:r>
                      <w:r w:rsidR="00A13A3F" w:rsidRPr="00145BFF">
                        <w:rPr>
                          <w:rFonts w:ascii="Times New Roman" w:hAnsi="Times New Roman" w:cs="Times New Roman"/>
                          <w:color w:val="000000" w:themeColor="text1"/>
                          <w:sz w:val="24"/>
                          <w:szCs w:val="24"/>
                        </w:rPr>
                        <w:t xml:space="preserve"> recorded but not counted in the histogram of afferent nerve response</w:t>
                      </w:r>
                      <w:r w:rsidRPr="00145BFF">
                        <w:rPr>
                          <w:rFonts w:ascii="Times New Roman" w:hAnsi="Times New Roman" w:cs="Times New Roman"/>
                          <w:color w:val="000000" w:themeColor="text1"/>
                          <w:sz w:val="24"/>
                          <w:szCs w:val="24"/>
                        </w:rPr>
                        <w:t xml:space="preserve">.  </w:t>
                      </w:r>
                    </w:p>
                  </w:txbxContent>
                </v:textbox>
              </v:shape>
            </w:pict>
          </mc:Fallback>
        </mc:AlternateContent>
      </w:r>
    </w:p>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D77481" w:rsidRDefault="00D77481" w:rsidP="00D77481"/>
    <w:p w:rsidR="007A2DD1" w:rsidRPr="003D699D" w:rsidRDefault="007A2DD1" w:rsidP="003D699D">
      <w:pPr>
        <w:pStyle w:val="Heading1"/>
      </w:pPr>
      <w:r w:rsidRPr="003D699D">
        <w:lastRenderedPageBreak/>
        <w:t xml:space="preserve">2.2 </w:t>
      </w:r>
      <w:r w:rsidR="00B3315A" w:rsidRPr="003D699D">
        <w:t>Experimental</w:t>
      </w:r>
      <w:r w:rsidRPr="003D699D">
        <w:t xml:space="preserve"> Protocol</w:t>
      </w:r>
    </w:p>
    <w:p w:rsidR="008F6CA3" w:rsidRDefault="00400A78" w:rsidP="003D699D">
      <w:pPr>
        <w:pStyle w:val="Heading2"/>
      </w:pPr>
      <w:r w:rsidRPr="00A56288">
        <w:t>Tissue viability, n</w:t>
      </w:r>
      <w:r w:rsidR="008F6CA3" w:rsidRPr="00A56288">
        <w:t xml:space="preserve">erve reproducibility and </w:t>
      </w:r>
      <w:r w:rsidR="000B2B47" w:rsidRPr="00A56288">
        <w:t>ramp distension of the bladder</w:t>
      </w:r>
      <w:r w:rsidR="00506E37" w:rsidRPr="00A56288">
        <w:t>.</w:t>
      </w:r>
    </w:p>
    <w:p w:rsidR="003D699D" w:rsidRPr="003D699D" w:rsidRDefault="003D699D" w:rsidP="003D699D">
      <w:pPr>
        <w:spacing w:line="360" w:lineRule="auto"/>
      </w:pPr>
    </w:p>
    <w:p w:rsidR="00506E37" w:rsidRPr="00145BFF" w:rsidRDefault="00506E37" w:rsidP="003D699D">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Following set –up of the recording preparation, the </w:t>
      </w:r>
      <w:r w:rsidR="008F6CA3" w:rsidRPr="00145BFF">
        <w:rPr>
          <w:rFonts w:ascii="Times New Roman" w:hAnsi="Times New Roman" w:cs="Times New Roman"/>
          <w:sz w:val="24"/>
          <w:szCs w:val="24"/>
        </w:rPr>
        <w:t>blad</w:t>
      </w:r>
      <w:r w:rsidRPr="00145BFF">
        <w:rPr>
          <w:rFonts w:ascii="Times New Roman" w:hAnsi="Times New Roman" w:cs="Times New Roman"/>
          <w:sz w:val="24"/>
          <w:szCs w:val="24"/>
        </w:rPr>
        <w:t>der was filled at a rate of 100µl/</w:t>
      </w:r>
      <w:r w:rsidR="008F6CA3" w:rsidRPr="00145BFF">
        <w:rPr>
          <w:rFonts w:ascii="Times New Roman" w:hAnsi="Times New Roman" w:cs="Times New Roman"/>
          <w:sz w:val="24"/>
          <w:szCs w:val="24"/>
        </w:rPr>
        <w:t xml:space="preserve">min </w:t>
      </w:r>
      <w:r w:rsidR="00D57B01" w:rsidRPr="00145BFF">
        <w:rPr>
          <w:rFonts w:ascii="Times New Roman" w:hAnsi="Times New Roman" w:cs="Times New Roman"/>
          <w:sz w:val="24"/>
          <w:szCs w:val="24"/>
        </w:rPr>
        <w:t>with isotonic saline</w:t>
      </w:r>
      <w:r w:rsidR="00D5169F" w:rsidRPr="00145BFF">
        <w:rPr>
          <w:rFonts w:ascii="Times New Roman" w:hAnsi="Times New Roman" w:cs="Times New Roman"/>
          <w:sz w:val="24"/>
          <w:szCs w:val="24"/>
        </w:rPr>
        <w:t xml:space="preserve"> to a maximum intraluminal pressure of</w:t>
      </w:r>
      <w:r w:rsidR="000B2B47" w:rsidRPr="00145BFF">
        <w:rPr>
          <w:rFonts w:ascii="Times New Roman" w:hAnsi="Times New Roman" w:cs="Times New Roman"/>
          <w:sz w:val="24"/>
          <w:szCs w:val="24"/>
        </w:rPr>
        <w:t xml:space="preserve"> </w:t>
      </w:r>
      <w:r w:rsidR="00D5169F" w:rsidRPr="00145BFF">
        <w:rPr>
          <w:rFonts w:ascii="Times New Roman" w:hAnsi="Times New Roman" w:cs="Times New Roman"/>
          <w:sz w:val="24"/>
          <w:szCs w:val="24"/>
        </w:rPr>
        <w:t>50mmHg,</w:t>
      </w:r>
      <w:r w:rsidR="00D57B01" w:rsidRPr="00145BFF">
        <w:rPr>
          <w:rFonts w:ascii="Times New Roman" w:hAnsi="Times New Roman" w:cs="Times New Roman"/>
          <w:sz w:val="24"/>
          <w:szCs w:val="24"/>
        </w:rPr>
        <w:t xml:space="preserve"> by closing the tap on the outflow catheter and turning on the infu</w:t>
      </w:r>
      <w:r w:rsidRPr="00145BFF">
        <w:rPr>
          <w:rFonts w:ascii="Times New Roman" w:hAnsi="Times New Roman" w:cs="Times New Roman"/>
          <w:sz w:val="24"/>
          <w:szCs w:val="24"/>
        </w:rPr>
        <w:t>sion pump.  When an intraluminal</w:t>
      </w:r>
      <w:r w:rsidR="00D57B01" w:rsidRPr="00145BFF">
        <w:rPr>
          <w:rFonts w:ascii="Times New Roman" w:hAnsi="Times New Roman" w:cs="Times New Roman"/>
          <w:sz w:val="24"/>
          <w:szCs w:val="24"/>
        </w:rPr>
        <w:t xml:space="preserve"> pressure</w:t>
      </w:r>
      <w:r w:rsidRPr="00145BFF">
        <w:rPr>
          <w:rFonts w:ascii="Times New Roman" w:hAnsi="Times New Roman" w:cs="Times New Roman"/>
          <w:sz w:val="24"/>
          <w:szCs w:val="24"/>
        </w:rPr>
        <w:t xml:space="preserve"> (IP)</w:t>
      </w:r>
      <w:r w:rsidR="00D57B01" w:rsidRPr="00145BFF">
        <w:rPr>
          <w:rFonts w:ascii="Times New Roman" w:hAnsi="Times New Roman" w:cs="Times New Roman"/>
          <w:sz w:val="24"/>
          <w:szCs w:val="24"/>
        </w:rPr>
        <w:t xml:space="preserve"> of 50mmHg was reached, the tap was opened and the infusion pump turned off, allowing the bladder to drain.</w:t>
      </w:r>
      <w:r w:rsidRPr="00145BFF">
        <w:rPr>
          <w:rFonts w:ascii="Times New Roman" w:hAnsi="Times New Roman" w:cs="Times New Roman"/>
          <w:sz w:val="24"/>
          <w:szCs w:val="24"/>
        </w:rPr>
        <w:t xml:space="preserve">  </w:t>
      </w:r>
    </w:p>
    <w:p w:rsidR="002477F9" w:rsidRPr="00145BFF" w:rsidRDefault="00506E37" w:rsidP="003D699D">
      <w:pPr>
        <w:spacing w:line="360" w:lineRule="auto"/>
        <w:rPr>
          <w:rFonts w:ascii="Times New Roman" w:hAnsi="Times New Roman" w:cs="Times New Roman"/>
          <w:sz w:val="24"/>
          <w:szCs w:val="24"/>
        </w:rPr>
      </w:pPr>
      <w:r w:rsidRPr="00145BFF">
        <w:rPr>
          <w:rFonts w:ascii="Times New Roman" w:hAnsi="Times New Roman" w:cs="Times New Roman"/>
          <w:sz w:val="24"/>
          <w:szCs w:val="24"/>
        </w:rPr>
        <w:t>The intraluminal pressure trace of this distension was examined</w:t>
      </w:r>
      <w:r w:rsidR="002477F9" w:rsidRPr="00145BFF">
        <w:rPr>
          <w:rFonts w:ascii="Times New Roman" w:hAnsi="Times New Roman" w:cs="Times New Roman"/>
          <w:sz w:val="24"/>
          <w:szCs w:val="24"/>
        </w:rPr>
        <w:t xml:space="preserve"> to ensure that;</w:t>
      </w:r>
    </w:p>
    <w:p w:rsidR="002477F9" w:rsidRPr="00145BFF" w:rsidRDefault="002477F9" w:rsidP="003D699D">
      <w:pPr>
        <w:pStyle w:val="ListParagraph"/>
        <w:numPr>
          <w:ilvl w:val="0"/>
          <w:numId w:val="4"/>
        </w:numPr>
        <w:spacing w:line="360" w:lineRule="auto"/>
        <w:rPr>
          <w:rFonts w:ascii="Times New Roman" w:hAnsi="Times New Roman" w:cs="Times New Roman"/>
          <w:sz w:val="24"/>
          <w:szCs w:val="24"/>
        </w:rPr>
      </w:pPr>
      <w:r w:rsidRPr="00145BFF">
        <w:rPr>
          <w:rFonts w:ascii="Times New Roman" w:hAnsi="Times New Roman" w:cs="Times New Roman"/>
          <w:sz w:val="24"/>
          <w:szCs w:val="24"/>
        </w:rPr>
        <w:t>the bladder was able to distend to 50mmHg</w:t>
      </w:r>
    </w:p>
    <w:p w:rsidR="002477F9" w:rsidRPr="00145BFF" w:rsidRDefault="002477F9" w:rsidP="003D699D">
      <w:pPr>
        <w:pStyle w:val="ListParagraph"/>
        <w:numPr>
          <w:ilvl w:val="0"/>
          <w:numId w:val="4"/>
        </w:numPr>
        <w:spacing w:line="360" w:lineRule="auto"/>
        <w:rPr>
          <w:rFonts w:ascii="Times New Roman" w:hAnsi="Times New Roman" w:cs="Times New Roman"/>
          <w:sz w:val="24"/>
          <w:szCs w:val="24"/>
        </w:rPr>
      </w:pPr>
      <w:r w:rsidRPr="00145BFF">
        <w:rPr>
          <w:rFonts w:ascii="Times New Roman" w:hAnsi="Times New Roman" w:cs="Times New Roman"/>
          <w:sz w:val="24"/>
          <w:szCs w:val="24"/>
        </w:rPr>
        <w:t>following distension of the bladder, once the outflow tap was opened, the intraluminal pressure of the bladder returned to baseline (0mmHg) directly, demonstrating effective drainage of the bladder</w:t>
      </w:r>
    </w:p>
    <w:p w:rsidR="002477F9" w:rsidRPr="00145BFF" w:rsidRDefault="002477F9" w:rsidP="003D699D">
      <w:pPr>
        <w:spacing w:line="360" w:lineRule="auto"/>
        <w:rPr>
          <w:rFonts w:ascii="Times New Roman" w:hAnsi="Times New Roman" w:cs="Times New Roman"/>
          <w:sz w:val="24"/>
          <w:szCs w:val="24"/>
        </w:rPr>
      </w:pPr>
      <w:r w:rsidRPr="00145BFF">
        <w:rPr>
          <w:rFonts w:ascii="Times New Roman" w:hAnsi="Times New Roman" w:cs="Times New Roman"/>
          <w:sz w:val="24"/>
          <w:szCs w:val="24"/>
        </w:rPr>
        <w:t>Likewise, the afferent nerve response to distension was examined to ensure that;</w:t>
      </w:r>
    </w:p>
    <w:p w:rsidR="002477F9" w:rsidRPr="00145BFF" w:rsidRDefault="002477F9" w:rsidP="003D699D">
      <w:pPr>
        <w:pStyle w:val="ListParagraph"/>
        <w:numPr>
          <w:ilvl w:val="0"/>
          <w:numId w:val="5"/>
        </w:numPr>
        <w:spacing w:line="360" w:lineRule="auto"/>
        <w:rPr>
          <w:rFonts w:ascii="Times New Roman" w:hAnsi="Times New Roman" w:cs="Times New Roman"/>
          <w:sz w:val="24"/>
          <w:szCs w:val="24"/>
        </w:rPr>
      </w:pPr>
      <w:r w:rsidRPr="00145BFF">
        <w:rPr>
          <w:rFonts w:ascii="Times New Roman" w:hAnsi="Times New Roman" w:cs="Times New Roman"/>
          <w:sz w:val="24"/>
          <w:szCs w:val="24"/>
        </w:rPr>
        <w:t>the afferent nerve units in the selected recording bundle were distension sensitive</w:t>
      </w:r>
    </w:p>
    <w:p w:rsidR="002477F9" w:rsidRPr="00145BFF" w:rsidRDefault="002477F9" w:rsidP="003D699D">
      <w:pPr>
        <w:pStyle w:val="ListParagraph"/>
        <w:numPr>
          <w:ilvl w:val="0"/>
          <w:numId w:val="5"/>
        </w:num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afferent nerve firing continued to 50mmHg, and that nerve units were not </w:t>
      </w:r>
      <w:r w:rsidR="006627CA" w:rsidRPr="00145BFF">
        <w:rPr>
          <w:rFonts w:ascii="Times New Roman" w:hAnsi="Times New Roman" w:cs="Times New Roman"/>
          <w:sz w:val="24"/>
          <w:szCs w:val="24"/>
        </w:rPr>
        <w:t>dislodged from the recording electrode by distortion of the bladder wall as a result of distension</w:t>
      </w:r>
      <w:r w:rsidRPr="00145BFF">
        <w:rPr>
          <w:rFonts w:ascii="Times New Roman" w:hAnsi="Times New Roman" w:cs="Times New Roman"/>
          <w:sz w:val="24"/>
          <w:szCs w:val="24"/>
        </w:rPr>
        <w:t xml:space="preserve">  </w:t>
      </w:r>
    </w:p>
    <w:p w:rsidR="006627CA" w:rsidRPr="00145BFF" w:rsidRDefault="006627CA" w:rsidP="003D699D">
      <w:pPr>
        <w:spacing w:line="360" w:lineRule="auto"/>
        <w:ind w:left="360"/>
        <w:rPr>
          <w:rFonts w:ascii="Times New Roman" w:hAnsi="Times New Roman" w:cs="Times New Roman"/>
          <w:sz w:val="24"/>
          <w:szCs w:val="24"/>
        </w:rPr>
      </w:pPr>
    </w:p>
    <w:p w:rsidR="00A13A3F" w:rsidRPr="003D699D" w:rsidRDefault="006627CA" w:rsidP="003D699D">
      <w:pPr>
        <w:spacing w:line="360" w:lineRule="auto"/>
        <w:rPr>
          <w:sz w:val="24"/>
          <w:szCs w:val="24"/>
        </w:rPr>
      </w:pPr>
      <w:r w:rsidRPr="00145BFF">
        <w:rPr>
          <w:rFonts w:ascii="Times New Roman" w:hAnsi="Times New Roman" w:cs="Times New Roman"/>
          <w:sz w:val="24"/>
          <w:szCs w:val="24"/>
        </w:rPr>
        <w:t xml:space="preserve">Following observation of this distension, any necessary adjustments were made to the preparation, for example adjusting the sutures to correct bladder filling, </w:t>
      </w:r>
      <w:r w:rsidR="00907C44" w:rsidRPr="00145BFF">
        <w:rPr>
          <w:rFonts w:ascii="Times New Roman" w:hAnsi="Times New Roman" w:cs="Times New Roman"/>
          <w:sz w:val="24"/>
          <w:szCs w:val="24"/>
        </w:rPr>
        <w:t xml:space="preserve">or adjustment of the recording threshold </w:t>
      </w:r>
      <w:r w:rsidR="001B5A47" w:rsidRPr="00145BFF">
        <w:rPr>
          <w:rFonts w:ascii="Times New Roman" w:hAnsi="Times New Roman" w:cs="Times New Roman"/>
          <w:sz w:val="24"/>
          <w:szCs w:val="24"/>
        </w:rPr>
        <w:t>(figure 2.4</w:t>
      </w:r>
      <w:r w:rsidR="00907C44" w:rsidRPr="00145BFF">
        <w:rPr>
          <w:rFonts w:ascii="Times New Roman" w:hAnsi="Times New Roman" w:cs="Times New Roman"/>
          <w:sz w:val="24"/>
          <w:szCs w:val="24"/>
        </w:rPr>
        <w:t>)</w:t>
      </w:r>
      <w:r w:rsidRPr="00145BFF">
        <w:rPr>
          <w:rFonts w:ascii="Times New Roman" w:hAnsi="Times New Roman" w:cs="Times New Roman"/>
          <w:sz w:val="24"/>
          <w:szCs w:val="24"/>
        </w:rPr>
        <w:t xml:space="preserve"> and again the distension and observation process </w:t>
      </w:r>
      <w:r w:rsidR="001A0C03" w:rsidRPr="00145BFF">
        <w:rPr>
          <w:rFonts w:ascii="Times New Roman" w:hAnsi="Times New Roman" w:cs="Times New Roman"/>
          <w:sz w:val="24"/>
          <w:szCs w:val="24"/>
        </w:rPr>
        <w:t>repeated</w:t>
      </w:r>
      <w:r w:rsidR="001A0C03">
        <w:rPr>
          <w:rFonts w:ascii="Times New Roman" w:hAnsi="Times New Roman" w:cs="Times New Roman"/>
          <w:sz w:val="24"/>
          <w:szCs w:val="24"/>
        </w:rPr>
        <w:t xml:space="preserve"> </w:t>
      </w:r>
      <w:r w:rsidR="001A0C03" w:rsidRPr="00145BFF">
        <w:rPr>
          <w:rFonts w:ascii="Times New Roman" w:hAnsi="Times New Roman" w:cs="Times New Roman"/>
          <w:sz w:val="24"/>
          <w:szCs w:val="24"/>
        </w:rPr>
        <w:t>to</w:t>
      </w:r>
      <w:r w:rsidRPr="00145BFF">
        <w:rPr>
          <w:rFonts w:ascii="Times New Roman" w:hAnsi="Times New Roman" w:cs="Times New Roman"/>
          <w:sz w:val="24"/>
          <w:szCs w:val="24"/>
        </w:rPr>
        <w:t xml:space="preserve"> ensure stability and viability of the mouse bladder preparation.</w:t>
      </w:r>
      <w:r w:rsidR="00907C44" w:rsidRPr="00145BFF">
        <w:rPr>
          <w:rFonts w:ascii="Times New Roman" w:hAnsi="Times New Roman" w:cs="Times New Roman"/>
          <w:sz w:val="24"/>
          <w:szCs w:val="24"/>
        </w:rPr>
        <w:t xml:space="preserve">  </w:t>
      </w:r>
    </w:p>
    <w:p w:rsidR="00400A78" w:rsidRPr="003D699D" w:rsidRDefault="003D699D" w:rsidP="003D699D">
      <w:pPr>
        <w:pStyle w:val="Heading2"/>
      </w:pPr>
      <w:r>
        <w:t>E</w:t>
      </w:r>
      <w:r w:rsidR="00400A78" w:rsidRPr="003D699D">
        <w:t>quilibration and control distension</w:t>
      </w:r>
    </w:p>
    <w:p w:rsidR="00A56288" w:rsidRPr="00A56288" w:rsidRDefault="00A56288" w:rsidP="00A56288"/>
    <w:p w:rsidR="00907C44" w:rsidRPr="00145BFF" w:rsidRDefault="00400A78" w:rsidP="00145BFF">
      <w:pPr>
        <w:spacing w:line="360" w:lineRule="auto"/>
        <w:rPr>
          <w:rFonts w:ascii="Times New Roman" w:hAnsi="Times New Roman" w:cs="Times New Roman"/>
          <w:sz w:val="24"/>
          <w:szCs w:val="24"/>
        </w:rPr>
      </w:pPr>
      <w:r w:rsidRPr="00145BFF">
        <w:rPr>
          <w:rFonts w:ascii="Times New Roman" w:hAnsi="Times New Roman" w:cs="Times New Roman"/>
          <w:sz w:val="24"/>
          <w:szCs w:val="24"/>
        </w:rPr>
        <w:t>Following successful identification of an afferent nerve</w:t>
      </w:r>
      <w:r w:rsidR="006627CA" w:rsidRPr="00145BFF">
        <w:rPr>
          <w:rFonts w:ascii="Times New Roman" w:hAnsi="Times New Roman" w:cs="Times New Roman"/>
          <w:sz w:val="24"/>
          <w:szCs w:val="24"/>
        </w:rPr>
        <w:t xml:space="preserve"> bundle</w:t>
      </w:r>
      <w:r w:rsidRPr="00145BFF">
        <w:rPr>
          <w:rFonts w:ascii="Times New Roman" w:hAnsi="Times New Roman" w:cs="Times New Roman"/>
          <w:sz w:val="24"/>
          <w:szCs w:val="24"/>
        </w:rPr>
        <w:t xml:space="preserve"> and assessment of tissue viability, the preparation was allowed to rest</w:t>
      </w:r>
      <w:r w:rsidR="00D5169F" w:rsidRPr="00145BFF">
        <w:rPr>
          <w:rFonts w:ascii="Times New Roman" w:hAnsi="Times New Roman" w:cs="Times New Roman"/>
          <w:sz w:val="24"/>
          <w:szCs w:val="24"/>
        </w:rPr>
        <w:t xml:space="preserve"> (no distension and intraluminal perfusion halted)</w:t>
      </w:r>
      <w:r w:rsidRPr="00145BFF">
        <w:rPr>
          <w:rFonts w:ascii="Times New Roman" w:hAnsi="Times New Roman" w:cs="Times New Roman"/>
          <w:sz w:val="24"/>
          <w:szCs w:val="24"/>
        </w:rPr>
        <w:t xml:space="preserve"> for 1 hour to allow recovery from trauma as a </w:t>
      </w:r>
      <w:r w:rsidR="00907C44" w:rsidRPr="00145BFF">
        <w:rPr>
          <w:rFonts w:ascii="Times New Roman" w:hAnsi="Times New Roman" w:cs="Times New Roman"/>
          <w:sz w:val="24"/>
          <w:szCs w:val="24"/>
        </w:rPr>
        <w:t xml:space="preserve">consequence of tissue and nerve dissection.  A distension of the bladder was performed following 60 minutes equilibration to ensure no </w:t>
      </w:r>
      <w:r w:rsidR="00907C44" w:rsidRPr="00145BFF">
        <w:rPr>
          <w:rFonts w:ascii="Times New Roman" w:hAnsi="Times New Roman" w:cs="Times New Roman"/>
          <w:sz w:val="24"/>
          <w:szCs w:val="24"/>
        </w:rPr>
        <w:lastRenderedPageBreak/>
        <w:t xml:space="preserve">demise of the afferent nerve response or disruption of bladder filling or emptying during the equilibration period.  </w:t>
      </w:r>
    </w:p>
    <w:p w:rsidR="00A5743E" w:rsidRPr="00145BFF" w:rsidRDefault="00907C44" w:rsidP="00145BFF">
      <w:pPr>
        <w:spacing w:line="360" w:lineRule="auto"/>
        <w:rPr>
          <w:rFonts w:ascii="Times New Roman" w:hAnsi="Times New Roman" w:cs="Times New Roman"/>
          <w:sz w:val="24"/>
          <w:szCs w:val="24"/>
        </w:rPr>
      </w:pPr>
      <w:r w:rsidRPr="00145BFF">
        <w:rPr>
          <w:rFonts w:ascii="Times New Roman" w:hAnsi="Times New Roman" w:cs="Times New Roman"/>
          <w:sz w:val="24"/>
          <w:szCs w:val="24"/>
        </w:rPr>
        <w:t>At this point assuming all parameters</w:t>
      </w:r>
      <w:r w:rsidR="008E1F4D" w:rsidRPr="00145BFF">
        <w:rPr>
          <w:rFonts w:ascii="Times New Roman" w:hAnsi="Times New Roman" w:cs="Times New Roman"/>
          <w:sz w:val="24"/>
          <w:szCs w:val="24"/>
        </w:rPr>
        <w:t xml:space="preserve"> were stable, </w:t>
      </w:r>
      <w:r w:rsidRPr="00145BFF">
        <w:rPr>
          <w:rFonts w:ascii="Times New Roman" w:hAnsi="Times New Roman" w:cs="Times New Roman"/>
          <w:sz w:val="24"/>
          <w:szCs w:val="24"/>
        </w:rPr>
        <w:t>no further adjustments to the recording preparation or threshold determination for afferent nerve recording</w:t>
      </w:r>
      <w:r w:rsidR="008E1F4D" w:rsidRPr="00145BFF">
        <w:rPr>
          <w:rFonts w:ascii="Times New Roman" w:hAnsi="Times New Roman" w:cs="Times New Roman"/>
          <w:sz w:val="24"/>
          <w:szCs w:val="24"/>
        </w:rPr>
        <w:t xml:space="preserve"> were performed</w:t>
      </w:r>
      <w:r w:rsidRPr="00145BFF">
        <w:rPr>
          <w:rFonts w:ascii="Times New Roman" w:hAnsi="Times New Roman" w:cs="Times New Roman"/>
          <w:sz w:val="24"/>
          <w:szCs w:val="24"/>
        </w:rPr>
        <w:t xml:space="preserve">.   </w:t>
      </w:r>
    </w:p>
    <w:p w:rsidR="00836DAE" w:rsidRPr="00145BFF" w:rsidRDefault="00A5743E" w:rsidP="00145BFF">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Before application of any experimental solutions, three control distensions were performed displaying reproducibility in all assessed parameters, </w:t>
      </w:r>
      <w:r w:rsidR="00907C44" w:rsidRPr="00145BFF">
        <w:rPr>
          <w:rFonts w:ascii="Times New Roman" w:hAnsi="Times New Roman" w:cs="Times New Roman"/>
          <w:sz w:val="24"/>
          <w:szCs w:val="24"/>
        </w:rPr>
        <w:t>i.e.</w:t>
      </w:r>
      <w:r w:rsidRPr="00145BFF">
        <w:rPr>
          <w:rFonts w:ascii="Times New Roman" w:hAnsi="Times New Roman" w:cs="Times New Roman"/>
          <w:sz w:val="24"/>
          <w:szCs w:val="24"/>
        </w:rPr>
        <w:t xml:space="preserve"> compliance and afferent nerve firing</w:t>
      </w:r>
      <w:r w:rsidR="00F23640" w:rsidRPr="00145BFF">
        <w:rPr>
          <w:rFonts w:ascii="Times New Roman" w:hAnsi="Times New Roman" w:cs="Times New Roman"/>
          <w:sz w:val="24"/>
          <w:szCs w:val="24"/>
        </w:rPr>
        <w:t xml:space="preserve"> in response to distension and at baseline</w:t>
      </w:r>
      <w:r w:rsidRPr="00145BFF">
        <w:rPr>
          <w:rFonts w:ascii="Times New Roman" w:hAnsi="Times New Roman" w:cs="Times New Roman"/>
          <w:sz w:val="24"/>
          <w:szCs w:val="24"/>
        </w:rPr>
        <w:t xml:space="preserve">.  </w:t>
      </w:r>
    </w:p>
    <w:p w:rsidR="00C93ED2" w:rsidRPr="00145BFF" w:rsidRDefault="00C93ED2" w:rsidP="00145BFF">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Throughout all experiments in this thesis, </w:t>
      </w:r>
      <w:r w:rsidR="00836DAE" w:rsidRPr="00145BFF">
        <w:rPr>
          <w:rFonts w:ascii="Times New Roman" w:hAnsi="Times New Roman" w:cs="Times New Roman"/>
          <w:sz w:val="24"/>
          <w:szCs w:val="24"/>
        </w:rPr>
        <w:t>distension of the bladder was performed</w:t>
      </w:r>
      <w:r w:rsidR="00D5169F" w:rsidRPr="00145BFF">
        <w:rPr>
          <w:rFonts w:ascii="Times New Roman" w:hAnsi="Times New Roman" w:cs="Times New Roman"/>
          <w:sz w:val="24"/>
          <w:szCs w:val="24"/>
        </w:rPr>
        <w:t xml:space="preserve"> every 10 minutes</w:t>
      </w:r>
      <w:r w:rsidR="00836DAE" w:rsidRPr="00145BFF">
        <w:rPr>
          <w:rFonts w:ascii="Times New Roman" w:hAnsi="Times New Roman" w:cs="Times New Roman"/>
          <w:sz w:val="24"/>
          <w:szCs w:val="24"/>
        </w:rPr>
        <w:t xml:space="preserve"> by closure of the outflow tap and perfusion of the intraluminal solution at 100µl/min, to a maximum IP of 50mmHg</w:t>
      </w:r>
      <w:r w:rsidR="00D5169F" w:rsidRPr="00145BFF">
        <w:rPr>
          <w:rFonts w:ascii="Times New Roman" w:hAnsi="Times New Roman" w:cs="Times New Roman"/>
          <w:sz w:val="24"/>
          <w:szCs w:val="24"/>
        </w:rPr>
        <w:t xml:space="preserve">, </w:t>
      </w:r>
      <w:r w:rsidR="00836DAE" w:rsidRPr="00145BFF">
        <w:rPr>
          <w:rFonts w:ascii="Times New Roman" w:hAnsi="Times New Roman" w:cs="Times New Roman"/>
          <w:sz w:val="24"/>
          <w:szCs w:val="24"/>
        </w:rPr>
        <w:t>at which point the outflow tap was opened and the bladd</w:t>
      </w:r>
      <w:r w:rsidR="00D5169F" w:rsidRPr="00145BFF">
        <w:rPr>
          <w:rFonts w:ascii="Times New Roman" w:hAnsi="Times New Roman" w:cs="Times New Roman"/>
          <w:sz w:val="24"/>
          <w:szCs w:val="24"/>
        </w:rPr>
        <w:t>er f</w:t>
      </w:r>
      <w:r w:rsidR="00D97619">
        <w:rPr>
          <w:rFonts w:ascii="Times New Roman" w:hAnsi="Times New Roman" w:cs="Times New Roman"/>
          <w:sz w:val="24"/>
          <w:szCs w:val="24"/>
        </w:rPr>
        <w:t>r</w:t>
      </w:r>
      <w:r w:rsidR="00D5169F" w:rsidRPr="00145BFF">
        <w:rPr>
          <w:rFonts w:ascii="Times New Roman" w:hAnsi="Times New Roman" w:cs="Times New Roman"/>
          <w:sz w:val="24"/>
          <w:szCs w:val="24"/>
        </w:rPr>
        <w:t>eely drained of intr</w:t>
      </w:r>
      <w:r w:rsidR="00836DAE" w:rsidRPr="00145BFF">
        <w:rPr>
          <w:rFonts w:ascii="Times New Roman" w:hAnsi="Times New Roman" w:cs="Times New Roman"/>
          <w:sz w:val="24"/>
          <w:szCs w:val="24"/>
        </w:rPr>
        <w:t>a</w:t>
      </w:r>
      <w:r w:rsidR="00D5169F" w:rsidRPr="00145BFF">
        <w:rPr>
          <w:rFonts w:ascii="Times New Roman" w:hAnsi="Times New Roman" w:cs="Times New Roman"/>
          <w:sz w:val="24"/>
          <w:szCs w:val="24"/>
        </w:rPr>
        <w:t>l</w:t>
      </w:r>
      <w:r w:rsidR="00836DAE" w:rsidRPr="00145BFF">
        <w:rPr>
          <w:rFonts w:ascii="Times New Roman" w:hAnsi="Times New Roman" w:cs="Times New Roman"/>
          <w:sz w:val="24"/>
          <w:szCs w:val="24"/>
        </w:rPr>
        <w:t>uminal fluid.  T</w:t>
      </w:r>
      <w:r w:rsidR="00A5743E" w:rsidRPr="00145BFF">
        <w:rPr>
          <w:rFonts w:ascii="Times New Roman" w:hAnsi="Times New Roman" w:cs="Times New Roman"/>
          <w:sz w:val="24"/>
          <w:szCs w:val="24"/>
        </w:rPr>
        <w:t xml:space="preserve">he </w:t>
      </w:r>
      <w:r w:rsidR="00836DAE" w:rsidRPr="00145BFF">
        <w:rPr>
          <w:rFonts w:ascii="Times New Roman" w:hAnsi="Times New Roman" w:cs="Times New Roman"/>
          <w:sz w:val="24"/>
          <w:szCs w:val="24"/>
        </w:rPr>
        <w:t>bladder was continuously perfused with the intraluminal solution</w:t>
      </w:r>
      <w:r w:rsidR="00D5169F" w:rsidRPr="00145BFF">
        <w:rPr>
          <w:rFonts w:ascii="Times New Roman" w:hAnsi="Times New Roman" w:cs="Times New Roman"/>
          <w:sz w:val="24"/>
          <w:szCs w:val="24"/>
        </w:rPr>
        <w:t xml:space="preserve"> during the 10 minute </w:t>
      </w:r>
      <w:r w:rsidR="00A5743E" w:rsidRPr="00145BFF">
        <w:rPr>
          <w:rFonts w:ascii="Times New Roman" w:hAnsi="Times New Roman" w:cs="Times New Roman"/>
          <w:sz w:val="24"/>
          <w:szCs w:val="24"/>
        </w:rPr>
        <w:t>period between bladder dis</w:t>
      </w:r>
      <w:r w:rsidRPr="00145BFF">
        <w:rPr>
          <w:rFonts w:ascii="Times New Roman" w:hAnsi="Times New Roman" w:cs="Times New Roman"/>
          <w:sz w:val="24"/>
          <w:szCs w:val="24"/>
        </w:rPr>
        <w:t>tensions</w:t>
      </w:r>
      <w:r w:rsidR="00D5169F" w:rsidRPr="00145BFF">
        <w:rPr>
          <w:rFonts w:ascii="Times New Roman" w:hAnsi="Times New Roman" w:cs="Times New Roman"/>
          <w:sz w:val="24"/>
          <w:szCs w:val="24"/>
        </w:rPr>
        <w:t xml:space="preserve"> at 100 µl/min with no rise in intraluminal pressure ensured by a significantly larger outflow tube on the double lumen catheter relative to the tube for measurement of intraluminal pressure.  Any amendment to this standard procedure is described in the relevant section of this thesis.        </w:t>
      </w:r>
      <w:r w:rsidRPr="00145BFF">
        <w:rPr>
          <w:rFonts w:ascii="Times New Roman" w:hAnsi="Times New Roman" w:cs="Times New Roman"/>
          <w:sz w:val="24"/>
          <w:szCs w:val="24"/>
        </w:rPr>
        <w:t xml:space="preserve"> </w:t>
      </w:r>
    </w:p>
    <w:p w:rsidR="00396AEC" w:rsidRPr="00A56288" w:rsidRDefault="00396AEC" w:rsidP="00A56288">
      <w:pPr>
        <w:spacing w:line="360" w:lineRule="auto"/>
        <w:rPr>
          <w:sz w:val="24"/>
          <w:szCs w:val="24"/>
        </w:rPr>
      </w:pPr>
    </w:p>
    <w:p w:rsidR="00C93ED2" w:rsidRPr="003D699D" w:rsidRDefault="00C93ED2" w:rsidP="003D699D">
      <w:pPr>
        <w:pStyle w:val="Heading2"/>
      </w:pPr>
      <w:r w:rsidRPr="003D699D">
        <w:t xml:space="preserve">Continued </w:t>
      </w:r>
      <w:r w:rsidR="00B3315A" w:rsidRPr="003D699D">
        <w:t>vs.</w:t>
      </w:r>
      <w:r w:rsidRPr="003D699D">
        <w:t xml:space="preserve"> discontinued perfusion during the period between bladder distensions.</w:t>
      </w:r>
    </w:p>
    <w:p w:rsidR="00F5453F" w:rsidRPr="00145BFF" w:rsidRDefault="00F5453F" w:rsidP="00A56288">
      <w:pPr>
        <w:spacing w:line="360" w:lineRule="auto"/>
        <w:rPr>
          <w:rFonts w:ascii="Times New Roman" w:hAnsi="Times New Roman" w:cs="Times New Roman"/>
          <w:sz w:val="24"/>
        </w:rPr>
      </w:pPr>
      <w:r w:rsidRPr="00145BFF">
        <w:rPr>
          <w:rFonts w:ascii="Times New Roman" w:hAnsi="Times New Roman" w:cs="Times New Roman"/>
          <w:sz w:val="24"/>
        </w:rPr>
        <w:t xml:space="preserve">During set-up and equilibration of the preparation, the bladder was not continuously perfused with the saline solution. </w:t>
      </w:r>
    </w:p>
    <w:p w:rsidR="00F5453F" w:rsidRPr="00145BFF" w:rsidRDefault="00C93ED2"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In order to allow continued</w:t>
      </w:r>
      <w:r w:rsidR="00F5453F" w:rsidRPr="00145BFF">
        <w:rPr>
          <w:rFonts w:ascii="Times New Roman" w:hAnsi="Times New Roman" w:cs="Times New Roman"/>
          <w:sz w:val="24"/>
          <w:szCs w:val="24"/>
        </w:rPr>
        <w:t xml:space="preserve"> and maximum</w:t>
      </w:r>
      <w:r w:rsidRPr="00145BFF">
        <w:rPr>
          <w:rFonts w:ascii="Times New Roman" w:hAnsi="Times New Roman" w:cs="Times New Roman"/>
          <w:sz w:val="24"/>
          <w:szCs w:val="24"/>
        </w:rPr>
        <w:t xml:space="preserve"> exposure of the bladder to certain pharmacological agents</w:t>
      </w:r>
      <w:r w:rsidR="00F72F0C" w:rsidRPr="00145BFF">
        <w:rPr>
          <w:rFonts w:ascii="Times New Roman" w:hAnsi="Times New Roman" w:cs="Times New Roman"/>
          <w:sz w:val="24"/>
          <w:szCs w:val="24"/>
        </w:rPr>
        <w:t xml:space="preserve"> in this thesis</w:t>
      </w:r>
      <w:r w:rsidRPr="00145BFF">
        <w:rPr>
          <w:rFonts w:ascii="Times New Roman" w:hAnsi="Times New Roman" w:cs="Times New Roman"/>
          <w:sz w:val="24"/>
          <w:szCs w:val="24"/>
        </w:rPr>
        <w:t>, it was necessary to continuously perfuse the lumen of the bladder during the 10 minutes between bladder distensions.</w:t>
      </w:r>
      <w:r w:rsidR="00F5453F" w:rsidRPr="00145BFF">
        <w:rPr>
          <w:rFonts w:ascii="Times New Roman" w:hAnsi="Times New Roman" w:cs="Times New Roman"/>
          <w:sz w:val="24"/>
          <w:szCs w:val="24"/>
        </w:rPr>
        <w:t xml:space="preserve">  In order to control for this, during the control period the bladder</w:t>
      </w:r>
      <w:r w:rsidR="000B2B47" w:rsidRPr="00145BFF">
        <w:rPr>
          <w:rFonts w:ascii="Times New Roman" w:hAnsi="Times New Roman" w:cs="Times New Roman"/>
          <w:sz w:val="24"/>
          <w:szCs w:val="24"/>
        </w:rPr>
        <w:t xml:space="preserve"> lumen</w:t>
      </w:r>
      <w:r w:rsidR="00F5453F" w:rsidRPr="00145BFF">
        <w:rPr>
          <w:rFonts w:ascii="Times New Roman" w:hAnsi="Times New Roman" w:cs="Times New Roman"/>
          <w:sz w:val="24"/>
          <w:szCs w:val="24"/>
        </w:rPr>
        <w:t xml:space="preserve"> was continuously perfused at 100 µ</w:t>
      </w:r>
      <w:r w:rsidR="000B2B47" w:rsidRPr="00145BFF">
        <w:rPr>
          <w:rFonts w:ascii="Times New Roman" w:hAnsi="Times New Roman" w:cs="Times New Roman"/>
          <w:sz w:val="24"/>
          <w:szCs w:val="24"/>
        </w:rPr>
        <w:t>l/min during control periods.</w:t>
      </w:r>
      <w:r w:rsidR="00F5453F" w:rsidRPr="00145BFF">
        <w:rPr>
          <w:rFonts w:ascii="Times New Roman" w:hAnsi="Times New Roman" w:cs="Times New Roman"/>
          <w:sz w:val="24"/>
          <w:szCs w:val="24"/>
        </w:rPr>
        <w:t xml:space="preserve">    </w:t>
      </w:r>
    </w:p>
    <w:p w:rsidR="00B3315A" w:rsidRPr="00145BFF" w:rsidRDefault="000B2B47"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To</w:t>
      </w:r>
      <w:r w:rsidR="00C93ED2" w:rsidRPr="00145BFF">
        <w:rPr>
          <w:rFonts w:ascii="Times New Roman" w:hAnsi="Times New Roman" w:cs="Times New Roman"/>
          <w:sz w:val="24"/>
          <w:szCs w:val="24"/>
        </w:rPr>
        <w:t xml:space="preserve"> achieve</w:t>
      </w:r>
      <w:r w:rsidRPr="00145BFF">
        <w:rPr>
          <w:rFonts w:ascii="Times New Roman" w:hAnsi="Times New Roman" w:cs="Times New Roman"/>
          <w:sz w:val="24"/>
          <w:szCs w:val="24"/>
        </w:rPr>
        <w:t xml:space="preserve"> continuous perfusion of the bladder</w:t>
      </w:r>
      <w:r w:rsidR="00C93ED2" w:rsidRPr="00145BFF">
        <w:rPr>
          <w:rFonts w:ascii="Times New Roman" w:hAnsi="Times New Roman" w:cs="Times New Roman"/>
          <w:sz w:val="24"/>
          <w:szCs w:val="24"/>
        </w:rPr>
        <w:t xml:space="preserve"> without causing bladder distension, it was important to </w:t>
      </w:r>
      <w:r w:rsidR="00B3315A" w:rsidRPr="00145BFF">
        <w:rPr>
          <w:rFonts w:ascii="Times New Roman" w:hAnsi="Times New Roman" w:cs="Times New Roman"/>
          <w:sz w:val="24"/>
          <w:szCs w:val="24"/>
        </w:rPr>
        <w:t>ensure that the outflow catheter was significantly large enough to allow efficient and complete drainage whilst the bladder was continually filled by the infusion pump</w:t>
      </w:r>
      <w:r w:rsidR="00D5169F" w:rsidRPr="00145BFF">
        <w:rPr>
          <w:rFonts w:ascii="Times New Roman" w:hAnsi="Times New Roman" w:cs="Times New Roman"/>
          <w:sz w:val="24"/>
          <w:szCs w:val="24"/>
        </w:rPr>
        <w:t xml:space="preserve"> at 100 µl/min</w:t>
      </w:r>
      <w:r w:rsidR="00B3315A" w:rsidRPr="00145BFF">
        <w:rPr>
          <w:rFonts w:ascii="Times New Roman" w:hAnsi="Times New Roman" w:cs="Times New Roman"/>
          <w:sz w:val="24"/>
          <w:szCs w:val="24"/>
        </w:rPr>
        <w:t xml:space="preserve"> via the urethral catheter. Continuous intraluminal perfusion was used</w:t>
      </w:r>
      <w:r w:rsidR="00F72F0C" w:rsidRPr="00145BFF">
        <w:rPr>
          <w:rFonts w:ascii="Times New Roman" w:hAnsi="Times New Roman" w:cs="Times New Roman"/>
          <w:sz w:val="24"/>
          <w:szCs w:val="24"/>
        </w:rPr>
        <w:t xml:space="preserve"> throughout this thesis</w:t>
      </w:r>
      <w:r w:rsidR="00B3315A" w:rsidRPr="00145BFF">
        <w:rPr>
          <w:rFonts w:ascii="Times New Roman" w:hAnsi="Times New Roman" w:cs="Times New Roman"/>
          <w:sz w:val="24"/>
          <w:szCs w:val="24"/>
        </w:rPr>
        <w:t>, unless otherwise stated in experimental protocols in the</w:t>
      </w:r>
      <w:r w:rsidR="00F5453F" w:rsidRPr="00145BFF">
        <w:rPr>
          <w:rFonts w:ascii="Times New Roman" w:hAnsi="Times New Roman" w:cs="Times New Roman"/>
          <w:sz w:val="24"/>
          <w:szCs w:val="24"/>
        </w:rPr>
        <w:t xml:space="preserve"> individual</w:t>
      </w:r>
      <w:r w:rsidR="00B3315A" w:rsidRPr="00145BFF">
        <w:rPr>
          <w:rFonts w:ascii="Times New Roman" w:hAnsi="Times New Roman" w:cs="Times New Roman"/>
          <w:sz w:val="24"/>
          <w:szCs w:val="24"/>
        </w:rPr>
        <w:t xml:space="preserve"> results sections.</w:t>
      </w:r>
    </w:p>
    <w:p w:rsidR="00E065A3" w:rsidRDefault="00B3315A" w:rsidP="00A56288">
      <w:pPr>
        <w:spacing w:line="360" w:lineRule="auto"/>
        <w:rPr>
          <w:sz w:val="24"/>
          <w:szCs w:val="24"/>
        </w:rPr>
      </w:pPr>
      <w:r w:rsidRPr="00A56288">
        <w:rPr>
          <w:sz w:val="24"/>
          <w:szCs w:val="24"/>
        </w:rPr>
        <w:t xml:space="preserve"> </w:t>
      </w:r>
    </w:p>
    <w:p w:rsidR="00400A78" w:rsidRPr="00A56288" w:rsidRDefault="00E065A3" w:rsidP="003D699D">
      <w:pPr>
        <w:pStyle w:val="Heading1"/>
      </w:pPr>
      <w:r w:rsidRPr="00A56288">
        <w:lastRenderedPageBreak/>
        <w:t>2.3 Drugs, dilutions and their application</w:t>
      </w:r>
    </w:p>
    <w:p w:rsidR="00E065A3" w:rsidRPr="00A56288" w:rsidRDefault="00E065A3" w:rsidP="003D699D"/>
    <w:p w:rsidR="00CC1666" w:rsidRDefault="00CC1666" w:rsidP="003D699D">
      <w:pPr>
        <w:pStyle w:val="Heading2"/>
      </w:pPr>
      <w:r w:rsidRPr="00A56288">
        <w:t>Drugs</w:t>
      </w:r>
    </w:p>
    <w:p w:rsidR="003D699D" w:rsidRPr="003D699D" w:rsidRDefault="003D699D" w:rsidP="003D699D"/>
    <w:p w:rsidR="004A6D5F" w:rsidRPr="00145BFF" w:rsidRDefault="00CC1666"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Drugs were obtained from either Sigma-Aldrich (UK), or Tocris Bioscience (Bristol, UK), and stored according to manufacturer specifications until use.  </w:t>
      </w:r>
      <w:r w:rsidR="004A6D5F" w:rsidRPr="00145BFF">
        <w:rPr>
          <w:rFonts w:ascii="Times New Roman" w:hAnsi="Times New Roman" w:cs="Times New Roman"/>
          <w:sz w:val="24"/>
          <w:szCs w:val="24"/>
        </w:rPr>
        <w:t xml:space="preserve">The concentrations used were determined using data in the literature, or derived from preliminary laboratory experiments.   </w:t>
      </w:r>
    </w:p>
    <w:p w:rsidR="00E065A3" w:rsidRDefault="00E065A3" w:rsidP="003D699D">
      <w:pPr>
        <w:pStyle w:val="Heading2"/>
      </w:pPr>
      <w:r w:rsidRPr="00A56288">
        <w:t>Solubility and dilution</w:t>
      </w:r>
    </w:p>
    <w:p w:rsidR="003D699D" w:rsidRPr="003D699D" w:rsidRDefault="003D699D" w:rsidP="003D699D"/>
    <w:p w:rsidR="009116B5" w:rsidRPr="00145BFF" w:rsidRDefault="00E065A3"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Data from the drug manufacturer was used to determine </w:t>
      </w:r>
      <w:r w:rsidR="004A6D5F" w:rsidRPr="00145BFF">
        <w:rPr>
          <w:rFonts w:ascii="Times New Roman" w:hAnsi="Times New Roman" w:cs="Times New Roman"/>
          <w:sz w:val="24"/>
          <w:szCs w:val="24"/>
        </w:rPr>
        <w:t xml:space="preserve">solubility, and used to dilute the drug to a stock concentration.  </w:t>
      </w:r>
    </w:p>
    <w:p w:rsidR="009116B5" w:rsidRPr="00145BFF" w:rsidRDefault="009116B5"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The stock solution was then further dissolved in either isotonic saline or Krebs- bicarbonate solution, </w:t>
      </w:r>
      <w:r w:rsidR="007B37E0" w:rsidRPr="00145BFF">
        <w:rPr>
          <w:rFonts w:ascii="Times New Roman" w:hAnsi="Times New Roman" w:cs="Times New Roman"/>
          <w:sz w:val="24"/>
          <w:szCs w:val="24"/>
        </w:rPr>
        <w:t>for intraluminal and extraluminal application respectively.</w:t>
      </w:r>
      <w:r w:rsidRPr="00145BFF">
        <w:rPr>
          <w:rFonts w:ascii="Times New Roman" w:hAnsi="Times New Roman" w:cs="Times New Roman"/>
          <w:sz w:val="24"/>
          <w:szCs w:val="24"/>
        </w:rPr>
        <w:t xml:space="preserve">  </w:t>
      </w:r>
    </w:p>
    <w:p w:rsidR="009116B5" w:rsidRPr="00145BFF" w:rsidRDefault="001A0C03" w:rsidP="00A56288">
      <w:pPr>
        <w:spacing w:line="360" w:lineRule="auto"/>
        <w:rPr>
          <w:rFonts w:ascii="Times New Roman" w:hAnsi="Times New Roman" w:cs="Times New Roman"/>
          <w:sz w:val="24"/>
          <w:szCs w:val="24"/>
        </w:rPr>
      </w:pPr>
      <w:r>
        <w:rPr>
          <w:rFonts w:ascii="Times New Roman" w:hAnsi="Times New Roman" w:cs="Times New Roman"/>
          <w:sz w:val="24"/>
          <w:szCs w:val="24"/>
        </w:rPr>
        <w:t>For clarity, s</w:t>
      </w:r>
      <w:r w:rsidR="007B37E0" w:rsidRPr="00145BFF">
        <w:rPr>
          <w:rFonts w:ascii="Times New Roman" w:hAnsi="Times New Roman" w:cs="Times New Roman"/>
          <w:sz w:val="24"/>
          <w:szCs w:val="24"/>
        </w:rPr>
        <w:t>pecific details for each drug used in this thesis can be found in</w:t>
      </w:r>
      <w:r w:rsidR="00F16880" w:rsidRPr="00145BFF">
        <w:rPr>
          <w:rFonts w:ascii="Times New Roman" w:hAnsi="Times New Roman" w:cs="Times New Roman"/>
          <w:sz w:val="24"/>
          <w:szCs w:val="24"/>
        </w:rPr>
        <w:t xml:space="preserve"> each individual chapter.</w:t>
      </w:r>
      <w:r w:rsidR="004A6D5F" w:rsidRPr="00145BFF">
        <w:rPr>
          <w:rFonts w:ascii="Times New Roman" w:hAnsi="Times New Roman" w:cs="Times New Roman"/>
          <w:sz w:val="24"/>
          <w:szCs w:val="24"/>
        </w:rPr>
        <w:t xml:space="preserve"> </w:t>
      </w:r>
    </w:p>
    <w:p w:rsidR="00A13A3F" w:rsidRDefault="00A13A3F" w:rsidP="00A13A3F">
      <w:pPr>
        <w:pStyle w:val="Heading2"/>
      </w:pPr>
      <w:r w:rsidRPr="00A56288">
        <w:t>Intraluminal drug application</w:t>
      </w:r>
    </w:p>
    <w:p w:rsidR="00A13A3F" w:rsidRPr="003D699D" w:rsidRDefault="00A13A3F" w:rsidP="00A13A3F"/>
    <w:p w:rsidR="00A13A3F" w:rsidRPr="00145BFF" w:rsidRDefault="00A13A3F" w:rsidP="00A13A3F">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Drug/solution application to the bladder lumen and urothelial surface was achieved by dilution of the drug in the syringe solution, isotonic saline, unless otherwise stated.  All drugs could be applied continually in this manner via the urethral catheter at a stable rate (100ul-min), without causing bladder distension if the tap on the outflow port was left open. </w:t>
      </w:r>
    </w:p>
    <w:p w:rsidR="00A13A3F" w:rsidRDefault="00A13A3F" w:rsidP="00A13A3F">
      <w:pPr>
        <w:pStyle w:val="Heading2"/>
      </w:pPr>
      <w:r w:rsidRPr="00A56288">
        <w:t>Extraluminal drug application</w:t>
      </w:r>
    </w:p>
    <w:p w:rsidR="00A13A3F" w:rsidRPr="003D699D" w:rsidRDefault="00A13A3F" w:rsidP="00A13A3F"/>
    <w:p w:rsidR="00A13A3F" w:rsidRPr="00145BFF" w:rsidRDefault="00A13A3F" w:rsidP="00A13A3F">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Application of drugs to the extraluminal surface of the bladder was achieved by diluting the drug in the Krebs solution and allowing it to perfuse into the </w:t>
      </w:r>
      <w:r w:rsidR="00145BFF" w:rsidRPr="00145BFF">
        <w:rPr>
          <w:rFonts w:ascii="Times New Roman" w:hAnsi="Times New Roman" w:cs="Times New Roman"/>
          <w:sz w:val="24"/>
          <w:szCs w:val="24"/>
        </w:rPr>
        <w:t>bath.</w:t>
      </w:r>
      <w:r w:rsidR="00145BFF">
        <w:rPr>
          <w:rFonts w:ascii="Times New Roman" w:hAnsi="Times New Roman" w:cs="Times New Roman"/>
          <w:sz w:val="24"/>
          <w:szCs w:val="24"/>
        </w:rPr>
        <w:t xml:space="preserve">  </w:t>
      </w:r>
      <w:r w:rsidRPr="00145BFF">
        <w:rPr>
          <w:rFonts w:ascii="Times New Roman" w:hAnsi="Times New Roman" w:cs="Times New Roman"/>
          <w:sz w:val="24"/>
          <w:szCs w:val="24"/>
        </w:rPr>
        <w:t>In the case of the low Ca</w:t>
      </w:r>
      <w:r w:rsidRPr="00145BFF">
        <w:rPr>
          <w:rFonts w:ascii="Times New Roman" w:hAnsi="Times New Roman" w:cs="Times New Roman"/>
          <w:sz w:val="24"/>
          <w:szCs w:val="24"/>
          <w:vertAlign w:val="superscript"/>
        </w:rPr>
        <w:t>2+</w:t>
      </w:r>
      <w:r w:rsidRPr="00145BFF">
        <w:rPr>
          <w:rFonts w:ascii="Times New Roman" w:hAnsi="Times New Roman" w:cs="Times New Roman"/>
          <w:sz w:val="24"/>
          <w:szCs w:val="24"/>
        </w:rPr>
        <w:t xml:space="preserve"> experiments, the external Krebs solution was replaced via bath perfusion with a low Ca</w:t>
      </w:r>
      <w:r w:rsidRPr="00145BFF">
        <w:rPr>
          <w:rFonts w:ascii="Times New Roman" w:hAnsi="Times New Roman" w:cs="Times New Roman"/>
          <w:sz w:val="24"/>
          <w:szCs w:val="24"/>
          <w:vertAlign w:val="superscript"/>
        </w:rPr>
        <w:t>2+</w:t>
      </w:r>
      <w:r w:rsidRPr="00145BFF">
        <w:rPr>
          <w:rFonts w:ascii="Times New Roman" w:hAnsi="Times New Roman" w:cs="Times New Roman"/>
          <w:sz w:val="24"/>
          <w:szCs w:val="24"/>
        </w:rPr>
        <w:t xml:space="preserve"> Krebs bicarbonate solution previo</w:t>
      </w:r>
      <w:r w:rsidR="00145BFF">
        <w:rPr>
          <w:rFonts w:ascii="Times New Roman" w:hAnsi="Times New Roman" w:cs="Times New Roman"/>
          <w:sz w:val="24"/>
          <w:szCs w:val="24"/>
        </w:rPr>
        <w:t>usly bubbled with carbogen (95%O</w:t>
      </w:r>
      <w:r w:rsidRPr="00145BFF">
        <w:rPr>
          <w:rFonts w:ascii="Times New Roman" w:hAnsi="Times New Roman" w:cs="Times New Roman"/>
          <w:sz w:val="24"/>
          <w:szCs w:val="24"/>
          <w:vertAlign w:val="subscript"/>
        </w:rPr>
        <w:t>2</w:t>
      </w:r>
      <w:r w:rsidRPr="00145BFF">
        <w:rPr>
          <w:rFonts w:ascii="Times New Roman" w:hAnsi="Times New Roman" w:cs="Times New Roman"/>
          <w:sz w:val="24"/>
          <w:szCs w:val="24"/>
        </w:rPr>
        <w:t>/5%CO</w:t>
      </w:r>
      <w:r w:rsidRPr="00145BFF">
        <w:rPr>
          <w:rFonts w:ascii="Times New Roman" w:hAnsi="Times New Roman" w:cs="Times New Roman"/>
          <w:sz w:val="24"/>
          <w:szCs w:val="24"/>
          <w:vertAlign w:val="subscript"/>
        </w:rPr>
        <w:t>2</w:t>
      </w:r>
      <w:r w:rsidRPr="00145BFF">
        <w:rPr>
          <w:rFonts w:ascii="Times New Roman" w:hAnsi="Times New Roman" w:cs="Times New Roman"/>
          <w:sz w:val="24"/>
          <w:szCs w:val="24"/>
        </w:rPr>
        <w:t xml:space="preserve">) to ensure constant pH and oxygenation.     </w:t>
      </w:r>
    </w:p>
    <w:p w:rsidR="00A13A3F" w:rsidRPr="00145BFF" w:rsidRDefault="00A13A3F" w:rsidP="00A13A3F">
      <w:pPr>
        <w:spacing w:line="360" w:lineRule="auto"/>
        <w:rPr>
          <w:rFonts w:ascii="Times New Roman" w:hAnsi="Times New Roman" w:cs="Times New Roman"/>
          <w:sz w:val="24"/>
          <w:szCs w:val="24"/>
        </w:rPr>
      </w:pPr>
      <w:r w:rsidRPr="00145BFF">
        <w:rPr>
          <w:rFonts w:ascii="Times New Roman" w:hAnsi="Times New Roman" w:cs="Times New Roman"/>
          <w:sz w:val="24"/>
          <w:szCs w:val="24"/>
        </w:rPr>
        <w:t>Specific details regarding timing of drug exposure and dilution are described individually in each chapter.</w:t>
      </w:r>
    </w:p>
    <w:p w:rsidR="00F23640" w:rsidRPr="00A56288" w:rsidRDefault="00F23640" w:rsidP="003D699D">
      <w:pPr>
        <w:pStyle w:val="Heading1"/>
        <w:rPr>
          <w:rFonts w:cstheme="minorHAnsi"/>
        </w:rPr>
      </w:pPr>
      <w:r w:rsidRPr="00A56288">
        <w:rPr>
          <w:rFonts w:cstheme="minorHAnsi"/>
        </w:rPr>
        <w:lastRenderedPageBreak/>
        <w:t xml:space="preserve">2.4 </w:t>
      </w:r>
      <w:r w:rsidR="00C34498" w:rsidRPr="00A56288">
        <w:rPr>
          <w:rFonts w:cstheme="minorHAnsi"/>
        </w:rPr>
        <w:t>Statistical a</w:t>
      </w:r>
      <w:r w:rsidRPr="00A56288">
        <w:rPr>
          <w:rFonts w:cstheme="minorHAnsi"/>
        </w:rPr>
        <w:t>nalysis of data obtained from electrophysiology recordings</w:t>
      </w:r>
    </w:p>
    <w:p w:rsidR="00F23640" w:rsidRPr="00A56288" w:rsidRDefault="00F23640" w:rsidP="00A56288">
      <w:pPr>
        <w:spacing w:line="360" w:lineRule="auto"/>
      </w:pPr>
    </w:p>
    <w:p w:rsidR="00D05B92" w:rsidRDefault="00F23640"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The in vitro preparation described enabled the measurement of different parameters simultaneously</w:t>
      </w:r>
      <w:r w:rsidR="004F4266" w:rsidRPr="00145BFF">
        <w:rPr>
          <w:rFonts w:ascii="Times New Roman" w:hAnsi="Times New Roman" w:cs="Times New Roman"/>
          <w:sz w:val="24"/>
          <w:szCs w:val="24"/>
        </w:rPr>
        <w:t>, providing experimental evidence to give insight into both neuronal and muscular properties of the bladder.</w:t>
      </w:r>
      <w:r w:rsidR="00E06C78" w:rsidRPr="00145BFF">
        <w:rPr>
          <w:rFonts w:ascii="Times New Roman" w:hAnsi="Times New Roman" w:cs="Times New Roman"/>
          <w:sz w:val="24"/>
          <w:szCs w:val="24"/>
        </w:rPr>
        <w:t xml:space="preserve"> </w:t>
      </w:r>
    </w:p>
    <w:p w:rsidR="00B62F79" w:rsidRPr="00A56288" w:rsidRDefault="00B62F79" w:rsidP="00A56288">
      <w:pPr>
        <w:spacing w:line="360" w:lineRule="auto"/>
        <w:rPr>
          <w:sz w:val="24"/>
          <w:szCs w:val="24"/>
        </w:rPr>
      </w:pPr>
    </w:p>
    <w:p w:rsidR="00E51902" w:rsidRDefault="00FB505C" w:rsidP="003D699D">
      <w:pPr>
        <w:pStyle w:val="Heading2"/>
      </w:pPr>
      <w:r w:rsidRPr="00FB505C">
        <w:t>Mean ba</w:t>
      </w:r>
      <w:r w:rsidR="00E51902" w:rsidRPr="00FB505C">
        <w:t>seline afferent</w:t>
      </w:r>
      <w:r w:rsidR="00E51902" w:rsidRPr="00A56288">
        <w:t xml:space="preserve"> nerve firing</w:t>
      </w:r>
    </w:p>
    <w:p w:rsidR="00145BFF" w:rsidRPr="00145BFF" w:rsidRDefault="00145BFF" w:rsidP="00145BFF"/>
    <w:p w:rsidR="00FB505C" w:rsidRDefault="00E51902"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Baseline nerve activity was</w:t>
      </w:r>
      <w:r w:rsidR="00FB505C">
        <w:rPr>
          <w:rFonts w:ascii="Times New Roman" w:hAnsi="Times New Roman" w:cs="Times New Roman"/>
          <w:sz w:val="24"/>
          <w:szCs w:val="24"/>
        </w:rPr>
        <w:t xml:space="preserve"> determined</w:t>
      </w:r>
      <w:r w:rsidRPr="00145BFF">
        <w:rPr>
          <w:rFonts w:ascii="Times New Roman" w:hAnsi="Times New Roman" w:cs="Times New Roman"/>
          <w:sz w:val="24"/>
          <w:szCs w:val="24"/>
        </w:rPr>
        <w:t xml:space="preserve"> by </w:t>
      </w:r>
      <w:r w:rsidR="005E5CFA" w:rsidRPr="00145BFF">
        <w:rPr>
          <w:rFonts w:ascii="Times New Roman" w:hAnsi="Times New Roman" w:cs="Times New Roman"/>
          <w:sz w:val="24"/>
          <w:szCs w:val="24"/>
        </w:rPr>
        <w:t>calculation of the</w:t>
      </w:r>
      <w:r w:rsidRPr="00145BFF">
        <w:rPr>
          <w:rFonts w:ascii="Times New Roman" w:hAnsi="Times New Roman" w:cs="Times New Roman"/>
          <w:sz w:val="24"/>
          <w:szCs w:val="24"/>
        </w:rPr>
        <w:t xml:space="preserve"> </w:t>
      </w:r>
      <w:r w:rsidR="00C83326" w:rsidRPr="00145BFF">
        <w:rPr>
          <w:rFonts w:ascii="Times New Roman" w:hAnsi="Times New Roman" w:cs="Times New Roman"/>
          <w:sz w:val="24"/>
          <w:szCs w:val="24"/>
        </w:rPr>
        <w:t>mean</w:t>
      </w:r>
      <w:r w:rsidRPr="00145BFF">
        <w:rPr>
          <w:rFonts w:ascii="Times New Roman" w:hAnsi="Times New Roman" w:cs="Times New Roman"/>
          <w:sz w:val="24"/>
          <w:szCs w:val="24"/>
        </w:rPr>
        <w:t xml:space="preserve"> afferent nerve activity</w:t>
      </w:r>
      <w:r w:rsidR="005E5CFA" w:rsidRPr="00145BFF">
        <w:rPr>
          <w:rFonts w:ascii="Times New Roman" w:hAnsi="Times New Roman" w:cs="Times New Roman"/>
          <w:sz w:val="24"/>
          <w:szCs w:val="24"/>
        </w:rPr>
        <w:t xml:space="preserve"> (imp s</w:t>
      </w:r>
      <w:r w:rsidR="005E5CFA" w:rsidRPr="00145BFF">
        <w:rPr>
          <w:rFonts w:ascii="Times New Roman" w:hAnsi="Times New Roman" w:cs="Times New Roman"/>
          <w:sz w:val="24"/>
          <w:szCs w:val="24"/>
          <w:vertAlign w:val="superscript"/>
        </w:rPr>
        <w:t>-1</w:t>
      </w:r>
      <w:r w:rsidR="005E5CFA" w:rsidRPr="00145BFF">
        <w:rPr>
          <w:rFonts w:ascii="Times New Roman" w:hAnsi="Times New Roman" w:cs="Times New Roman"/>
          <w:sz w:val="24"/>
          <w:szCs w:val="24"/>
        </w:rPr>
        <w:t>) during the</w:t>
      </w:r>
      <w:r w:rsidRPr="00145BFF">
        <w:rPr>
          <w:rFonts w:ascii="Times New Roman" w:hAnsi="Times New Roman" w:cs="Times New Roman"/>
          <w:sz w:val="24"/>
          <w:szCs w:val="24"/>
        </w:rPr>
        <w:t xml:space="preserve"> 300 second </w:t>
      </w:r>
      <w:r w:rsidR="00BD2A53">
        <w:rPr>
          <w:rFonts w:ascii="Times New Roman" w:hAnsi="Times New Roman" w:cs="Times New Roman"/>
          <w:sz w:val="24"/>
          <w:szCs w:val="24"/>
        </w:rPr>
        <w:t xml:space="preserve">(5 minute) </w:t>
      </w:r>
      <w:r w:rsidRPr="00145BFF">
        <w:rPr>
          <w:rFonts w:ascii="Times New Roman" w:hAnsi="Times New Roman" w:cs="Times New Roman"/>
          <w:sz w:val="24"/>
          <w:szCs w:val="24"/>
        </w:rPr>
        <w:t xml:space="preserve">period immediately prior to bladder distension, and then subtracting this value from the afferent nerve discharge </w:t>
      </w:r>
      <w:r w:rsidR="005E5CFA" w:rsidRPr="00145BFF">
        <w:rPr>
          <w:rFonts w:ascii="Times New Roman" w:hAnsi="Times New Roman" w:cs="Times New Roman"/>
          <w:sz w:val="24"/>
          <w:szCs w:val="24"/>
        </w:rPr>
        <w:t>at every</w:t>
      </w:r>
      <w:r w:rsidRPr="00145BFF">
        <w:rPr>
          <w:rFonts w:ascii="Times New Roman" w:hAnsi="Times New Roman" w:cs="Times New Roman"/>
          <w:sz w:val="24"/>
          <w:szCs w:val="24"/>
        </w:rPr>
        <w:t xml:space="preserve"> 5 mmHg increase in intraluminal pressure</w:t>
      </w:r>
      <w:r w:rsidR="005E5CFA" w:rsidRPr="00145BFF">
        <w:rPr>
          <w:rFonts w:ascii="Times New Roman" w:hAnsi="Times New Roman" w:cs="Times New Roman"/>
          <w:sz w:val="24"/>
          <w:szCs w:val="24"/>
        </w:rPr>
        <w:t xml:space="preserve"> during the distension</w:t>
      </w:r>
      <w:r w:rsidRPr="00145BFF">
        <w:rPr>
          <w:rFonts w:ascii="Times New Roman" w:hAnsi="Times New Roman" w:cs="Times New Roman"/>
          <w:sz w:val="24"/>
          <w:szCs w:val="24"/>
        </w:rPr>
        <w:t>, from 0 to 50mmHg.</w:t>
      </w:r>
      <w:r w:rsidR="00F05054">
        <w:rPr>
          <w:rFonts w:ascii="Times New Roman" w:hAnsi="Times New Roman" w:cs="Times New Roman"/>
          <w:sz w:val="24"/>
          <w:szCs w:val="24"/>
        </w:rPr>
        <w:t xml:space="preserve">  </w:t>
      </w:r>
    </w:p>
    <w:p w:rsidR="00E51902" w:rsidRPr="00145BFF" w:rsidRDefault="00FB505C"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Data was plotted as </w:t>
      </w:r>
      <w:r>
        <w:rPr>
          <w:rFonts w:ascii="Times New Roman" w:hAnsi="Times New Roman" w:cs="Times New Roman"/>
          <w:sz w:val="24"/>
          <w:szCs w:val="24"/>
        </w:rPr>
        <w:t>bar graphs of time (mins)  versus afferent nerve firing (imp</w:t>
      </w:r>
      <w:r w:rsidRPr="00145BFF">
        <w:rPr>
          <w:rFonts w:ascii="Times New Roman" w:hAnsi="Times New Roman" w:cs="Times New Roman"/>
          <w:sz w:val="24"/>
          <w:szCs w:val="24"/>
        </w:rPr>
        <w:t xml:space="preserve"> s</w:t>
      </w:r>
      <w:r w:rsidRPr="00145BFF">
        <w:rPr>
          <w:rFonts w:ascii="Times New Roman" w:hAnsi="Times New Roman" w:cs="Times New Roman"/>
          <w:sz w:val="24"/>
          <w:szCs w:val="24"/>
          <w:vertAlign w:val="superscript"/>
        </w:rPr>
        <w:t>-1</w:t>
      </w:r>
      <w:r w:rsidRPr="00145BFF">
        <w:rPr>
          <w:rFonts w:ascii="Times New Roman" w:hAnsi="Times New Roman" w:cs="Times New Roman"/>
          <w:sz w:val="24"/>
          <w:szCs w:val="24"/>
        </w:rPr>
        <w:t>) and statis</w:t>
      </w:r>
      <w:r>
        <w:rPr>
          <w:rFonts w:ascii="Times New Roman" w:hAnsi="Times New Roman" w:cs="Times New Roman"/>
          <w:sz w:val="24"/>
          <w:szCs w:val="24"/>
        </w:rPr>
        <w:t>tical analysis performed using 1</w:t>
      </w:r>
      <w:r w:rsidRPr="00145BFF">
        <w:rPr>
          <w:rFonts w:ascii="Times New Roman" w:hAnsi="Times New Roman" w:cs="Times New Roman"/>
          <w:sz w:val="24"/>
          <w:szCs w:val="24"/>
        </w:rPr>
        <w:t>-way repeated measures ANOVA with Bonferroni post-test, where P&lt;0.05 was deemed statistically significant.</w:t>
      </w:r>
    </w:p>
    <w:p w:rsidR="00E51902" w:rsidRPr="00A56288" w:rsidRDefault="00E51902" w:rsidP="00A56288">
      <w:pPr>
        <w:spacing w:line="360" w:lineRule="auto"/>
        <w:rPr>
          <w:sz w:val="24"/>
          <w:szCs w:val="24"/>
        </w:rPr>
      </w:pPr>
    </w:p>
    <w:p w:rsidR="004F4266" w:rsidRDefault="00F72F0C" w:rsidP="003D699D">
      <w:pPr>
        <w:pStyle w:val="Heading2"/>
      </w:pPr>
      <w:r w:rsidRPr="00A56288">
        <w:t xml:space="preserve">The afferent nerve response </w:t>
      </w:r>
      <w:r w:rsidR="004F4266" w:rsidRPr="00A56288">
        <w:t>to ramp distension</w:t>
      </w:r>
      <w:r w:rsidRPr="00A56288">
        <w:t xml:space="preserve"> of the mouse bladder</w:t>
      </w:r>
    </w:p>
    <w:p w:rsidR="00145BFF" w:rsidRPr="00145BFF" w:rsidRDefault="00145BFF" w:rsidP="00145BFF"/>
    <w:p w:rsidR="004F4266" w:rsidRPr="00145BFF" w:rsidRDefault="004F4266"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Changes in afferent firing in response to bladder distension were expressed as the</w:t>
      </w:r>
      <w:r w:rsidR="007D2D9D" w:rsidRPr="00145BFF">
        <w:rPr>
          <w:rFonts w:ascii="Times New Roman" w:hAnsi="Times New Roman" w:cs="Times New Roman"/>
          <w:sz w:val="24"/>
          <w:szCs w:val="24"/>
        </w:rPr>
        <w:t xml:space="preserve"> change (∆) in</w:t>
      </w:r>
      <w:r w:rsidRPr="00145BFF">
        <w:rPr>
          <w:rFonts w:ascii="Times New Roman" w:hAnsi="Times New Roman" w:cs="Times New Roman"/>
          <w:sz w:val="24"/>
          <w:szCs w:val="24"/>
        </w:rPr>
        <w:t xml:space="preserve"> afferent nerve activity</w:t>
      </w:r>
      <w:r w:rsidR="004B67A0" w:rsidRPr="00145BFF">
        <w:rPr>
          <w:rFonts w:ascii="Times New Roman" w:hAnsi="Times New Roman" w:cs="Times New Roman"/>
          <w:sz w:val="24"/>
          <w:szCs w:val="24"/>
        </w:rPr>
        <w:t xml:space="preserve"> </w:t>
      </w:r>
      <w:r w:rsidR="00D05B92" w:rsidRPr="00145BFF">
        <w:rPr>
          <w:rFonts w:ascii="Times New Roman" w:hAnsi="Times New Roman" w:cs="Times New Roman"/>
          <w:sz w:val="24"/>
          <w:szCs w:val="24"/>
        </w:rPr>
        <w:t xml:space="preserve">per second </w:t>
      </w:r>
      <w:r w:rsidR="007D2D9D" w:rsidRPr="00145BFF">
        <w:rPr>
          <w:rFonts w:ascii="Times New Roman" w:hAnsi="Times New Roman" w:cs="Times New Roman"/>
          <w:sz w:val="24"/>
          <w:szCs w:val="24"/>
        </w:rPr>
        <w:t>from</w:t>
      </w:r>
      <w:r w:rsidRPr="00145BFF">
        <w:rPr>
          <w:rFonts w:ascii="Times New Roman" w:hAnsi="Times New Roman" w:cs="Times New Roman"/>
          <w:sz w:val="24"/>
          <w:szCs w:val="24"/>
        </w:rPr>
        <w:t xml:space="preserve"> baseline</w:t>
      </w:r>
      <w:r w:rsidR="00E82636" w:rsidRPr="00145BFF">
        <w:rPr>
          <w:rFonts w:ascii="Times New Roman" w:hAnsi="Times New Roman" w:cs="Times New Roman"/>
          <w:sz w:val="24"/>
          <w:szCs w:val="24"/>
        </w:rPr>
        <w:t xml:space="preserve"> nerve activity</w:t>
      </w:r>
      <w:r w:rsidR="004B67A0" w:rsidRPr="00145BFF">
        <w:rPr>
          <w:rFonts w:ascii="Times New Roman" w:hAnsi="Times New Roman" w:cs="Times New Roman"/>
          <w:sz w:val="24"/>
          <w:szCs w:val="24"/>
        </w:rPr>
        <w:t xml:space="preserve"> </w:t>
      </w:r>
      <w:r w:rsidR="00FD7E80" w:rsidRPr="00145BFF">
        <w:rPr>
          <w:rFonts w:ascii="Times New Roman" w:hAnsi="Times New Roman" w:cs="Times New Roman"/>
          <w:sz w:val="24"/>
          <w:szCs w:val="24"/>
        </w:rPr>
        <w:t>(imp s</w:t>
      </w:r>
      <w:r w:rsidR="00FD7E80" w:rsidRPr="00145BFF">
        <w:rPr>
          <w:rFonts w:ascii="Times New Roman" w:hAnsi="Times New Roman" w:cs="Times New Roman"/>
          <w:sz w:val="24"/>
          <w:szCs w:val="24"/>
          <w:vertAlign w:val="superscript"/>
        </w:rPr>
        <w:t>-1</w:t>
      </w:r>
      <w:r w:rsidR="00FD7E80" w:rsidRPr="00145BFF">
        <w:rPr>
          <w:rFonts w:ascii="Times New Roman" w:hAnsi="Times New Roman" w:cs="Times New Roman"/>
          <w:sz w:val="24"/>
          <w:szCs w:val="24"/>
        </w:rPr>
        <w:t xml:space="preserve">).  </w:t>
      </w:r>
      <w:r w:rsidR="004B67A0" w:rsidRPr="00145BFF">
        <w:rPr>
          <w:rFonts w:ascii="Times New Roman" w:hAnsi="Times New Roman" w:cs="Times New Roman"/>
          <w:sz w:val="24"/>
          <w:szCs w:val="24"/>
        </w:rPr>
        <w:t xml:space="preserve">Data was plotted as an x/y plot of </w:t>
      </w:r>
      <w:r w:rsidR="00F72F0C" w:rsidRPr="00145BFF">
        <w:rPr>
          <w:rFonts w:ascii="Times New Roman" w:hAnsi="Times New Roman" w:cs="Times New Roman"/>
          <w:sz w:val="24"/>
          <w:szCs w:val="24"/>
        </w:rPr>
        <w:t xml:space="preserve">intraluminal </w:t>
      </w:r>
      <w:r w:rsidR="004B67A0" w:rsidRPr="00145BFF">
        <w:rPr>
          <w:rFonts w:ascii="Times New Roman" w:hAnsi="Times New Roman" w:cs="Times New Roman"/>
          <w:sz w:val="24"/>
          <w:szCs w:val="24"/>
        </w:rPr>
        <w:t xml:space="preserve">pressure (mmHg) </w:t>
      </w:r>
      <w:r w:rsidR="00E06C78" w:rsidRPr="00145BFF">
        <w:rPr>
          <w:rFonts w:ascii="Times New Roman" w:hAnsi="Times New Roman" w:cs="Times New Roman"/>
          <w:sz w:val="24"/>
          <w:szCs w:val="24"/>
        </w:rPr>
        <w:t>and</w:t>
      </w:r>
      <w:r w:rsidR="00FD7E80" w:rsidRPr="00145BFF">
        <w:rPr>
          <w:rFonts w:ascii="Times New Roman" w:hAnsi="Times New Roman" w:cs="Times New Roman"/>
          <w:sz w:val="24"/>
          <w:szCs w:val="24"/>
        </w:rPr>
        <w:t xml:space="preserve"> change in</w:t>
      </w:r>
      <w:r w:rsidR="00E06C78" w:rsidRPr="00145BFF">
        <w:rPr>
          <w:rFonts w:ascii="Times New Roman" w:hAnsi="Times New Roman" w:cs="Times New Roman"/>
          <w:sz w:val="24"/>
          <w:szCs w:val="24"/>
        </w:rPr>
        <w:t xml:space="preserve"> </w:t>
      </w:r>
      <w:r w:rsidR="004B67A0" w:rsidRPr="00145BFF">
        <w:rPr>
          <w:rFonts w:ascii="Times New Roman" w:hAnsi="Times New Roman" w:cs="Times New Roman"/>
          <w:sz w:val="24"/>
          <w:szCs w:val="24"/>
        </w:rPr>
        <w:t>afferent nerve firing</w:t>
      </w:r>
      <w:r w:rsidR="00FD7E80" w:rsidRPr="00145BFF">
        <w:rPr>
          <w:rFonts w:ascii="Times New Roman" w:hAnsi="Times New Roman" w:cs="Times New Roman"/>
          <w:sz w:val="24"/>
          <w:szCs w:val="24"/>
        </w:rPr>
        <w:t xml:space="preserve"> from baseline</w:t>
      </w:r>
      <w:r w:rsidR="004B67A0" w:rsidRPr="00145BFF">
        <w:rPr>
          <w:rFonts w:ascii="Times New Roman" w:hAnsi="Times New Roman" w:cs="Times New Roman"/>
          <w:sz w:val="24"/>
          <w:szCs w:val="24"/>
        </w:rPr>
        <w:t xml:space="preserve"> </w:t>
      </w:r>
      <w:r w:rsidR="00FD7E80" w:rsidRPr="00145BFF">
        <w:rPr>
          <w:rFonts w:ascii="Times New Roman" w:hAnsi="Times New Roman" w:cs="Times New Roman"/>
          <w:sz w:val="24"/>
          <w:szCs w:val="24"/>
        </w:rPr>
        <w:t>(∆ imp s</w:t>
      </w:r>
      <w:r w:rsidR="00FD7E80" w:rsidRPr="00145BFF">
        <w:rPr>
          <w:rFonts w:ascii="Times New Roman" w:hAnsi="Times New Roman" w:cs="Times New Roman"/>
          <w:sz w:val="24"/>
          <w:szCs w:val="24"/>
          <w:vertAlign w:val="superscript"/>
        </w:rPr>
        <w:t>-1</w:t>
      </w:r>
      <w:r w:rsidR="00FD7E80" w:rsidRPr="00145BFF">
        <w:rPr>
          <w:rFonts w:ascii="Times New Roman" w:hAnsi="Times New Roman" w:cs="Times New Roman"/>
          <w:sz w:val="24"/>
          <w:szCs w:val="24"/>
        </w:rPr>
        <w:t xml:space="preserve">) </w:t>
      </w:r>
      <w:r w:rsidR="00FC430E" w:rsidRPr="00145BFF">
        <w:rPr>
          <w:rFonts w:ascii="Times New Roman" w:hAnsi="Times New Roman" w:cs="Times New Roman"/>
          <w:sz w:val="24"/>
          <w:szCs w:val="24"/>
        </w:rPr>
        <w:t xml:space="preserve">and statistical analysis performed using 2-way repeated measures ANOVA with Bonferroni post-test, where P&lt;0.05 was deemed </w:t>
      </w:r>
      <w:r w:rsidR="00F72F0C" w:rsidRPr="00145BFF">
        <w:rPr>
          <w:rFonts w:ascii="Times New Roman" w:hAnsi="Times New Roman" w:cs="Times New Roman"/>
          <w:sz w:val="24"/>
          <w:szCs w:val="24"/>
        </w:rPr>
        <w:t xml:space="preserve">statistically </w:t>
      </w:r>
      <w:r w:rsidR="00FC430E" w:rsidRPr="00145BFF">
        <w:rPr>
          <w:rFonts w:ascii="Times New Roman" w:hAnsi="Times New Roman" w:cs="Times New Roman"/>
          <w:sz w:val="24"/>
          <w:szCs w:val="24"/>
        </w:rPr>
        <w:t>significant</w:t>
      </w:r>
      <w:r w:rsidR="004B67A0" w:rsidRPr="00145BFF">
        <w:rPr>
          <w:rFonts w:ascii="Times New Roman" w:hAnsi="Times New Roman" w:cs="Times New Roman"/>
          <w:sz w:val="24"/>
          <w:szCs w:val="24"/>
        </w:rPr>
        <w:t>.</w:t>
      </w:r>
    </w:p>
    <w:p w:rsidR="004B67A0" w:rsidRPr="00A56288" w:rsidRDefault="004B67A0" w:rsidP="00A56288">
      <w:pPr>
        <w:spacing w:line="360" w:lineRule="auto"/>
        <w:rPr>
          <w:sz w:val="24"/>
          <w:szCs w:val="24"/>
        </w:rPr>
      </w:pPr>
    </w:p>
    <w:p w:rsidR="00B036FF" w:rsidRDefault="00B036FF" w:rsidP="003D699D">
      <w:pPr>
        <w:pStyle w:val="Heading2"/>
      </w:pPr>
      <w:r w:rsidRPr="00A56288">
        <w:t>Bladder compliance</w:t>
      </w:r>
    </w:p>
    <w:p w:rsidR="00145BFF" w:rsidRPr="00145BFF" w:rsidRDefault="00145BFF" w:rsidP="00145BFF"/>
    <w:p w:rsidR="004F4266" w:rsidRPr="00145BFF" w:rsidRDefault="00B036FF"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The relationship between bladder intralumin</w:t>
      </w:r>
      <w:r w:rsidR="00E00034" w:rsidRPr="00145BFF">
        <w:rPr>
          <w:rFonts w:ascii="Times New Roman" w:hAnsi="Times New Roman" w:cs="Times New Roman"/>
          <w:sz w:val="24"/>
          <w:szCs w:val="24"/>
        </w:rPr>
        <w:t>al pressure (mmHg) and volume (µ</w:t>
      </w:r>
      <w:r w:rsidRPr="00145BFF">
        <w:rPr>
          <w:rFonts w:ascii="Times New Roman" w:hAnsi="Times New Roman" w:cs="Times New Roman"/>
          <w:sz w:val="24"/>
          <w:szCs w:val="24"/>
        </w:rPr>
        <w:t>l) was used as a measure of bladder compliance.</w:t>
      </w:r>
      <w:r w:rsidR="008D4FDD" w:rsidRPr="00145BFF">
        <w:rPr>
          <w:rFonts w:ascii="Times New Roman" w:hAnsi="Times New Roman" w:cs="Times New Roman"/>
          <w:sz w:val="24"/>
          <w:szCs w:val="24"/>
        </w:rPr>
        <w:t xml:space="preserve">  As the bladder was f</w:t>
      </w:r>
      <w:r w:rsidR="00FD7E80" w:rsidRPr="00145BFF">
        <w:rPr>
          <w:rFonts w:ascii="Times New Roman" w:hAnsi="Times New Roman" w:cs="Times New Roman"/>
          <w:sz w:val="24"/>
          <w:szCs w:val="24"/>
        </w:rPr>
        <w:t>illed at a constant rate (100</w:t>
      </w:r>
      <w:r w:rsidR="00E00034" w:rsidRPr="00145BFF">
        <w:rPr>
          <w:rFonts w:ascii="Times New Roman" w:hAnsi="Times New Roman" w:cs="Times New Roman"/>
          <w:sz w:val="24"/>
          <w:szCs w:val="24"/>
        </w:rPr>
        <w:t>µ</w:t>
      </w:r>
      <w:r w:rsidR="00E51902" w:rsidRPr="00145BFF">
        <w:rPr>
          <w:rFonts w:ascii="Times New Roman" w:hAnsi="Times New Roman" w:cs="Times New Roman"/>
          <w:sz w:val="24"/>
          <w:szCs w:val="24"/>
        </w:rPr>
        <w:t>l/min</w:t>
      </w:r>
      <w:r w:rsidR="008D4FDD" w:rsidRPr="00145BFF">
        <w:rPr>
          <w:rFonts w:ascii="Times New Roman" w:hAnsi="Times New Roman" w:cs="Times New Roman"/>
          <w:sz w:val="24"/>
          <w:szCs w:val="24"/>
        </w:rPr>
        <w:t xml:space="preserve">), it </w:t>
      </w:r>
      <w:r w:rsidR="008D4FDD" w:rsidRPr="00145BFF">
        <w:rPr>
          <w:rFonts w:ascii="Times New Roman" w:hAnsi="Times New Roman" w:cs="Times New Roman"/>
          <w:sz w:val="24"/>
          <w:szCs w:val="24"/>
        </w:rPr>
        <w:lastRenderedPageBreak/>
        <w:t>was possible to calculate volume from the time taken to fill the bladder to 50mmHg</w:t>
      </w:r>
      <w:r w:rsidR="005F5AC7" w:rsidRPr="00145BFF">
        <w:rPr>
          <w:rFonts w:ascii="Times New Roman" w:hAnsi="Times New Roman" w:cs="Times New Roman"/>
          <w:sz w:val="24"/>
          <w:szCs w:val="24"/>
        </w:rPr>
        <w:t xml:space="preserve"> from</w:t>
      </w:r>
      <w:r w:rsidR="00F16880" w:rsidRPr="00145BFF">
        <w:rPr>
          <w:rFonts w:ascii="Times New Roman" w:hAnsi="Times New Roman" w:cs="Times New Roman"/>
          <w:sz w:val="24"/>
          <w:szCs w:val="24"/>
        </w:rPr>
        <w:t xml:space="preserve"> the equation: </w:t>
      </w:r>
      <w:r w:rsidR="00E00034" w:rsidRPr="00145BFF">
        <w:rPr>
          <w:rFonts w:ascii="Times New Roman" w:hAnsi="Times New Roman" w:cs="Times New Roman"/>
          <w:sz w:val="24"/>
          <w:szCs w:val="24"/>
        </w:rPr>
        <w:t>Volume (µl) = Perfusion rate (µ</w:t>
      </w:r>
      <w:r w:rsidR="008D4FDD" w:rsidRPr="00145BFF">
        <w:rPr>
          <w:rFonts w:ascii="Times New Roman" w:hAnsi="Times New Roman" w:cs="Times New Roman"/>
          <w:sz w:val="24"/>
          <w:szCs w:val="24"/>
        </w:rPr>
        <w:t>l/min) x Time (s)</w:t>
      </w:r>
      <w:r w:rsidR="00F16880" w:rsidRPr="00145BFF">
        <w:rPr>
          <w:rFonts w:ascii="Times New Roman" w:hAnsi="Times New Roman" w:cs="Times New Roman"/>
          <w:sz w:val="24"/>
          <w:szCs w:val="24"/>
        </w:rPr>
        <w:t>.</w:t>
      </w:r>
      <w:r w:rsidR="008D4FDD" w:rsidRPr="00145BFF">
        <w:rPr>
          <w:rFonts w:ascii="Times New Roman" w:hAnsi="Times New Roman" w:cs="Times New Roman"/>
          <w:sz w:val="24"/>
          <w:szCs w:val="24"/>
        </w:rPr>
        <w:t xml:space="preserve"> </w:t>
      </w:r>
    </w:p>
    <w:p w:rsidR="005F5AC7" w:rsidRPr="00145BFF" w:rsidRDefault="005F5AC7"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In contrast to other studies where compliance is expressed as pressure at a specific volume, in these experiments the bladders were filled to a known pressure at a constant </w:t>
      </w:r>
      <w:r w:rsidR="00076CD9" w:rsidRPr="00145BFF">
        <w:rPr>
          <w:rFonts w:ascii="Times New Roman" w:hAnsi="Times New Roman" w:cs="Times New Roman"/>
          <w:sz w:val="24"/>
          <w:szCs w:val="24"/>
        </w:rPr>
        <w:t>rate rather than to a set volume.  This ensured that each bladder received the same mechanical stimulus, and controlled for the</w:t>
      </w:r>
      <w:r w:rsidR="00E00034" w:rsidRPr="00145BFF">
        <w:rPr>
          <w:rFonts w:ascii="Times New Roman" w:hAnsi="Times New Roman" w:cs="Times New Roman"/>
          <w:sz w:val="24"/>
          <w:szCs w:val="24"/>
        </w:rPr>
        <w:t xml:space="preserve"> variability between biological </w:t>
      </w:r>
      <w:r w:rsidR="00F16880" w:rsidRPr="00145BFF">
        <w:rPr>
          <w:rFonts w:ascii="Times New Roman" w:hAnsi="Times New Roman" w:cs="Times New Roman"/>
          <w:sz w:val="24"/>
          <w:szCs w:val="24"/>
        </w:rPr>
        <w:t>variations</w:t>
      </w:r>
      <w:r w:rsidR="00076CD9" w:rsidRPr="00145BFF">
        <w:rPr>
          <w:rFonts w:ascii="Times New Roman" w:hAnsi="Times New Roman" w:cs="Times New Roman"/>
          <w:sz w:val="24"/>
          <w:szCs w:val="24"/>
        </w:rPr>
        <w:t xml:space="preserve"> in bladder size</w:t>
      </w:r>
      <w:r w:rsidRPr="00145BFF">
        <w:rPr>
          <w:rFonts w:ascii="Times New Roman" w:hAnsi="Times New Roman" w:cs="Times New Roman"/>
          <w:sz w:val="24"/>
          <w:szCs w:val="24"/>
        </w:rPr>
        <w:t xml:space="preserve">.  </w:t>
      </w:r>
      <w:r w:rsidR="00076CD9" w:rsidRPr="00145BFF">
        <w:rPr>
          <w:rFonts w:ascii="Times New Roman" w:hAnsi="Times New Roman" w:cs="Times New Roman"/>
          <w:sz w:val="24"/>
          <w:szCs w:val="24"/>
        </w:rPr>
        <w:t>Bladder compliance was plotted as an x/y plot of intraluminal pressure (mmHg) and bladder volume (</w:t>
      </w:r>
      <w:r w:rsidR="00E00034" w:rsidRPr="00145BFF">
        <w:rPr>
          <w:rFonts w:ascii="Times New Roman" w:hAnsi="Times New Roman" w:cs="Times New Roman"/>
          <w:sz w:val="24"/>
          <w:szCs w:val="24"/>
        </w:rPr>
        <w:t>µ</w:t>
      </w:r>
      <w:r w:rsidR="00076CD9" w:rsidRPr="00145BFF">
        <w:rPr>
          <w:rFonts w:ascii="Times New Roman" w:hAnsi="Times New Roman" w:cs="Times New Roman"/>
          <w:sz w:val="24"/>
          <w:szCs w:val="24"/>
        </w:rPr>
        <w:t>l)</w:t>
      </w:r>
      <w:r w:rsidR="00FC430E" w:rsidRPr="00145BFF">
        <w:rPr>
          <w:rFonts w:ascii="Times New Roman" w:hAnsi="Times New Roman" w:cs="Times New Roman"/>
          <w:sz w:val="24"/>
          <w:szCs w:val="24"/>
        </w:rPr>
        <w:t xml:space="preserve"> and </w:t>
      </w:r>
      <w:r w:rsidR="00E51902" w:rsidRPr="00145BFF">
        <w:rPr>
          <w:rFonts w:ascii="Times New Roman" w:hAnsi="Times New Roman" w:cs="Times New Roman"/>
          <w:sz w:val="24"/>
          <w:szCs w:val="24"/>
        </w:rPr>
        <w:t xml:space="preserve">statistical </w:t>
      </w:r>
      <w:r w:rsidR="00FC430E" w:rsidRPr="00145BFF">
        <w:rPr>
          <w:rFonts w:ascii="Times New Roman" w:hAnsi="Times New Roman" w:cs="Times New Roman"/>
          <w:sz w:val="24"/>
          <w:szCs w:val="24"/>
        </w:rPr>
        <w:t>significance calculated by 2 way-repeated measures ANOVA with Bonferroni post-test, with P&lt;0.05 deemed significant.</w:t>
      </w:r>
      <w:r w:rsidR="00076CD9" w:rsidRPr="00145BFF">
        <w:rPr>
          <w:rFonts w:ascii="Times New Roman" w:hAnsi="Times New Roman" w:cs="Times New Roman"/>
          <w:sz w:val="24"/>
          <w:szCs w:val="24"/>
        </w:rPr>
        <w:t xml:space="preserve"> </w:t>
      </w:r>
    </w:p>
    <w:p w:rsidR="00E51902" w:rsidRPr="00A56288" w:rsidRDefault="00E51902" w:rsidP="00A56288">
      <w:pPr>
        <w:spacing w:line="360" w:lineRule="auto"/>
      </w:pPr>
    </w:p>
    <w:p w:rsidR="00C34498" w:rsidRPr="00A56288" w:rsidRDefault="006C4782" w:rsidP="003D699D">
      <w:pPr>
        <w:pStyle w:val="Heading2"/>
      </w:pPr>
      <w:r w:rsidRPr="00A56288">
        <w:t>Statistical analysis and significance</w:t>
      </w:r>
    </w:p>
    <w:p w:rsidR="00CE46BD" w:rsidRDefault="00327FEE" w:rsidP="00A56288">
      <w:pPr>
        <w:pStyle w:val="NormalWeb"/>
        <w:spacing w:line="360" w:lineRule="auto"/>
        <w:rPr>
          <w:rStyle w:val="fdo"/>
        </w:rPr>
      </w:pPr>
      <w:r w:rsidRPr="00A56288">
        <w:t xml:space="preserve">The data in this thesis was presented as mean </w:t>
      </w:r>
      <w:r w:rsidRPr="00A56288">
        <w:rPr>
          <w:rFonts w:cstheme="minorHAnsi"/>
        </w:rPr>
        <w:t>±</w:t>
      </w:r>
      <w:r w:rsidR="008F3EF9">
        <w:t xml:space="preserve"> S.E.M and, the majority</w:t>
      </w:r>
      <w:r w:rsidR="00AC2CFE">
        <w:t xml:space="preserve"> </w:t>
      </w:r>
      <w:r w:rsidR="008F3EF9">
        <w:t>(mechanosensitivity responses and compliance</w:t>
      </w:r>
      <w:r w:rsidR="00AC2CFE">
        <w:t xml:space="preserve"> data</w:t>
      </w:r>
      <w:r w:rsidR="008F3EF9">
        <w:t>)</w:t>
      </w:r>
      <w:r w:rsidRPr="00A56288">
        <w:t xml:space="preserve"> analysed using 2 way repeated measures</w:t>
      </w:r>
      <w:r w:rsidR="005A0E16" w:rsidRPr="00A56288">
        <w:t xml:space="preserve"> (RM) analysis of variance (</w:t>
      </w:r>
      <w:r w:rsidRPr="00A56288">
        <w:t>ANOVA</w:t>
      </w:r>
      <w:r w:rsidR="005A0E16" w:rsidRPr="00A56288">
        <w:t>)</w:t>
      </w:r>
      <w:r w:rsidRPr="00A56288">
        <w:t xml:space="preserve"> with Bonferroni post-test.  All data analysis was performed </w:t>
      </w:r>
      <w:r w:rsidR="006C4782" w:rsidRPr="00A56288">
        <w:t xml:space="preserve">using </w:t>
      </w:r>
      <w:r w:rsidR="006C4782" w:rsidRPr="00A56288">
        <w:rPr>
          <w:rStyle w:val="fdo"/>
        </w:rPr>
        <w:t xml:space="preserve">GraphPad Prism version 5.00 (for Windows, GraphPad Software, San Diego California USA, </w:t>
      </w:r>
      <w:hyperlink r:id="rId21" w:history="1">
        <w:r w:rsidR="006C4782" w:rsidRPr="00A56288">
          <w:rPr>
            <w:rStyle w:val="Hyperlink"/>
            <w:color w:val="auto"/>
          </w:rPr>
          <w:t>www.graphpad.com</w:t>
        </w:r>
      </w:hyperlink>
      <w:r w:rsidR="006C4782" w:rsidRPr="00A56288">
        <w:rPr>
          <w:rStyle w:val="fdo"/>
        </w:rPr>
        <w:t>).</w:t>
      </w:r>
      <w:r w:rsidRPr="00A56288">
        <w:rPr>
          <w:rStyle w:val="fdo"/>
        </w:rPr>
        <w:t xml:space="preserve">  </w:t>
      </w:r>
      <w:r w:rsidR="008F3EF9">
        <w:rPr>
          <w:rStyle w:val="fdo"/>
        </w:rPr>
        <w:t xml:space="preserve">Baseline afferent nerve activity was analysed using </w:t>
      </w:r>
      <w:r w:rsidR="008F3EF9">
        <w:rPr>
          <w:szCs w:val="20"/>
        </w:rPr>
        <w:t xml:space="preserve">1 way repeated measures </w:t>
      </w:r>
      <w:r w:rsidR="008F3EF9" w:rsidRPr="00E809C0">
        <w:rPr>
          <w:szCs w:val="20"/>
        </w:rPr>
        <w:t>ANOVA with Bonferroni post-test</w:t>
      </w:r>
      <w:r w:rsidR="008F3EF9">
        <w:rPr>
          <w:szCs w:val="20"/>
        </w:rPr>
        <w:t xml:space="preserve">.  </w:t>
      </w:r>
      <w:r w:rsidRPr="00A56288">
        <w:rPr>
          <w:rStyle w:val="fdo"/>
        </w:rPr>
        <w:t xml:space="preserve">Where different, </w:t>
      </w:r>
      <w:r w:rsidR="005A0E16" w:rsidRPr="00A56288">
        <w:rPr>
          <w:rStyle w:val="fdo"/>
        </w:rPr>
        <w:t>details of the statistical test</w:t>
      </w:r>
      <w:r w:rsidRPr="00A56288">
        <w:rPr>
          <w:rStyle w:val="fdo"/>
        </w:rPr>
        <w:t xml:space="preserve"> used</w:t>
      </w:r>
      <w:r w:rsidR="00CE46BD" w:rsidRPr="00A56288">
        <w:rPr>
          <w:rStyle w:val="fdo"/>
        </w:rPr>
        <w:t xml:space="preserve"> for analysis</w:t>
      </w:r>
      <w:r w:rsidRPr="00A56288">
        <w:rPr>
          <w:rStyle w:val="fdo"/>
        </w:rPr>
        <w:t xml:space="preserve"> </w:t>
      </w:r>
      <w:r w:rsidR="005A0E16" w:rsidRPr="00A56288">
        <w:rPr>
          <w:rStyle w:val="fdo"/>
        </w:rPr>
        <w:t>is</w:t>
      </w:r>
      <w:r w:rsidRPr="00A56288">
        <w:rPr>
          <w:rStyle w:val="fdo"/>
        </w:rPr>
        <w:t xml:space="preserve"> described in the relevant </w:t>
      </w:r>
      <w:r w:rsidR="00CE46BD" w:rsidRPr="00A56288">
        <w:rPr>
          <w:rStyle w:val="fdo"/>
        </w:rPr>
        <w:t>sections</w:t>
      </w:r>
      <w:r w:rsidRPr="00A56288">
        <w:rPr>
          <w:rStyle w:val="fdo"/>
        </w:rPr>
        <w:t>.</w:t>
      </w:r>
    </w:p>
    <w:p w:rsidR="001E2C4D" w:rsidRDefault="001E2C4D" w:rsidP="001E2C4D">
      <w:pPr>
        <w:spacing w:line="360" w:lineRule="auto"/>
        <w:rPr>
          <w:rFonts w:ascii="Times New Roman" w:hAnsi="Times New Roman" w:cs="Times New Roman"/>
          <w:sz w:val="24"/>
          <w:szCs w:val="24"/>
        </w:rPr>
      </w:pPr>
      <w:r>
        <w:rPr>
          <w:rFonts w:ascii="Times New Roman" w:hAnsi="Times New Roman" w:cs="Times New Roman"/>
          <w:sz w:val="24"/>
          <w:szCs w:val="24"/>
        </w:rPr>
        <w:t>All protocols in this thesis had their own in built control (i.e. were compared to the third control distension in the individual experiment) to which experimental data was statistically analysed.  Washout measurements were obtained from the 30 minutes washout distension.</w:t>
      </w:r>
    </w:p>
    <w:p w:rsidR="007D6955" w:rsidRPr="00A56288" w:rsidRDefault="007D6955" w:rsidP="00A56288">
      <w:pPr>
        <w:pStyle w:val="NormalWeb"/>
        <w:spacing w:line="360" w:lineRule="auto"/>
        <w:rPr>
          <w:rStyle w:val="fdo"/>
        </w:rPr>
      </w:pPr>
      <w:r w:rsidRPr="00A56288">
        <w:rPr>
          <w:rStyle w:val="fdo"/>
        </w:rPr>
        <w:t>Area under the curve (AUC) analysis was conducted to calculate the area under</w:t>
      </w:r>
      <w:r w:rsidR="00442E35" w:rsidRPr="00A56288">
        <w:rPr>
          <w:rStyle w:val="fdo"/>
        </w:rPr>
        <w:t xml:space="preserve"> individual</w:t>
      </w:r>
      <w:r w:rsidRPr="00A56288">
        <w:rPr>
          <w:rStyle w:val="fdo"/>
        </w:rPr>
        <w:t xml:space="preserve"> response curves</w:t>
      </w:r>
      <w:r w:rsidR="00BF59D3" w:rsidRPr="00A56288">
        <w:rPr>
          <w:rStyle w:val="fdo"/>
        </w:rPr>
        <w:t>,</w:t>
      </w:r>
      <w:r w:rsidRPr="00A56288">
        <w:rPr>
          <w:rStyle w:val="fdo"/>
        </w:rPr>
        <w:t xml:space="preserve"> </w:t>
      </w:r>
      <w:r w:rsidR="00D110B0" w:rsidRPr="00A56288">
        <w:rPr>
          <w:rStyle w:val="fdo"/>
        </w:rPr>
        <w:t>in each</w:t>
      </w:r>
      <w:r w:rsidRPr="00A56288">
        <w:rPr>
          <w:rStyle w:val="fdo"/>
        </w:rPr>
        <w:t xml:space="preserve"> experiment</w:t>
      </w:r>
      <w:r w:rsidR="00BF59D3" w:rsidRPr="00A56288">
        <w:rPr>
          <w:rStyle w:val="fdo"/>
        </w:rPr>
        <w:t>,</w:t>
      </w:r>
      <w:r w:rsidRPr="00A56288">
        <w:rPr>
          <w:rStyle w:val="fdo"/>
        </w:rPr>
        <w:t xml:space="preserve"> to enable the percentage change</w:t>
      </w:r>
      <w:r w:rsidR="00F315A4" w:rsidRPr="00A56288">
        <w:rPr>
          <w:rStyle w:val="fdo"/>
        </w:rPr>
        <w:t xml:space="preserve"> (from AUC values)</w:t>
      </w:r>
      <w:r w:rsidRPr="00A56288">
        <w:rPr>
          <w:rStyle w:val="fdo"/>
        </w:rPr>
        <w:t xml:space="preserve"> for a particular parameter </w:t>
      </w:r>
      <w:r w:rsidR="00D110B0" w:rsidRPr="00A56288">
        <w:rPr>
          <w:rStyle w:val="fdo"/>
        </w:rPr>
        <w:t xml:space="preserve">between different time points </w:t>
      </w:r>
      <w:r w:rsidRPr="00A56288">
        <w:rPr>
          <w:rStyle w:val="fdo"/>
        </w:rPr>
        <w:t>to be calculated.</w:t>
      </w:r>
      <w:r w:rsidR="00D110B0" w:rsidRPr="00A56288">
        <w:rPr>
          <w:rStyle w:val="fdo"/>
        </w:rPr>
        <w:t xml:space="preserve">  </w:t>
      </w:r>
      <w:r w:rsidR="00F315A4" w:rsidRPr="00A56288">
        <w:rPr>
          <w:rStyle w:val="fdo"/>
        </w:rPr>
        <w:t xml:space="preserve">The mean percentage change was then calculated from the total number of experiments </w:t>
      </w:r>
      <w:r w:rsidR="00BF59D3" w:rsidRPr="00A56288">
        <w:rPr>
          <w:rStyle w:val="fdo"/>
        </w:rPr>
        <w:t>and quoted in the text to give an insight into the magnitude of change.</w:t>
      </w:r>
    </w:p>
    <w:p w:rsidR="00CE46BD" w:rsidRPr="00A56288" w:rsidRDefault="0086049C" w:rsidP="00A56288">
      <w:pPr>
        <w:pStyle w:val="NormalWeb"/>
        <w:spacing w:line="360" w:lineRule="auto"/>
        <w:rPr>
          <w:rStyle w:val="fdo"/>
        </w:rPr>
      </w:pPr>
      <w:r w:rsidRPr="00A56288">
        <w:rPr>
          <w:rStyle w:val="fdo"/>
        </w:rPr>
        <w:t>P values, as determined by statistical analysis, were quoted, with P&lt;0.05 deemed significant.</w:t>
      </w:r>
      <w:r w:rsidR="005A0E16" w:rsidRPr="00A56288">
        <w:rPr>
          <w:rStyle w:val="fdo"/>
        </w:rPr>
        <w:t xml:space="preserve">  The asterisk (*) rating system was also used alongside quotation </w:t>
      </w:r>
      <w:r w:rsidR="00CE46BD" w:rsidRPr="00A56288">
        <w:rPr>
          <w:rStyle w:val="fdo"/>
        </w:rPr>
        <w:t xml:space="preserve">of the P value, where * = P&lt;0.05, ** = P&lt;0.01, *** = P&lt;0.001 and **** = P&lt;0.0001.  </w:t>
      </w:r>
    </w:p>
    <w:p w:rsidR="00327FEE" w:rsidRPr="00A56288" w:rsidRDefault="0086049C" w:rsidP="00A56288">
      <w:pPr>
        <w:pStyle w:val="NormalWeb"/>
        <w:spacing w:line="360" w:lineRule="auto"/>
        <w:rPr>
          <w:rStyle w:val="fdo"/>
        </w:rPr>
      </w:pPr>
      <w:r w:rsidRPr="00A56288">
        <w:rPr>
          <w:rStyle w:val="fdo"/>
        </w:rPr>
        <w:lastRenderedPageBreak/>
        <w:t xml:space="preserve">Statistical significance as calculated from the Bonferroni post-test </w:t>
      </w:r>
      <w:r w:rsidR="00CE46BD" w:rsidRPr="00A56288">
        <w:rPr>
          <w:rStyle w:val="fdo"/>
        </w:rPr>
        <w:t>was</w:t>
      </w:r>
      <w:r w:rsidRPr="00A56288">
        <w:rPr>
          <w:rStyle w:val="fdo"/>
        </w:rPr>
        <w:t xml:space="preserve"> indicated </w:t>
      </w:r>
      <w:r w:rsidR="005A0E16" w:rsidRPr="00A56288">
        <w:rPr>
          <w:rStyle w:val="fdo"/>
        </w:rPr>
        <w:t xml:space="preserve">with </w:t>
      </w:r>
      <w:r w:rsidRPr="00A56288">
        <w:rPr>
          <w:rStyle w:val="fdo"/>
        </w:rPr>
        <w:t>asterisk</w:t>
      </w:r>
      <w:r w:rsidR="005A0E16" w:rsidRPr="00A56288">
        <w:rPr>
          <w:rStyle w:val="fdo"/>
        </w:rPr>
        <w:t>s</w:t>
      </w:r>
      <w:r w:rsidRPr="00A56288">
        <w:rPr>
          <w:rStyle w:val="fdo"/>
        </w:rPr>
        <w:t xml:space="preserve"> (*) on the appropriate data points </w:t>
      </w:r>
      <w:r w:rsidR="00CE46BD" w:rsidRPr="00A56288">
        <w:rPr>
          <w:rStyle w:val="fdo"/>
        </w:rPr>
        <w:t>within the graph</w:t>
      </w:r>
      <w:r w:rsidRPr="00A56288">
        <w:rPr>
          <w:rStyle w:val="fdo"/>
        </w:rPr>
        <w:t xml:space="preserve"> (where* </w:t>
      </w:r>
      <w:r w:rsidR="005A0E16" w:rsidRPr="00A56288">
        <w:rPr>
          <w:rStyle w:val="fdo"/>
        </w:rPr>
        <w:t>=</w:t>
      </w:r>
      <w:r w:rsidRPr="00A56288">
        <w:rPr>
          <w:rStyle w:val="fdo"/>
        </w:rPr>
        <w:t>P&lt;0.05, **</w:t>
      </w:r>
      <w:r w:rsidR="005A0E16" w:rsidRPr="00A56288">
        <w:rPr>
          <w:rStyle w:val="fdo"/>
        </w:rPr>
        <w:t>=</w:t>
      </w:r>
      <w:r w:rsidRPr="00A56288">
        <w:rPr>
          <w:rStyle w:val="fdo"/>
        </w:rPr>
        <w:t>P&lt;0.01, ***</w:t>
      </w:r>
      <w:r w:rsidR="005A0E16" w:rsidRPr="00A56288">
        <w:rPr>
          <w:rStyle w:val="fdo"/>
        </w:rPr>
        <w:t>=</w:t>
      </w:r>
      <w:r w:rsidRPr="00A56288">
        <w:rPr>
          <w:rStyle w:val="fdo"/>
        </w:rPr>
        <w:t xml:space="preserve"> P&lt;0.001, ****</w:t>
      </w:r>
      <w:r w:rsidR="005A0E16" w:rsidRPr="00A56288">
        <w:rPr>
          <w:rStyle w:val="fdo"/>
        </w:rPr>
        <w:t>=</w:t>
      </w:r>
      <w:r w:rsidRPr="00A56288">
        <w:rPr>
          <w:rStyle w:val="fdo"/>
        </w:rPr>
        <w:t xml:space="preserve">P&lt;0.0001).  </w:t>
      </w:r>
    </w:p>
    <w:p w:rsidR="003D699D" w:rsidRDefault="006C4782" w:rsidP="00FB505C">
      <w:pPr>
        <w:spacing w:line="360" w:lineRule="auto"/>
      </w:pPr>
      <w:r w:rsidRPr="00A56288">
        <w:rPr>
          <w:rStyle w:val="fdo"/>
          <w:sz w:val="24"/>
          <w:szCs w:val="24"/>
        </w:rPr>
        <w:t xml:space="preserve"> </w:t>
      </w:r>
    </w:p>
    <w:p w:rsidR="00C34498" w:rsidRDefault="00C34498" w:rsidP="003D699D">
      <w:pPr>
        <w:pStyle w:val="Heading1"/>
      </w:pPr>
      <w:r w:rsidRPr="003D699D">
        <w:t xml:space="preserve">2.5 Single unit analysis </w:t>
      </w:r>
    </w:p>
    <w:p w:rsidR="003D699D" w:rsidRPr="003D699D" w:rsidRDefault="003D699D" w:rsidP="003D699D"/>
    <w:p w:rsidR="00C34498" w:rsidRPr="00145BFF" w:rsidRDefault="004B5C9E"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In experiments where single nerve units were clearly identifiable, displaying sufficiently different spike shape and amplitude to enable accurate discrimination of individual spikes</w:t>
      </w:r>
      <w:r w:rsidR="0092725C" w:rsidRPr="00145BFF">
        <w:rPr>
          <w:rFonts w:ascii="Times New Roman" w:hAnsi="Times New Roman" w:cs="Times New Roman"/>
          <w:sz w:val="24"/>
          <w:szCs w:val="24"/>
        </w:rPr>
        <w:t>,</w:t>
      </w:r>
      <w:r w:rsidRPr="00145BFF">
        <w:rPr>
          <w:rFonts w:ascii="Times New Roman" w:hAnsi="Times New Roman" w:cs="Times New Roman"/>
          <w:sz w:val="24"/>
          <w:szCs w:val="24"/>
        </w:rPr>
        <w:t xml:space="preserve"> single unit analysis was performed</w:t>
      </w:r>
      <w:r w:rsidR="0092725C" w:rsidRPr="00145BFF">
        <w:rPr>
          <w:rFonts w:ascii="Times New Roman" w:hAnsi="Times New Roman" w:cs="Times New Roman"/>
          <w:sz w:val="24"/>
          <w:szCs w:val="24"/>
        </w:rPr>
        <w:t>.</w:t>
      </w:r>
    </w:p>
    <w:p w:rsidR="008371EE" w:rsidRPr="00145BFF" w:rsidRDefault="00EB7C2D"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The </w:t>
      </w:r>
      <w:r w:rsidR="00442E35" w:rsidRPr="00145BFF">
        <w:rPr>
          <w:rFonts w:ascii="Times New Roman" w:hAnsi="Times New Roman" w:cs="Times New Roman"/>
          <w:sz w:val="24"/>
          <w:szCs w:val="24"/>
        </w:rPr>
        <w:t xml:space="preserve">electrophysiological recording </w:t>
      </w:r>
      <w:r w:rsidRPr="00145BFF">
        <w:rPr>
          <w:rFonts w:ascii="Times New Roman" w:hAnsi="Times New Roman" w:cs="Times New Roman"/>
          <w:sz w:val="24"/>
          <w:szCs w:val="24"/>
        </w:rPr>
        <w:t>method</w:t>
      </w:r>
      <w:r w:rsidR="00C34498" w:rsidRPr="00145BFF">
        <w:rPr>
          <w:rFonts w:ascii="Times New Roman" w:hAnsi="Times New Roman" w:cs="Times New Roman"/>
          <w:sz w:val="24"/>
          <w:szCs w:val="24"/>
        </w:rPr>
        <w:t xml:space="preserve"> used </w:t>
      </w:r>
      <w:r w:rsidRPr="00145BFF">
        <w:rPr>
          <w:rFonts w:ascii="Times New Roman" w:hAnsi="Times New Roman" w:cs="Times New Roman"/>
          <w:sz w:val="24"/>
          <w:szCs w:val="24"/>
        </w:rPr>
        <w:t>for recording afferent nerve activity</w:t>
      </w:r>
      <w:r w:rsidR="00442E35" w:rsidRPr="00145BFF">
        <w:rPr>
          <w:rFonts w:ascii="Times New Roman" w:hAnsi="Times New Roman" w:cs="Times New Roman"/>
          <w:sz w:val="24"/>
          <w:szCs w:val="24"/>
        </w:rPr>
        <w:t xml:space="preserve"> in this thesis</w:t>
      </w:r>
      <w:r w:rsidRPr="00145BFF">
        <w:rPr>
          <w:rFonts w:ascii="Times New Roman" w:hAnsi="Times New Roman" w:cs="Times New Roman"/>
          <w:sz w:val="24"/>
          <w:szCs w:val="24"/>
        </w:rPr>
        <w:t xml:space="preserve"> enabled ‘multi-unit’ recording from a number of branches of both the hypogastric and pelvic afferent nerves innervating the bladder.  Further to this, by distending the bladder beyond physiological pressures (approx. 15mmHg)</w:t>
      </w:r>
      <w:r w:rsidR="00E00034" w:rsidRPr="00145BFF">
        <w:rPr>
          <w:rFonts w:ascii="Times New Roman" w:hAnsi="Times New Roman" w:cs="Times New Roman"/>
          <w:sz w:val="24"/>
          <w:szCs w:val="24"/>
        </w:rPr>
        <w:t xml:space="preserve"> to 50mmHg,</w:t>
      </w:r>
      <w:r w:rsidR="00FC430E" w:rsidRPr="00145BFF">
        <w:rPr>
          <w:rFonts w:ascii="Times New Roman" w:hAnsi="Times New Roman" w:cs="Times New Roman"/>
          <w:sz w:val="24"/>
          <w:szCs w:val="24"/>
        </w:rPr>
        <w:t xml:space="preserve"> the activity of both low and high threshold afferents could be measured.  By performing ‘offline’ analysis of the recorded data using the wavemarking function of Spike 2 software (Version 7.02), the individual single units within the recording bundle could be identified.</w:t>
      </w:r>
      <w:r w:rsidR="0044479A" w:rsidRPr="00145BFF">
        <w:rPr>
          <w:rFonts w:ascii="Times New Roman" w:hAnsi="Times New Roman" w:cs="Times New Roman"/>
          <w:sz w:val="24"/>
          <w:szCs w:val="24"/>
        </w:rPr>
        <w:t xml:space="preserve"> </w:t>
      </w:r>
    </w:p>
    <w:p w:rsidR="008371EE" w:rsidRPr="00A56288" w:rsidRDefault="008371EE" w:rsidP="00A56288">
      <w:pPr>
        <w:spacing w:line="360" w:lineRule="auto"/>
        <w:rPr>
          <w:sz w:val="24"/>
          <w:szCs w:val="24"/>
        </w:rPr>
      </w:pPr>
    </w:p>
    <w:p w:rsidR="008371EE" w:rsidRDefault="008371EE" w:rsidP="00145BFF">
      <w:pPr>
        <w:pStyle w:val="Heading2"/>
        <w:rPr>
          <w:rStyle w:val="SubtleEmphasis"/>
          <w:i w:val="0"/>
          <w:iCs w:val="0"/>
          <w:color w:val="4F81BD" w:themeColor="accent1"/>
        </w:rPr>
      </w:pPr>
      <w:r w:rsidRPr="00145BFF">
        <w:rPr>
          <w:rStyle w:val="SubtleEmphasis"/>
          <w:i w:val="0"/>
          <w:iCs w:val="0"/>
          <w:color w:val="4F81BD" w:themeColor="accent1"/>
        </w:rPr>
        <w:t>Template set-up</w:t>
      </w:r>
    </w:p>
    <w:p w:rsidR="008371EE" w:rsidRPr="00145BFF" w:rsidRDefault="00A41ED8" w:rsidP="000B3687">
      <w:pPr>
        <w:spacing w:line="360" w:lineRule="auto"/>
        <w:rPr>
          <w:rFonts w:ascii="Times New Roman" w:hAnsi="Times New Roman" w:cs="Times New Roman"/>
          <w:sz w:val="24"/>
          <w:szCs w:val="24"/>
        </w:rPr>
      </w:pPr>
      <w:r w:rsidRPr="00145BFF">
        <w:rPr>
          <w:rFonts w:ascii="Times New Roman" w:hAnsi="Times New Roman" w:cs="Times New Roman"/>
          <w:sz w:val="24"/>
          <w:szCs w:val="24"/>
        </w:rPr>
        <w:t>Templates were created for action potential spikes within each individual experiment</w:t>
      </w:r>
      <w:r w:rsidR="00D553B4" w:rsidRPr="00145BFF">
        <w:rPr>
          <w:rFonts w:ascii="Times New Roman" w:hAnsi="Times New Roman" w:cs="Times New Roman"/>
          <w:sz w:val="24"/>
          <w:szCs w:val="24"/>
        </w:rPr>
        <w:t xml:space="preserve"> as demonstrated in figure 2.5A</w:t>
      </w:r>
      <w:r w:rsidR="000B3687" w:rsidRPr="00145BFF">
        <w:rPr>
          <w:rFonts w:ascii="Times New Roman" w:hAnsi="Times New Roman" w:cs="Times New Roman"/>
          <w:sz w:val="24"/>
          <w:szCs w:val="24"/>
        </w:rPr>
        <w:t xml:space="preserve">.  </w:t>
      </w:r>
      <w:r w:rsidR="008371EE" w:rsidRPr="00145BFF">
        <w:rPr>
          <w:rFonts w:ascii="Times New Roman" w:hAnsi="Times New Roman" w:cs="Times New Roman"/>
          <w:sz w:val="24"/>
          <w:szCs w:val="24"/>
        </w:rPr>
        <w:t xml:space="preserve">The number of similar spikes to warrant creation of a template was set to 100, and no template was created for shapes rarer than 1 in 50.  </w:t>
      </w:r>
    </w:p>
    <w:p w:rsidR="008371EE" w:rsidRPr="00A56288" w:rsidRDefault="008371EE" w:rsidP="00A56288">
      <w:pPr>
        <w:spacing w:line="360" w:lineRule="auto"/>
        <w:rPr>
          <w:sz w:val="24"/>
          <w:szCs w:val="24"/>
        </w:rPr>
      </w:pPr>
    </w:p>
    <w:p w:rsidR="008371EE" w:rsidRDefault="008371EE" w:rsidP="003D699D">
      <w:pPr>
        <w:pStyle w:val="Heading2"/>
      </w:pPr>
      <w:r w:rsidRPr="00A56288">
        <w:t>Matching ‘spikes’ to templates</w:t>
      </w:r>
      <w:r w:rsidR="00390B92">
        <w:t xml:space="preserve"> (‘wavemarking’)</w:t>
      </w:r>
    </w:p>
    <w:p w:rsidR="008371EE" w:rsidRPr="00145BFF" w:rsidRDefault="008371EE"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Individual spikes were then classified </w:t>
      </w:r>
      <w:r w:rsidR="00A41ED8" w:rsidRPr="00145BFF">
        <w:rPr>
          <w:rFonts w:ascii="Times New Roman" w:hAnsi="Times New Roman" w:cs="Times New Roman"/>
          <w:sz w:val="24"/>
          <w:szCs w:val="24"/>
        </w:rPr>
        <w:t xml:space="preserve">to </w:t>
      </w:r>
      <w:r w:rsidRPr="00145BFF">
        <w:rPr>
          <w:rFonts w:ascii="Times New Roman" w:hAnsi="Times New Roman" w:cs="Times New Roman"/>
          <w:sz w:val="24"/>
          <w:szCs w:val="24"/>
        </w:rPr>
        <w:t>a particular template.  Spikes were assigned to a particular template based on a minimum of 75% of the spike shape fitting within the template, allowing for a maximum of 10% change</w:t>
      </w:r>
      <w:r w:rsidR="008F29E5" w:rsidRPr="00145BFF">
        <w:rPr>
          <w:rFonts w:ascii="Times New Roman" w:hAnsi="Times New Roman" w:cs="Times New Roman"/>
          <w:sz w:val="24"/>
          <w:szCs w:val="24"/>
        </w:rPr>
        <w:t xml:space="preserve"> in amplitude</w:t>
      </w:r>
      <w:r w:rsidRPr="00145BFF">
        <w:rPr>
          <w:rFonts w:ascii="Times New Roman" w:hAnsi="Times New Roman" w:cs="Times New Roman"/>
          <w:sz w:val="24"/>
          <w:szCs w:val="24"/>
        </w:rPr>
        <w:t xml:space="preserve"> as a result of experimental procedures.  </w:t>
      </w:r>
    </w:p>
    <w:p w:rsidR="00145BFF" w:rsidRPr="00A56288" w:rsidRDefault="00145BFF" w:rsidP="00A56288">
      <w:pPr>
        <w:spacing w:line="360" w:lineRule="auto"/>
        <w:rPr>
          <w:sz w:val="24"/>
          <w:szCs w:val="24"/>
        </w:rPr>
      </w:pPr>
    </w:p>
    <w:p w:rsidR="008371EE" w:rsidRDefault="0047649C" w:rsidP="003D699D">
      <w:pPr>
        <w:pStyle w:val="Heading2"/>
      </w:pPr>
      <w:r w:rsidRPr="00A56288">
        <w:lastRenderedPageBreak/>
        <w:t>Verification of templates using p</w:t>
      </w:r>
      <w:r w:rsidR="008371EE" w:rsidRPr="00A56288">
        <w:t>rincipal component analysis</w:t>
      </w:r>
    </w:p>
    <w:p w:rsidR="00C34498" w:rsidRPr="00145BFF" w:rsidRDefault="0047649C"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Principal component analysis (PCA) is a mathematical procedure based on singular value decomposition (SVD) that extracts features of the waveform data that contribute greatly to the differences between the waveforms that make up the spike shape.  The analysis use</w:t>
      </w:r>
      <w:r w:rsidR="00A74EAF">
        <w:rPr>
          <w:rFonts w:ascii="Times New Roman" w:hAnsi="Times New Roman" w:cs="Times New Roman"/>
          <w:sz w:val="24"/>
          <w:szCs w:val="24"/>
        </w:rPr>
        <w:t>s</w:t>
      </w:r>
      <w:r w:rsidRPr="00145BFF">
        <w:rPr>
          <w:rFonts w:ascii="Times New Roman" w:hAnsi="Times New Roman" w:cs="Times New Roman"/>
          <w:sz w:val="24"/>
          <w:szCs w:val="24"/>
        </w:rPr>
        <w:t xml:space="preserve"> SVD to separate the shapes of individual single units to generate arbitrary waveforms based on amplitude, latency, slope and area measurements of each spike shape.  These data were then normalised,</w:t>
      </w:r>
      <w:r w:rsidR="00201C49" w:rsidRPr="00145BFF">
        <w:rPr>
          <w:rFonts w:ascii="Times New Roman" w:hAnsi="Times New Roman" w:cs="Times New Roman"/>
          <w:sz w:val="24"/>
          <w:szCs w:val="24"/>
        </w:rPr>
        <w:t xml:space="preserve"> shifted and scaled using three</w:t>
      </w:r>
      <w:r w:rsidRPr="00145BFF">
        <w:rPr>
          <w:rFonts w:ascii="Times New Roman" w:hAnsi="Times New Roman" w:cs="Times New Roman"/>
          <w:sz w:val="24"/>
          <w:szCs w:val="24"/>
        </w:rPr>
        <w:t xml:space="preserve"> scale factors, and the clusters could then be visualised in 3D.  The degree of overlap between clusters was analysed by eye using the 3</w:t>
      </w:r>
      <w:r w:rsidR="00201C49" w:rsidRPr="00145BFF">
        <w:rPr>
          <w:rFonts w:ascii="Times New Roman" w:hAnsi="Times New Roman" w:cs="Times New Roman"/>
          <w:sz w:val="24"/>
          <w:szCs w:val="24"/>
        </w:rPr>
        <w:t xml:space="preserve"> </w:t>
      </w:r>
      <w:r w:rsidRPr="00145BFF">
        <w:rPr>
          <w:rFonts w:ascii="Times New Roman" w:hAnsi="Times New Roman" w:cs="Times New Roman"/>
          <w:sz w:val="24"/>
          <w:szCs w:val="24"/>
        </w:rPr>
        <w:t xml:space="preserve">dimensional display software in Spike 2 (V7.02).  Clusters that overlapped were considered not significantly different enough to be classified as distinct single units, and therefore were re-classified as a </w:t>
      </w:r>
      <w:r w:rsidR="004415A2" w:rsidRPr="00145BFF">
        <w:rPr>
          <w:rFonts w:ascii="Times New Roman" w:hAnsi="Times New Roman" w:cs="Times New Roman"/>
          <w:sz w:val="24"/>
          <w:szCs w:val="24"/>
        </w:rPr>
        <w:t xml:space="preserve">single nerve fibre.  Using this software, template parameters and spike matching </w:t>
      </w:r>
      <w:r w:rsidRPr="00145BFF">
        <w:rPr>
          <w:rFonts w:ascii="Times New Roman" w:hAnsi="Times New Roman" w:cs="Times New Roman"/>
          <w:sz w:val="24"/>
          <w:szCs w:val="24"/>
        </w:rPr>
        <w:t>by single unit analysis</w:t>
      </w:r>
      <w:r w:rsidR="00904FAA" w:rsidRPr="00145BFF">
        <w:rPr>
          <w:rFonts w:ascii="Times New Roman" w:hAnsi="Times New Roman" w:cs="Times New Roman"/>
          <w:sz w:val="24"/>
          <w:szCs w:val="24"/>
        </w:rPr>
        <w:t xml:space="preserve"> was</w:t>
      </w:r>
      <w:r w:rsidR="004415A2" w:rsidRPr="00145BFF">
        <w:rPr>
          <w:rFonts w:ascii="Times New Roman" w:hAnsi="Times New Roman" w:cs="Times New Roman"/>
          <w:sz w:val="24"/>
          <w:szCs w:val="24"/>
        </w:rPr>
        <w:t xml:space="preserve"> verified.</w:t>
      </w:r>
      <w:r w:rsidR="00D553B4" w:rsidRPr="00145BFF">
        <w:rPr>
          <w:rFonts w:ascii="Times New Roman" w:hAnsi="Times New Roman" w:cs="Times New Roman"/>
          <w:sz w:val="24"/>
          <w:szCs w:val="24"/>
        </w:rPr>
        <w:t xml:space="preserve">  An example of PCA analysis is shown in figure 2.6B.</w:t>
      </w:r>
      <w:r w:rsidRPr="00145BFF">
        <w:rPr>
          <w:rFonts w:ascii="Times New Roman" w:hAnsi="Times New Roman" w:cs="Times New Roman"/>
          <w:sz w:val="24"/>
          <w:szCs w:val="24"/>
        </w:rPr>
        <w:t xml:space="preserve"> </w:t>
      </w:r>
    </w:p>
    <w:p w:rsidR="003D699D" w:rsidRPr="00A56288" w:rsidRDefault="003D699D" w:rsidP="00A56288">
      <w:pPr>
        <w:spacing w:line="360" w:lineRule="auto"/>
        <w:rPr>
          <w:sz w:val="24"/>
          <w:szCs w:val="24"/>
        </w:rPr>
      </w:pPr>
    </w:p>
    <w:p w:rsidR="008371EE" w:rsidRDefault="008371EE" w:rsidP="003D699D">
      <w:pPr>
        <w:pStyle w:val="Heading2"/>
      </w:pPr>
      <w:r w:rsidRPr="00A56288">
        <w:t>Single unit data presentation and analysis</w:t>
      </w:r>
    </w:p>
    <w:p w:rsidR="003D699D" w:rsidRPr="003D699D" w:rsidRDefault="003D699D" w:rsidP="003D699D"/>
    <w:p w:rsidR="006536FE" w:rsidRPr="00145BFF" w:rsidRDefault="008F29E5"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Following successful PCA verified spike sorting to the defined templates, each unit was then further categorised into low and high threshold afferent fibres, based on activation threshold.  Un</w:t>
      </w:r>
      <w:r w:rsidR="00413E22" w:rsidRPr="00145BFF">
        <w:rPr>
          <w:rFonts w:ascii="Times New Roman" w:hAnsi="Times New Roman" w:cs="Times New Roman"/>
          <w:sz w:val="24"/>
          <w:szCs w:val="24"/>
        </w:rPr>
        <w:t>its that were activated below 15</w:t>
      </w:r>
      <w:r w:rsidRPr="00145BFF">
        <w:rPr>
          <w:rFonts w:ascii="Times New Roman" w:hAnsi="Times New Roman" w:cs="Times New Roman"/>
          <w:sz w:val="24"/>
          <w:szCs w:val="24"/>
        </w:rPr>
        <w:t>mmHg intraluminal pressure were classified as low threshold afferent fibres, and those activated at 15mmHg or above were classified as high threshold afferents</w:t>
      </w:r>
      <w:r w:rsidR="0066397F" w:rsidRPr="00145BFF">
        <w:rPr>
          <w:rFonts w:ascii="Times New Roman" w:hAnsi="Times New Roman" w:cs="Times New Roman"/>
          <w:sz w:val="24"/>
          <w:szCs w:val="24"/>
        </w:rPr>
        <w:t xml:space="preserve"> </w:t>
      </w:r>
      <w:r w:rsidR="0066397F" w:rsidRPr="00145BFF">
        <w:rPr>
          <w:rFonts w:ascii="Times New Roman" w:hAnsi="Times New Roman" w:cs="Times New Roman"/>
          <w:sz w:val="24"/>
          <w:szCs w:val="24"/>
        </w:rPr>
        <w:fldChar w:fldCharType="begin"/>
      </w:r>
      <w:r w:rsidR="0066397F" w:rsidRPr="00145BFF">
        <w:rPr>
          <w:rFonts w:ascii="Times New Roman" w:hAnsi="Times New Roman" w:cs="Times New Roman"/>
          <w:sz w:val="24"/>
          <w:szCs w:val="24"/>
        </w:rPr>
        <w:instrText xml:space="preserve"> ADDIN EN.CITE &lt;EndNote&gt;&lt;Cite&gt;&lt;Author&gt;Rong W&lt;/Author&gt;&lt;Year&gt;2002&lt;/Year&gt;&lt;RecNum&gt;1&lt;/RecNum&gt;&lt;DisplayText&gt;(Rong W&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66397F" w:rsidRPr="00145BFF">
        <w:rPr>
          <w:rFonts w:ascii="Times New Roman" w:hAnsi="Times New Roman" w:cs="Times New Roman"/>
          <w:sz w:val="24"/>
          <w:szCs w:val="24"/>
        </w:rPr>
        <w:fldChar w:fldCharType="separate"/>
      </w:r>
      <w:r w:rsidR="0066397F" w:rsidRPr="00145BFF">
        <w:rPr>
          <w:rFonts w:ascii="Times New Roman" w:hAnsi="Times New Roman" w:cs="Times New Roman"/>
          <w:noProof/>
          <w:sz w:val="24"/>
          <w:szCs w:val="24"/>
        </w:rPr>
        <w:t>(</w:t>
      </w:r>
      <w:hyperlink w:anchor="_ENREF_1" w:tooltip="Rong W, 2002 #1" w:history="1">
        <w:r w:rsidR="0066397F" w:rsidRPr="00145BFF">
          <w:rPr>
            <w:rFonts w:ascii="Times New Roman" w:hAnsi="Times New Roman" w:cs="Times New Roman"/>
            <w:noProof/>
            <w:sz w:val="24"/>
            <w:szCs w:val="24"/>
          </w:rPr>
          <w:t>Rong W</w:t>
        </w:r>
        <w:r w:rsidR="0066397F" w:rsidRPr="00145BFF">
          <w:rPr>
            <w:rFonts w:ascii="Times New Roman" w:hAnsi="Times New Roman" w:cs="Times New Roman"/>
            <w:i/>
            <w:noProof/>
            <w:sz w:val="24"/>
            <w:szCs w:val="24"/>
          </w:rPr>
          <w:t xml:space="preserve"> et al.</w:t>
        </w:r>
        <w:r w:rsidR="0066397F" w:rsidRPr="00145BFF">
          <w:rPr>
            <w:rFonts w:ascii="Times New Roman" w:hAnsi="Times New Roman" w:cs="Times New Roman"/>
            <w:noProof/>
            <w:sz w:val="24"/>
            <w:szCs w:val="24"/>
          </w:rPr>
          <w:t>, 2002</w:t>
        </w:r>
      </w:hyperlink>
      <w:r w:rsidR="0066397F" w:rsidRPr="00145BFF">
        <w:rPr>
          <w:rFonts w:ascii="Times New Roman" w:hAnsi="Times New Roman" w:cs="Times New Roman"/>
          <w:noProof/>
          <w:sz w:val="24"/>
          <w:szCs w:val="24"/>
        </w:rPr>
        <w:t>)</w:t>
      </w:r>
      <w:r w:rsidR="0066397F" w:rsidRPr="00145BFF">
        <w:rPr>
          <w:rFonts w:ascii="Times New Roman" w:hAnsi="Times New Roman" w:cs="Times New Roman"/>
          <w:sz w:val="24"/>
          <w:szCs w:val="24"/>
        </w:rPr>
        <w:fldChar w:fldCharType="end"/>
      </w:r>
      <w:r w:rsidR="00413E22" w:rsidRPr="00145BFF">
        <w:rPr>
          <w:rFonts w:ascii="Times New Roman" w:hAnsi="Times New Roman" w:cs="Times New Roman"/>
          <w:sz w:val="24"/>
          <w:szCs w:val="24"/>
        </w:rPr>
        <w:t>.</w:t>
      </w:r>
    </w:p>
    <w:p w:rsidR="00413E22" w:rsidRPr="00145BFF" w:rsidRDefault="00413E22" w:rsidP="00A56288">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Afferent nerve firing data for each single unit was collated depending on activation threshold, and two x/y plots were produced to display low and high threshold nerve firing separately.  </w:t>
      </w:r>
    </w:p>
    <w:p w:rsidR="00D05B92" w:rsidRPr="00145BFF" w:rsidRDefault="00D05B92" w:rsidP="001B5A47">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Data was plotted as an x/y plot </w:t>
      </w:r>
      <w:r w:rsidR="00442E35" w:rsidRPr="00145BFF">
        <w:rPr>
          <w:rFonts w:ascii="Times New Roman" w:hAnsi="Times New Roman" w:cs="Times New Roman"/>
          <w:sz w:val="24"/>
          <w:szCs w:val="24"/>
        </w:rPr>
        <w:t xml:space="preserve">of pressure (mmHg) and </w:t>
      </w:r>
      <w:r w:rsidRPr="00145BFF">
        <w:rPr>
          <w:rFonts w:ascii="Times New Roman" w:hAnsi="Times New Roman" w:cs="Times New Roman"/>
          <w:sz w:val="24"/>
          <w:szCs w:val="24"/>
        </w:rPr>
        <w:t xml:space="preserve"> afferent ner</w:t>
      </w:r>
      <w:r w:rsidR="00442E35" w:rsidRPr="00145BFF">
        <w:rPr>
          <w:rFonts w:ascii="Times New Roman" w:hAnsi="Times New Roman" w:cs="Times New Roman"/>
          <w:sz w:val="24"/>
          <w:szCs w:val="24"/>
        </w:rPr>
        <w:t xml:space="preserve">ve firing </w:t>
      </w:r>
      <w:r w:rsidRPr="00145BFF">
        <w:rPr>
          <w:rFonts w:ascii="Times New Roman" w:hAnsi="Times New Roman" w:cs="Times New Roman"/>
          <w:sz w:val="24"/>
          <w:szCs w:val="24"/>
        </w:rPr>
        <w:t>( imp s</w:t>
      </w:r>
      <w:r w:rsidRPr="00145BFF">
        <w:rPr>
          <w:rFonts w:ascii="Times New Roman" w:hAnsi="Times New Roman" w:cs="Times New Roman"/>
          <w:sz w:val="24"/>
          <w:szCs w:val="24"/>
          <w:vertAlign w:val="superscript"/>
        </w:rPr>
        <w:t>-1</w:t>
      </w:r>
      <w:r w:rsidRPr="00145BFF">
        <w:rPr>
          <w:rFonts w:ascii="Times New Roman" w:hAnsi="Times New Roman" w:cs="Times New Roman"/>
          <w:sz w:val="24"/>
          <w:szCs w:val="24"/>
        </w:rPr>
        <w:t>) and statistical analysis performed using 2-way repeated measures ANOVA with Bonferroni post-test, where P&lt;0.05 was deemed significant.</w:t>
      </w:r>
    </w:p>
    <w:p w:rsidR="00D05B92" w:rsidRDefault="00D05B92" w:rsidP="008F29E5">
      <w:pPr>
        <w:rPr>
          <w:sz w:val="24"/>
          <w:szCs w:val="24"/>
        </w:rPr>
      </w:pPr>
    </w:p>
    <w:p w:rsidR="00413E22" w:rsidRDefault="00413E22" w:rsidP="008F29E5">
      <w:pPr>
        <w:rPr>
          <w:sz w:val="24"/>
          <w:szCs w:val="24"/>
        </w:rPr>
      </w:pPr>
    </w:p>
    <w:p w:rsidR="00413E22" w:rsidRDefault="00413E22" w:rsidP="008F29E5">
      <w:pPr>
        <w:rPr>
          <w:sz w:val="24"/>
          <w:szCs w:val="24"/>
        </w:rPr>
      </w:pPr>
    </w:p>
    <w:p w:rsidR="00413E22" w:rsidRDefault="00413E22" w:rsidP="008F29E5">
      <w:pPr>
        <w:rPr>
          <w:sz w:val="24"/>
          <w:szCs w:val="24"/>
        </w:rPr>
      </w:pPr>
    </w:p>
    <w:p w:rsidR="00A14216" w:rsidRDefault="001B5A47" w:rsidP="008F29E5">
      <w:pPr>
        <w:rPr>
          <w:sz w:val="24"/>
          <w:szCs w:val="24"/>
        </w:rPr>
      </w:pPr>
      <w:r>
        <w:rPr>
          <w:noProof/>
          <w:color w:val="000000" w:themeColor="text1"/>
          <w:lang w:eastAsia="en-GB"/>
        </w:rPr>
        <w:lastRenderedPageBreak/>
        <mc:AlternateContent>
          <mc:Choice Requires="wps">
            <w:drawing>
              <wp:anchor distT="0" distB="0" distL="114300" distR="114300" simplePos="0" relativeHeight="251788288" behindDoc="0" locked="0" layoutInCell="1" allowOverlap="1" wp14:anchorId="5F02B9A2" wp14:editId="069865A7">
                <wp:simplePos x="0" y="0"/>
                <wp:positionH relativeFrom="column">
                  <wp:posOffset>-263838</wp:posOffset>
                </wp:positionH>
                <wp:positionV relativeFrom="paragraph">
                  <wp:posOffset>149225</wp:posOffset>
                </wp:positionV>
                <wp:extent cx="409575" cy="409575"/>
                <wp:effectExtent l="0" t="0" r="9525" b="9525"/>
                <wp:wrapNone/>
                <wp:docPr id="5" name="Text Box 5"/>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5A47" w:rsidRPr="00145BFF" w:rsidRDefault="001B5A47" w:rsidP="001B5A47">
                            <w:pPr>
                              <w:rPr>
                                <w:rFonts w:ascii="Times New Roman" w:hAnsi="Times New Roman" w:cs="Times New Roman"/>
                                <w:b/>
                                <w:sz w:val="28"/>
                                <w:szCs w:val="28"/>
                              </w:rPr>
                            </w:pPr>
                            <w:r w:rsidRPr="00145BFF">
                              <w:rPr>
                                <w:rFonts w:ascii="Times New Roman" w:hAnsi="Times New Roman" w:cs="Times New Roman"/>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125" type="#_x0000_t202" style="position:absolute;margin-left:-20.75pt;margin-top:11.75pt;width:32.25pt;height:32.2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" fillcolor="white [3201]" stroked="f" strokeweight=".5pt">
                <v:textbox>
                  <w:txbxContent>
                    <w:p w:rsidR="001B5A47" w:rsidRPr="00145BFF" w:rsidRDefault="001B5A47" w:rsidP="001B5A47">
                      <w:pPr>
                        <w:rPr>
                          <w:rFonts w:ascii="Times New Roman" w:hAnsi="Times New Roman" w:cs="Times New Roman"/>
                          <w:b/>
                          <w:sz w:val="28"/>
                          <w:szCs w:val="28"/>
                        </w:rPr>
                      </w:pPr>
                      <w:r w:rsidRPr="00145BFF">
                        <w:rPr>
                          <w:rFonts w:ascii="Times New Roman" w:hAnsi="Times New Roman" w:cs="Times New Roman"/>
                          <w:b/>
                          <w:sz w:val="28"/>
                          <w:szCs w:val="28"/>
                        </w:rPr>
                        <w:t>A.</w:t>
                      </w:r>
                    </w:p>
                  </w:txbxContent>
                </v:textbox>
              </v:shape>
            </w:pict>
          </mc:Fallback>
        </mc:AlternateContent>
      </w:r>
      <w:r w:rsidR="00A56288">
        <w:rPr>
          <w:noProof/>
          <w:sz w:val="24"/>
          <w:szCs w:val="24"/>
          <w:lang w:eastAsia="en-GB"/>
        </w:rPr>
        <mc:AlternateContent>
          <mc:Choice Requires="wpg">
            <w:drawing>
              <wp:anchor distT="0" distB="0" distL="114300" distR="114300" simplePos="0" relativeHeight="251696128" behindDoc="0" locked="0" layoutInCell="1" allowOverlap="1" wp14:anchorId="48EAE089" wp14:editId="75B4C607">
                <wp:simplePos x="0" y="0"/>
                <wp:positionH relativeFrom="column">
                  <wp:posOffset>-152400</wp:posOffset>
                </wp:positionH>
                <wp:positionV relativeFrom="paragraph">
                  <wp:posOffset>247650</wp:posOffset>
                </wp:positionV>
                <wp:extent cx="6145619" cy="7049145"/>
                <wp:effectExtent l="0" t="0" r="7620" b="0"/>
                <wp:wrapNone/>
                <wp:docPr id="62613" name="Group 62613"/>
                <wp:cNvGraphicFramePr/>
                <a:graphic xmlns:a="http://schemas.openxmlformats.org/drawingml/2006/main">
                  <a:graphicData uri="http://schemas.microsoft.com/office/word/2010/wordprocessingGroup">
                    <wpg:wgp>
                      <wpg:cNvGrpSpPr/>
                      <wpg:grpSpPr>
                        <a:xfrm>
                          <a:off x="0" y="0"/>
                          <a:ext cx="6145619" cy="7049145"/>
                          <a:chOff x="-22705" y="0"/>
                          <a:chExt cx="6561728" cy="7857132"/>
                        </a:xfrm>
                      </wpg:grpSpPr>
                      <pic:pic xmlns:pic="http://schemas.openxmlformats.org/drawingml/2006/picture">
                        <pic:nvPicPr>
                          <pic:cNvPr id="62583" name="Picture 62583"/>
                          <pic:cNvPicPr>
                            <a:picLocks noChangeAspect="1"/>
                          </pic:cNvPicPr>
                        </pic:nvPicPr>
                        <pic:blipFill rotWithShape="1">
                          <a:blip r:embed="rId22">
                            <a:extLst>
                              <a:ext uri="{28A0092B-C50C-407E-A947-70E740481C1C}">
                                <a14:useLocalDpi xmlns:a14="http://schemas.microsoft.com/office/drawing/2010/main" val="0"/>
                              </a:ext>
                            </a:extLst>
                          </a:blip>
                          <a:srcRect l="1943" t="1542" r="2471" b="28132"/>
                          <a:stretch/>
                        </pic:blipFill>
                        <pic:spPr bwMode="auto">
                          <a:xfrm>
                            <a:off x="2381693" y="0"/>
                            <a:ext cx="4157330" cy="2743200"/>
                          </a:xfrm>
                          <a:prstGeom prst="rect">
                            <a:avLst/>
                          </a:prstGeom>
                          <a:noFill/>
                          <a:ln>
                            <a:noFill/>
                          </a:ln>
                          <a:extLst>
                            <a:ext uri="{53640926-AAD7-44D8-BBD7-CCE9431645EC}">
                              <a14:shadowObscured xmlns:a14="http://schemas.microsoft.com/office/drawing/2010/main"/>
                            </a:ext>
                          </a:extLst>
                        </pic:spPr>
                      </pic:pic>
                      <wpg:grpSp>
                        <wpg:cNvPr id="62584" name="Group 62584"/>
                        <wpg:cNvGrpSpPr/>
                        <wpg:grpSpPr>
                          <a:xfrm>
                            <a:off x="1566698" y="3678865"/>
                            <a:ext cx="2431159" cy="3838575"/>
                            <a:chOff x="-104560" y="0"/>
                            <a:chExt cx="2477219" cy="3838755"/>
                          </a:xfrm>
                        </wpg:grpSpPr>
                        <wps:wsp>
                          <wps:cNvPr id="62585" name="Straight Connector 62585"/>
                          <wps:cNvCnPr/>
                          <wps:spPr>
                            <a:xfrm>
                              <a:off x="742267" y="3838755"/>
                              <a:ext cx="388188" cy="0"/>
                            </a:xfrm>
                            <a:prstGeom prst="line">
                              <a:avLst/>
                            </a:prstGeom>
                            <a:ln w="15875">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62588" name="Text Box 62588"/>
                          <wps:cNvSpPr txBox="1"/>
                          <wps:spPr>
                            <a:xfrm rot="16200000">
                              <a:off x="-288590" y="2687128"/>
                              <a:ext cx="870625" cy="2418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2D04F8" w:rsidRDefault="00B708E9" w:rsidP="00A14216">
                                <w:pPr>
                                  <w:jc w:val="center"/>
                                  <w:rPr>
                                    <w:rFonts w:ascii="Times New Roman" w:hAnsi="Times New Roman" w:cs="Times New Roman"/>
                                  </w:rPr>
                                </w:pPr>
                                <w:r>
                                  <w:rPr>
                                    <w:rFonts w:ascii="Times New Roman" w:hAnsi="Times New Roman" w:cs="Times New Roman"/>
                                  </w:rPr>
                                  <w:t>N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89" name="Text Box 62589"/>
                          <wps:cNvSpPr txBox="1"/>
                          <wps:spPr>
                            <a:xfrm rot="16200000">
                              <a:off x="-548833" y="774151"/>
                              <a:ext cx="1215809" cy="32726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2D04F8" w:rsidRDefault="00B708E9" w:rsidP="00A14216">
                                <w:pPr>
                                  <w:jc w:val="center"/>
                                  <w:rPr>
                                    <w:rFonts w:ascii="Times New Roman" w:hAnsi="Times New Roman" w:cs="Times New Roman"/>
                                  </w:rPr>
                                </w:pPr>
                                <w:r>
                                  <w:rPr>
                                    <w:rFonts w:ascii="Times New Roman" w:hAnsi="Times New Roman" w:cs="Times New Roman"/>
                                  </w:rPr>
                                  <w:t>Wavemark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2590" name="Picture 62590"/>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93693" y="0"/>
                              <a:ext cx="2078966" cy="3812875"/>
                            </a:xfrm>
                            <a:prstGeom prst="rect">
                              <a:avLst/>
                            </a:prstGeom>
                            <a:noFill/>
                            <a:ln>
                              <a:noFill/>
                            </a:ln>
                          </pic:spPr>
                        </pic:pic>
                      </wpg:grpSp>
                      <wps:wsp>
                        <wps:cNvPr id="62591" name="Straight Connector 62591"/>
                        <wps:cNvCnPr/>
                        <wps:spPr>
                          <a:xfrm flipH="1">
                            <a:off x="3838353" y="2753832"/>
                            <a:ext cx="633909" cy="1026160"/>
                          </a:xfrm>
                          <a:prstGeom prst="line">
                            <a:avLst/>
                          </a:prstGeom>
                          <a:ln w="158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2592" name="Straight Connector 62592"/>
                        <wps:cNvCnPr/>
                        <wps:spPr>
                          <a:xfrm flipH="1">
                            <a:off x="2743200" y="2743200"/>
                            <a:ext cx="633909" cy="1026160"/>
                          </a:xfrm>
                          <a:prstGeom prst="line">
                            <a:avLst/>
                          </a:prstGeom>
                          <a:ln w="158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2593" name="Straight Connector 62593"/>
                        <wps:cNvCnPr/>
                        <wps:spPr>
                          <a:xfrm>
                            <a:off x="4125432" y="4561367"/>
                            <a:ext cx="778934" cy="0"/>
                          </a:xfrm>
                          <a:prstGeom prst="line">
                            <a:avLst/>
                          </a:prstGeom>
                          <a:ln w="15875">
                            <a:solidFill>
                              <a:schemeClr val="tx1"/>
                            </a:solidFill>
                            <a:prstDash val="solid"/>
                            <a:headEnd type="arrow"/>
                          </a:ln>
                        </wps:spPr>
                        <wps:style>
                          <a:lnRef idx="1">
                            <a:schemeClr val="accent1"/>
                          </a:lnRef>
                          <a:fillRef idx="0">
                            <a:schemeClr val="accent1"/>
                          </a:fillRef>
                          <a:effectRef idx="0">
                            <a:schemeClr val="accent1"/>
                          </a:effectRef>
                          <a:fontRef idx="minor">
                            <a:schemeClr val="tx1"/>
                          </a:fontRef>
                        </wps:style>
                        <wps:bodyPr/>
                      </wps:wsp>
                      <wps:wsp>
                        <wps:cNvPr id="62594" name="Straight Connector 62594"/>
                        <wps:cNvCnPr/>
                        <wps:spPr>
                          <a:xfrm>
                            <a:off x="4125432" y="6464595"/>
                            <a:ext cx="778518" cy="0"/>
                          </a:xfrm>
                          <a:prstGeom prst="line">
                            <a:avLst/>
                          </a:prstGeom>
                          <a:ln w="15875">
                            <a:solidFill>
                              <a:schemeClr val="tx1"/>
                            </a:solidFill>
                            <a:prstDash val="solid"/>
                            <a:headEnd type="arrow"/>
                          </a:ln>
                        </wps:spPr>
                        <wps:style>
                          <a:lnRef idx="1">
                            <a:schemeClr val="accent1"/>
                          </a:lnRef>
                          <a:fillRef idx="0">
                            <a:schemeClr val="accent1"/>
                          </a:fillRef>
                          <a:effectRef idx="0">
                            <a:schemeClr val="accent1"/>
                          </a:effectRef>
                          <a:fontRef idx="minor">
                            <a:schemeClr val="tx1"/>
                          </a:fontRef>
                        </wps:style>
                        <wps:bodyPr/>
                      </wps:wsp>
                      <wps:wsp>
                        <wps:cNvPr id="62595" name="Straight Connector 62595"/>
                        <wps:cNvCnPr/>
                        <wps:spPr>
                          <a:xfrm flipH="1">
                            <a:off x="1403498" y="2317897"/>
                            <a:ext cx="777895" cy="0"/>
                          </a:xfrm>
                          <a:prstGeom prst="line">
                            <a:avLst/>
                          </a:prstGeom>
                          <a:ln w="15875">
                            <a:solidFill>
                              <a:schemeClr val="tx1"/>
                            </a:solidFill>
                            <a:prstDash val="solid"/>
                            <a:headEnd type="arrow"/>
                          </a:ln>
                        </wps:spPr>
                        <wps:style>
                          <a:lnRef idx="1">
                            <a:schemeClr val="accent1"/>
                          </a:lnRef>
                          <a:fillRef idx="0">
                            <a:schemeClr val="accent1"/>
                          </a:fillRef>
                          <a:effectRef idx="0">
                            <a:schemeClr val="accent1"/>
                          </a:effectRef>
                          <a:fontRef idx="minor">
                            <a:schemeClr val="tx1"/>
                          </a:fontRef>
                        </wps:style>
                        <wps:bodyPr/>
                      </wps:wsp>
                      <wps:wsp>
                        <wps:cNvPr id="62596" name="Straight Connector 62596"/>
                        <wps:cNvCnPr/>
                        <wps:spPr>
                          <a:xfrm flipH="1">
                            <a:off x="1403498" y="1084521"/>
                            <a:ext cx="777895" cy="0"/>
                          </a:xfrm>
                          <a:prstGeom prst="line">
                            <a:avLst/>
                          </a:prstGeom>
                          <a:ln w="15875">
                            <a:solidFill>
                              <a:schemeClr val="tx1"/>
                            </a:solidFill>
                            <a:prstDash val="solid"/>
                            <a:headEnd type="arrow"/>
                          </a:ln>
                        </wps:spPr>
                        <wps:style>
                          <a:lnRef idx="1">
                            <a:schemeClr val="accent1"/>
                          </a:lnRef>
                          <a:fillRef idx="0">
                            <a:schemeClr val="accent1"/>
                          </a:fillRef>
                          <a:effectRef idx="0">
                            <a:schemeClr val="accent1"/>
                          </a:effectRef>
                          <a:fontRef idx="minor">
                            <a:schemeClr val="tx1"/>
                          </a:fontRef>
                        </wps:style>
                        <wps:bodyPr/>
                      </wps:wsp>
                      <wps:wsp>
                        <wps:cNvPr id="62604" name="Text Box 62604"/>
                        <wps:cNvSpPr txBox="1"/>
                        <wps:spPr>
                          <a:xfrm>
                            <a:off x="249765" y="956930"/>
                            <a:ext cx="1339215" cy="28707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145BFF" w:rsidRDefault="00B708E9" w:rsidP="00A56288">
                              <w:pPr>
                                <w:jc w:val="right"/>
                                <w:rPr>
                                  <w:rFonts w:ascii="Times New Roman" w:hAnsi="Times New Roman" w:cs="Times New Roman"/>
                                </w:rPr>
                              </w:pPr>
                              <w:r w:rsidRPr="00145BFF">
                                <w:rPr>
                                  <w:rFonts w:ascii="Times New Roman" w:hAnsi="Times New Roman" w:cs="Times New Roman"/>
                                </w:rPr>
                                <w:t>Raw nerve a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05" name="Text Box 62605"/>
                        <wps:cNvSpPr txBox="1"/>
                        <wps:spPr>
                          <a:xfrm>
                            <a:off x="-22705" y="2179127"/>
                            <a:ext cx="1694530" cy="5743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145BFF" w:rsidRDefault="00B708E9" w:rsidP="00A13A3F">
                              <w:pPr>
                                <w:spacing w:line="360" w:lineRule="auto"/>
                                <w:rPr>
                                  <w:rFonts w:ascii="Times New Roman" w:hAnsi="Times New Roman" w:cs="Times New Roman"/>
                                </w:rPr>
                              </w:pPr>
                              <w:r w:rsidRPr="00145BFF">
                                <w:rPr>
                                  <w:rFonts w:ascii="Times New Roman" w:hAnsi="Times New Roman" w:cs="Times New Roman"/>
                                </w:rPr>
                                <w:t>Templates</w:t>
                              </w:r>
                              <w:r w:rsidR="00A13A3F" w:rsidRPr="00145BFF">
                                <w:rPr>
                                  <w:rFonts w:ascii="Times New Roman" w:hAnsi="Times New Roman" w:cs="Times New Roman"/>
                                </w:rPr>
                                <w:t xml:space="preserve"> shapes / co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06" name="Text Box 62606"/>
                        <wps:cNvSpPr txBox="1"/>
                        <wps:spPr>
                          <a:xfrm>
                            <a:off x="4976037" y="4444409"/>
                            <a:ext cx="1339215" cy="287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Wavem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07" name="Text Box 62607"/>
                        <wps:cNvSpPr txBox="1"/>
                        <wps:spPr>
                          <a:xfrm>
                            <a:off x="4976037" y="6326372"/>
                            <a:ext cx="1339215" cy="287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Raw nerve a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08" name="Text Box 62608"/>
                        <wps:cNvSpPr txBox="1"/>
                        <wps:spPr>
                          <a:xfrm>
                            <a:off x="2434821" y="7570112"/>
                            <a:ext cx="583280" cy="287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5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10" name="Text Box 62610"/>
                        <wps:cNvSpPr txBox="1"/>
                        <wps:spPr>
                          <a:xfrm>
                            <a:off x="3476846" y="7527851"/>
                            <a:ext cx="744279" cy="287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12" name="Text Box 62612"/>
                        <wps:cNvSpPr txBox="1"/>
                        <wps:spPr>
                          <a:xfrm rot="16200000">
                            <a:off x="1232925" y="6261857"/>
                            <a:ext cx="1006837" cy="287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N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2613" o:spid="_x0000_s1126" style="position:absolute;margin-left:-12pt;margin-top:19.5pt;width:483.9pt;height:555.05pt;z-index:251696128;mso-width-relative:margin;mso-height-relative:margin" coordorigin="-227" coordsize="65617,785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&#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">
                <v:shape id="Picture 62583" o:spid="_x0000_s1127" type="#_x0000_t75" style="position:absolute;left:23816;width:41574;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nxxfHAAAA3gAAAA8AAABkcnMvZG93bnJldi54bWxEj0FrAjEUhO+F/ofwhN5qVksXWY0ibV16&#10;keK2Hrw9Ns/s4uZlSVJd/30jFDwOM/MNs1gNthNn8qF1rGAyzkAQ1063bBT8fG+eZyBCRNbYOSYF&#10;VwqwWj4+LLDQ7sI7OlfRiAThUKCCJsa+kDLUDVkMY9cTJ+/ovMWYpDdSe7wkuO3kNMtyabHltNBg&#10;T28N1afq1yp4L8uvQOXWXqv8cJp8+A0Zs1fqaTSs5yAiDfEe/m9/agX59HX2Arc76QrI5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NnxxfHAAAA3gAAAA8AAAAAAAAAAAAA&#10;AAAAnwIAAGRycy9kb3ducmV2LnhtbFBLBQYAAAAABAAEAPcAAACTAwAAAAA=&#10;">
                  <v:imagedata r:id="rId24" o:title="" croptop="1011f" cropbottom="18437f" cropleft="1273f" cropright="1619f"/>
                  <v:path arrowok="t"/>
                </v:shape>
                <v:group id="Group 62584" o:spid="_x0000_s1128" style="position:absolute;left:15666;top:36788;width:24312;height:38386" coordorigin="-1045" coordsize="24772,383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QozXxgAAAN4A&#10;AAAPAAAAAAAAAAAAAAAAAKoCAABkcnMvZG93bnJldi54bWxQSwUGAAAAAAQABAD6AAAAnQMAAAAA&#10;">
                  <v:line id="Straight Connector 62585" o:spid="_x0000_s1129" style="position:absolute;visibility:visible;mso-wrap-style:square" from="7422,38387" to="11304,38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b5LcYAAADeAAAADwAAAGRycy9kb3ducmV2LnhtbESP0WrCQBRE3wv9h+UWfKubBk1DdJW2&#10;oBSLgqYfcMles8Hs3ZBdNf59Vyj4OMzMGWa+HGwrLtT7xrGCt3ECgrhyuuFawW+5es1B+ICssXVM&#10;Cm7kYbl4fppjod2V93Q5hFpECPsCFZgQukJKXxmy6MeuI47e0fUWQ5R9LXWP1wi3rUyTJJMWG44L&#10;Bjv6MlSdDmerYPdzLHk92SUZvqebfFt+DluzV2r0MnzMQAQawiP83/7WCrJ0mk/hfid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G+S3GAAAA3gAAAA8AAAAAAAAA&#10;AAAAAAAAoQIAAGRycy9kb3ducmV2LnhtbFBLBQYAAAAABAAEAPkAAACUAwAAAAA=&#10;" strokecolor="black [3213]" strokeweight="1.25pt">
                    <v:stroke startarrow="oval" startarrowwidth="narrow" startarrowlength="short" endarrow="oval" endarrowwidth="narrow" endarrowlength="short"/>
                  </v:line>
                  <v:shape id="Text Box 62588" o:spid="_x0000_s1130" type="#_x0000_t202" style="position:absolute;left:-2886;top:26871;width:8706;height:24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GOtcEA&#10;AADeAAAADwAAAGRycy9kb3ducmV2LnhtbERPPWvDMBDdC/kP4gLdGrmGBuNGCaFJoWvjDhkP62qZ&#10;WCfjUyI3v74aCh0f73uzm/2gbjRJH9jA86oARdwG23Nn4Kt5f6pASUS2OAQmAz8ksNsuHjZY25D4&#10;k26n2KkcwlKjARfjWGstrSOPsgojcea+w+QxZjh12k6YcrgfdFkUa+2x59zgcKQ3R+3ldPUG5JjK&#10;YpZ0r66NE9347n4+JGMel/P+FVSkOf6L/9wf1sC6fKny3nwnXwG9/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xjrXBAAAA3gAAAA8AAAAAAAAAAAAAAAAAmAIAAGRycy9kb3du&#10;cmV2LnhtbFBLBQYAAAAABAAEAPUAAACGAwAAAAA=&#10;" fillcolor="white [3201]" stroked="f" strokeweight=".5pt">
                    <v:textbox>
                      <w:txbxContent>
                        <w:p w:rsidR="00B708E9" w:rsidRPr="002D04F8" w:rsidRDefault="00B708E9" w:rsidP="00A14216">
                          <w:pPr>
                            <w:jc w:val="center"/>
                            <w:rPr>
                              <w:rFonts w:ascii="Times New Roman" w:hAnsi="Times New Roman" w:cs="Times New Roman"/>
                            </w:rPr>
                          </w:pPr>
                          <w:r>
                            <w:rPr>
                              <w:rFonts w:ascii="Times New Roman" w:hAnsi="Times New Roman" w:cs="Times New Roman"/>
                            </w:rPr>
                            <w:t>Nerve (µV)</w:t>
                          </w:r>
                        </w:p>
                      </w:txbxContent>
                    </v:textbox>
                  </v:shape>
                  <v:shape id="Text Box 62589" o:spid="_x0000_s1131" type="#_x0000_t202" style="position:absolute;left:-5488;top:7741;width:12158;height:32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0rLsQA&#10;AADeAAAADwAAAGRycy9kb3ducmV2LnhtbESPQUvDQBSE70L/w/IEb3ZjwJLGbotUBa82PfT4yD6z&#10;wezbkLftxv56VxA8DjPzDbPZzX5QF5qkD2zgYVmAIm6D7bkzcGze7itQEpEtDoHJwDcJ7LaLmw3W&#10;NiT+oMshdipDWGo04GIca62ldeRRlmEkzt5nmDzGLKdO2wlThvtBl0Wx0h57zgsOR9o7ar8OZ29A&#10;XlNZzJKu1blxohvfXU8vyZi72/n5CVSkOf6H/9rv1sCqfKzW8HsnXwG9/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9Ky7EAAAA3gAAAA8AAAAAAAAAAAAAAAAAmAIAAGRycy9k&#10;b3ducmV2LnhtbFBLBQYAAAAABAAEAPUAAACJAwAAAAA=&#10;" fillcolor="white [3201]" stroked="f" strokeweight=".5pt">
                    <v:textbox>
                      <w:txbxContent>
                        <w:p w:rsidR="00B708E9" w:rsidRPr="002D04F8" w:rsidRDefault="00B708E9" w:rsidP="00A14216">
                          <w:pPr>
                            <w:jc w:val="center"/>
                            <w:rPr>
                              <w:rFonts w:ascii="Times New Roman" w:hAnsi="Times New Roman" w:cs="Times New Roman"/>
                            </w:rPr>
                          </w:pPr>
                          <w:r>
                            <w:rPr>
                              <w:rFonts w:ascii="Times New Roman" w:hAnsi="Times New Roman" w:cs="Times New Roman"/>
                            </w:rPr>
                            <w:t>Wavemark (µV)</w:t>
                          </w:r>
                        </w:p>
                      </w:txbxContent>
                    </v:textbox>
                  </v:shape>
                  <v:shape id="Picture 62590" o:spid="_x0000_s1132" type="#_x0000_t75" style="position:absolute;left:2936;width:20790;height:38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wJXrEAAAA3gAAAA8AAABkcnMvZG93bnJldi54bWxEj82KwjAUhfeC7xCu4E5TizraMYooghsZ&#10;rD7Anebadqa5qU3U6tObxcAsD+ePb7FqTSXu1LjSsoLRMAJBnFldcq7gfNoNZiCcR9ZYWSYFT3Kw&#10;WnY7C0y0ffCR7qnPRRhhl6CCwvs6kdJlBRl0Q1sTB+9iG4M+yCaXusFHGDeVjKNoKg2WHB4KrGlT&#10;UPab3oyCj5SumbTj7/j0tdnSz+E4v7xapfq9dv0JwlPr/8N/7b1WMI0n8wAQcAIKyOU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zwJXrEAAAA3gAAAA8AAAAAAAAAAAAAAAAA&#10;nwIAAGRycy9kb3ducmV2LnhtbFBLBQYAAAAABAAEAPcAAACQAwAAAAA=&#10;">
                    <v:imagedata r:id="rId25" o:title=""/>
                    <v:path arrowok="t"/>
                  </v:shape>
                </v:group>
                <v:line id="Straight Connector 62591" o:spid="_x0000_s1133" style="position:absolute;flip:x;visibility:visible;mso-wrap-style:square" from="38383,27538" to="44722,37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Lyl8gAAADeAAAADwAAAGRycy9kb3ducmV2LnhtbESPQUsDMRSE74L/ITzBW5vdQhddmxaV&#10;FlrFg6uI3h6b183i5iUkabv+eyMUPA4z8w2zWI12EEcKsXesoJwWIIhbp3vuFLy/bSY3IGJC1jg4&#10;JgU/FGG1vLxYYK3diV/p2KROZAjHGhWYlHwtZWwNWYxT54mzt3fBYsoydFIHPGW4HeSsKCppsee8&#10;YNDTo6H2uzlYBZuX/fpj9zQPn755rpqdN+uv8kGp66vx/g5EojH9h8/trVZQzea3JfzdyVdALn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FLyl8gAAADeAAAADwAAAAAA&#10;AAAAAAAAAAChAgAAZHJzL2Rvd25yZXYueG1sUEsFBgAAAAAEAAQA+QAAAJYDAAAAAA==&#10;" strokecolor="black [3213]" strokeweight="1.25pt">
                  <v:stroke dashstyle="3 1"/>
                </v:line>
                <v:line id="Straight Connector 62592" o:spid="_x0000_s1134" style="position:absolute;flip:x;visibility:visible;mso-wrap-style:square" from="27432,27432" to="33771,37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Bs4MgAAADeAAAADwAAAGRycy9kb3ducmV2LnhtbESPQUsDMRSE74L/ITzBm812oYtdmxYr&#10;LVjFg1sRvT02r5ulm5eQxHb990YQPA4z8w2zWI12ECcKsXesYDopQBC3TvfcKXjbb29uQcSErHFw&#10;TAq+KcJqeXmxwFq7M7/SqUmdyBCONSowKflaytgashgnzhNn7+CCxZRl6KQOeM5wO8iyKCppsee8&#10;YNDTg6H22HxZBduXw+Z99zQLH755rpqdN5vP6Vqp66vx/g5EojH9h//aj1pBVc7mJfzeyVdALn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IBs4MgAAADeAAAADwAAAAAA&#10;AAAAAAAAAAChAgAAZHJzL2Rvd25yZXYueG1sUEsFBgAAAAAEAAQA+QAAAJYDAAAAAA==&#10;" strokecolor="black [3213]" strokeweight="1.25pt">
                  <v:stroke dashstyle="3 1"/>
                </v:line>
                <v:line id="Straight Connector 62593" o:spid="_x0000_s1135" style="position:absolute;visibility:visible;mso-wrap-style:square" from="41254,45613" to="49043,45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cbY8cAAADeAAAADwAAAGRycy9kb3ducmV2LnhtbESPQWvCQBSE74L/YXlCL6KbWhQTXUUK&#10;LT1JG/X+zD6TtNm3YXer0V/vFoQeh5n5hlmuO9OIMzlfW1bwPE5AEBdW11wq2O/eRnMQPiBrbCyT&#10;git5WK/6vSVm2l74i855KEWEsM9QQRVCm0npi4oM+rFtiaN3ss5giNKVUju8RLhp5CRJZtJgzXGh&#10;wpZeKyp+8l+jYHv4LN+Pw0Myv6Uub5hv6XXzrdTToNssQATqwn/40f7QCmaTafoCf3fiFZCr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31xtjxwAAAN4AAAAPAAAAAAAA&#10;AAAAAAAAAKECAABkcnMvZG93bnJldi54bWxQSwUGAAAAAAQABAD5AAAAlQMAAAAA&#10;" strokecolor="black [3213]" strokeweight="1.25pt">
                  <v:stroke startarrow="open"/>
                </v:line>
                <v:line id="Straight Connector 62594" o:spid="_x0000_s1136" style="position:absolute;visibility:visible;mso-wrap-style:square" from="41254,64645" to="49039,64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6DF8cAAADeAAAADwAAAGRycy9kb3ducmV2LnhtbESPQWvCQBSE74L/YXlCL6KbShUTXUUK&#10;LT1JG/X+zD6TtNm3YXer0V/vFoQeh5n5hlmuO9OIMzlfW1bwPE5AEBdW11wq2O/eRnMQPiBrbCyT&#10;git5WK/6vSVm2l74i855KEWEsM9QQRVCm0npi4oM+rFtiaN3ss5giNKVUju8RLhp5CRJZtJgzXGh&#10;wpZeKyp+8l+jYHv4LN+Pw0Myv6Uub5hv6XXzrdTToNssQATqwn/40f7QCmaTafoCf3fiFZCr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4PoMXxwAAAN4AAAAPAAAAAAAA&#10;AAAAAAAAAKECAABkcnMvZG93bnJldi54bWxQSwUGAAAAAAQABAD5AAAAlQMAAAAA&#10;" strokecolor="black [3213]" strokeweight="1.25pt">
                  <v:stroke startarrow="open"/>
                </v:line>
                <v:line id="Straight Connector 62595" o:spid="_x0000_s1137" style="position:absolute;flip:x;visibility:visible;mso-wrap-style:square" from="14034,23178" to="21813,23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KRRsgAAADeAAAADwAAAGRycy9kb3ducmV2LnhtbESP3WrCQBSE7wt9h+UUelc3igaNrlIU&#10;sRRE/EG8PGSPSWz2bMyuMX17Vyj0cpiZb5jJrDWlaKh2hWUF3U4Egji1uuBMwWG//BiCcB5ZY2mZ&#10;FPySg9n09WWCibZ33lKz85kIEHYJKsi9rxIpXZqTQdexFXHwzrY26IOsM6lrvAe4KWUvimJpsOCw&#10;kGNF85zSn93NKNhfr9b1b6dl3Kw234v1+ji/rI5Kvb+1n2MQnlr/H/5rf2kFcW8wGsDzTrgCcvo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IKRRsgAAADeAAAADwAAAAAA&#10;AAAAAAAAAAChAgAAZHJzL2Rvd25yZXYueG1sUEsFBgAAAAAEAAQA+QAAAJYDAAAAAA==&#10;" strokecolor="black [3213]" strokeweight="1.25pt">
                  <v:stroke startarrow="open"/>
                </v:line>
                <v:line id="Straight Connector 62596" o:spid="_x0000_s1138" style="position:absolute;flip:x;visibility:visible;mso-wrap-style:square" from="14034,10845" to="21813,10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APMcgAAADeAAAADwAAAGRycy9kb3ducmV2LnhtbESPQWvCQBSE70L/w/KE3upGaUONrlIs&#10;YhFEqiIeH9lnEpt9G7NrjP/eFQoeh5n5hhlPW1OKhmpXWFbQ70UgiFOrC84U7Lbzt08QziNrLC2T&#10;ghs5mE5eOmNMtL3yLzUbn4kAYZeggtz7KpHSpTkZdD1bEQfvaGuDPsg6k7rGa4CbUg6iKJYGCw4L&#10;OVY0yyn921yMgu35bN375TCPm8V6+b1a7WenxV6p1277NQLhqfXP8H/7RyuIBx/DGB53whWQk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FAPMcgAAADeAAAADwAAAAAA&#10;AAAAAAAAAAChAgAAZHJzL2Rvd25yZXYueG1sUEsFBgAAAAAEAAQA+QAAAJYDAAAAAA==&#10;" strokecolor="black [3213]" strokeweight="1.25pt">
                  <v:stroke startarrow="open"/>
                </v:line>
                <v:shape id="Text Box 62604" o:spid="_x0000_s1139" type="#_x0000_t202" style="position:absolute;left:2497;top:9569;width:13392;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OMSckA&#10;AADeAAAADwAAAGRycy9kb3ducmV2LnhtbESPT2vCQBTE7wW/w/KEXopuqm0sqauUUv/gTWNbentk&#10;n0kw+zZkt0n89q5Q6HGYmd8w82VvKtFS40rLCh7HEQjizOqScwXHdDV6AeE8ssbKMim4kIPlYnA3&#10;x0TbjvfUHnwuAoRdggoK7+tESpcVZNCNbU0cvJNtDPogm1zqBrsAN5WcRFEsDZYcFgqs6b2g7Hz4&#10;NQp+HvLvnevXn930eVp/bNp09qVTpe6H/dsrCE+9/w//tbdaQTyJoye43QlXQC6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NOMSckAAADeAAAADwAAAAAAAAAAAAAAAACYAgAA&#10;ZHJzL2Rvd25yZXYueG1sUEsFBgAAAAAEAAQA9QAAAI4DAAAAAA==&#10;" fillcolor="white [3201]" stroked="f" strokeweight=".5pt">
                  <v:textbox>
                    <w:txbxContent>
                      <w:p w:rsidR="00B708E9" w:rsidRPr="00145BFF" w:rsidRDefault="00B708E9" w:rsidP="00A56288">
                        <w:pPr>
                          <w:jc w:val="right"/>
                          <w:rPr>
                            <w:rFonts w:ascii="Times New Roman" w:hAnsi="Times New Roman" w:cs="Times New Roman"/>
                          </w:rPr>
                        </w:pPr>
                        <w:r w:rsidRPr="00145BFF">
                          <w:rPr>
                            <w:rFonts w:ascii="Times New Roman" w:hAnsi="Times New Roman" w:cs="Times New Roman"/>
                          </w:rPr>
                          <w:t>Raw nerve activity</w:t>
                        </w:r>
                      </w:p>
                    </w:txbxContent>
                  </v:textbox>
                </v:shape>
                <v:shape id="Text Box 62605" o:spid="_x0000_s1140" type="#_x0000_t202" style="position:absolute;left:-227;top:21791;width:16945;height:5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8p0sgA&#10;AADeAAAADwAAAGRycy9kb3ducmV2LnhtbESPT2vCQBTE74LfYXlCL6IbFaOkriKl/+hNoy29PbLP&#10;JJh9G7LbJP32rlDocZiZ3zCbXW8q0VLjSssKZtMIBHFmdcm5glP6MlmDcB5ZY2WZFPySg912ONhg&#10;om3HB2qPPhcBwi5BBYX3dSKlywoy6Ka2Jg7exTYGfZBNLnWDXYCbSs6jKJYGSw4LBdb0VFB2Pf4Y&#10;Bd/j/OvD9a/nbrFc1M9vbbr61KlSD6N+/wjCU+//w3/td60gnsfREu53whWQ2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nynSyAAAAN4AAAAPAAAAAAAAAAAAAAAAAJgCAABk&#10;cnMvZG93bnJldi54bWxQSwUGAAAAAAQABAD1AAAAjQMAAAAA&#10;" fillcolor="white [3201]" stroked="f" strokeweight=".5pt">
                  <v:textbox>
                    <w:txbxContent>
                      <w:p w:rsidR="00B708E9" w:rsidRPr="00145BFF" w:rsidRDefault="00B708E9" w:rsidP="00A13A3F">
                        <w:pPr>
                          <w:spacing w:line="360" w:lineRule="auto"/>
                          <w:rPr>
                            <w:rFonts w:ascii="Times New Roman" w:hAnsi="Times New Roman" w:cs="Times New Roman"/>
                          </w:rPr>
                        </w:pPr>
                        <w:r w:rsidRPr="00145BFF">
                          <w:rPr>
                            <w:rFonts w:ascii="Times New Roman" w:hAnsi="Times New Roman" w:cs="Times New Roman"/>
                          </w:rPr>
                          <w:t>Templates</w:t>
                        </w:r>
                        <w:r w:rsidR="00A13A3F" w:rsidRPr="00145BFF">
                          <w:rPr>
                            <w:rFonts w:ascii="Times New Roman" w:hAnsi="Times New Roman" w:cs="Times New Roman"/>
                          </w:rPr>
                          <w:t xml:space="preserve"> shapes / coding</w:t>
                        </w:r>
                      </w:p>
                    </w:txbxContent>
                  </v:textbox>
                </v:shape>
                <v:shape id="Text Box 62606" o:spid="_x0000_s1141" type="#_x0000_t202" style="position:absolute;left:49760;top:44444;width:13392;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23pcgA&#10;AADeAAAADwAAAGRycy9kb3ducmV2LnhtbESPQWvCQBSE74L/YXlCL6KbKsYSXaWUVsVbTVvx9sg+&#10;k9Ds25DdJum/7wpCj8PMfMOst72pREuNKy0reJxGIIgzq0vOFXykb5MnEM4ja6wsk4JfcrDdDAdr&#10;TLTt+J3ak89FgLBLUEHhfZ1I6bKCDLqprYmDd7WNQR9kk0vdYBfgppKzKIqlwZLDQoE1vRSUfZ9+&#10;jILLOD8fXb/77OaLef26b9Pll06Vehj1zysQnnr/H763D1pBPIujGG53whWQm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XTbelyAAAAN4AAAAPAAAAAAAAAAAAAAAAAJgCAABk&#10;cnMvZG93bnJldi54bWxQSwUGAAAAAAQABAD1AAAAjQMAAAAA&#10;" fillcolor="white [3201]" stroked="f" strokeweight=".5pt">
                  <v:textbo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Wavemark</w:t>
                        </w:r>
                      </w:p>
                    </w:txbxContent>
                  </v:textbox>
                </v:shape>
                <v:shape id="Text Box 62607" o:spid="_x0000_s1142" type="#_x0000_t202" style="position:absolute;left:49760;top:63263;width:13392;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ESPsgA&#10;AADeAAAADwAAAGRycy9kb3ducmV2LnhtbESPQWvCQBSE7wX/w/IEL0U3VYySuooUq6U3jVp6e2Rf&#10;k2D2bchuk/TfdwtCj8PMfMOsNr2pREuNKy0reJpEIIgzq0vOFZzT1/EShPPIGivLpOCHHGzWg4cV&#10;Jtp2fKT25HMRIOwSVFB4XydSuqwgg25ia+LgfdnGoA+yyaVusAtwU8lpFMXSYMlhocCaXgrKbqdv&#10;o+DzMf94d/3+0s3ms3p3aNPFVadKjYb99hmEp97/h+/tN60gnsbRAv7uhCsg1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4ARI+yAAAAN4AAAAPAAAAAAAAAAAAAAAAAJgCAABk&#10;cnMvZG93bnJldi54bWxQSwUGAAAAAAQABAD1AAAAjQMAAAAA&#10;" fillcolor="white [3201]" stroked="f" strokeweight=".5pt">
                  <v:textbo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Raw nerve activity</w:t>
                        </w:r>
                      </w:p>
                    </w:txbxContent>
                  </v:textbox>
                </v:shape>
                <v:shape id="Text Box 62608" o:spid="_x0000_s1143" type="#_x0000_t202" style="position:absolute;left:24348;top:75701;width:5833;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6GTMUA&#10;AADeAAAADwAAAGRycy9kb3ducmV2LnhtbERPTWvCQBC9F/wPywi9lLqp0iipq5TSqnjTVKW3ITsm&#10;wexsyK5J/PfuoeDx8b7ny95UoqXGlZYVvI0iEMSZ1SXnCn7Tn9cZCOeRNVaWScGNHCwXg6c5Jtp2&#10;vKN273MRQtglqKDwvk6kdFlBBt3I1sSBO9vGoA+wyaVusAvhppLjKIqlwZJDQ4E1fRWUXfZXo+Dv&#10;JT9tXb86dJP3Sf29btPpUadKPQ/7zw8Qnnr/EP+7N1pBPI6jsDfcCV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noZMxQAAAN4AAAAPAAAAAAAAAAAAAAAAAJgCAABkcnMv&#10;ZG93bnJldi54bWxQSwUGAAAAAAQABAD1AAAAigMAAAAA&#10;" fillcolor="white [3201]" stroked="f" strokeweight=".5pt">
                  <v:textbo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5 s</w:t>
                        </w:r>
                      </w:p>
                    </w:txbxContent>
                  </v:textbox>
                </v:shape>
                <v:shape id="Text Box 62610" o:spid="_x0000_s1144" type="#_x0000_t202" style="position:absolute;left:34768;top:75278;width:7443;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Ecl8cA&#10;AADeAAAADwAAAGRycy9kb3ducmV2LnhtbESPzWrCQBSF9wXfYbiCm6ITlcYSHUVKtcWdpq24u2Su&#10;STBzJ2TGJH37zqLg8nD++Fab3lSipcaVlhVMJxEI4szqknMFX+lu/ArCeWSNlWVS8EsONuvB0woT&#10;bTs+UnvyuQgj7BJUUHhfJ1K6rCCDbmJr4uBdbWPQB9nkUjfYhXFTyVkUxdJgyeGhwJreCspup7tR&#10;cHnOzwfX77+7+cu8fv9o08WPTpUaDfvtEoSn3j/C/+1PrSCexdMAEHACCs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IxHJfHAAAA3gAAAA8AAAAAAAAAAAAAAAAAmAIAAGRy&#10;cy9kb3ducmV2LnhtbFBLBQYAAAAABAAEAPUAAACMAwAAAAA=&#10;" fillcolor="white [3201]" stroked="f" strokeweight=".5pt">
                  <v:textbo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Time (s)</w:t>
                        </w:r>
                      </w:p>
                    </w:txbxContent>
                  </v:textbox>
                </v:shape>
                <v:shape id="Text Box 62612" o:spid="_x0000_s1145" type="#_x0000_t202" style="position:absolute;left:12329;top:62618;width:10068;height:287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ZNpMQA&#10;AADeAAAADwAAAGRycy9kb3ducmV2LnhtbESPzWrDMBCE74W+g9hCbo0cH0xwo4TQH+i1cQ89LtbW&#10;MrFWxqtEbp6+CgRyHGbmG2azm/2gzjRJH9jAalmAIm6D7bkz8N18PK9BSUS2OAQmA38ksNs+Pmyw&#10;tiHxF50PsVMZwlKjARfjWGstrSOPsgwjcfZ+w+QxZjl12k6YMtwPuiyKSnvsOS84HOnVUXs8nLwB&#10;eU9lMUu6rE+NE9347vLzloxZPM37F1CR5ngP39qf1kBVVqsSrnfyFdD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2TaTEAAAA3gAAAA8AAAAAAAAAAAAAAAAAmAIAAGRycy9k&#10;b3ducmV2LnhtbFBLBQYAAAAABAAEAPUAAACJAwAAAAA=&#10;" fillcolor="white [3201]" stroked="f" strokeweight=".5pt">
                  <v:textbox>
                    <w:txbxContent>
                      <w:p w:rsidR="00B708E9" w:rsidRPr="00145BFF" w:rsidRDefault="00B708E9" w:rsidP="00A56288">
                        <w:pPr>
                          <w:rPr>
                            <w:rFonts w:ascii="Times New Roman" w:hAnsi="Times New Roman" w:cs="Times New Roman"/>
                          </w:rPr>
                        </w:pPr>
                        <w:r w:rsidRPr="00145BFF">
                          <w:rPr>
                            <w:rFonts w:ascii="Times New Roman" w:hAnsi="Times New Roman" w:cs="Times New Roman"/>
                          </w:rPr>
                          <w:t>Nerve (µV)</w:t>
                        </w:r>
                      </w:p>
                    </w:txbxContent>
                  </v:textbox>
                </v:shape>
              </v:group>
            </w:pict>
          </mc:Fallback>
        </mc:AlternateContent>
      </w: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1B5A47" w:rsidP="008F29E5">
      <w:pPr>
        <w:rPr>
          <w:sz w:val="24"/>
          <w:szCs w:val="24"/>
        </w:rPr>
      </w:pPr>
      <w:r>
        <w:rPr>
          <w:noProof/>
          <w:color w:val="000000" w:themeColor="text1"/>
          <w:lang w:eastAsia="en-GB"/>
        </w:rPr>
        <mc:AlternateContent>
          <mc:Choice Requires="wps">
            <w:drawing>
              <wp:anchor distT="0" distB="0" distL="114300" distR="114300" simplePos="0" relativeHeight="251790336" behindDoc="0" locked="0" layoutInCell="1" allowOverlap="1" wp14:anchorId="5AA819C6" wp14:editId="7DF19FC9">
                <wp:simplePos x="0" y="0"/>
                <wp:positionH relativeFrom="column">
                  <wp:posOffset>-240665</wp:posOffset>
                </wp:positionH>
                <wp:positionV relativeFrom="paragraph">
                  <wp:posOffset>145903</wp:posOffset>
                </wp:positionV>
                <wp:extent cx="409575" cy="40957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5A47" w:rsidRPr="00145BFF" w:rsidRDefault="001B5A47" w:rsidP="001B5A47">
                            <w:pPr>
                              <w:rPr>
                                <w:rFonts w:ascii="Times New Roman" w:hAnsi="Times New Roman" w:cs="Times New Roman"/>
                                <w:b/>
                                <w:sz w:val="28"/>
                                <w:szCs w:val="28"/>
                              </w:rPr>
                            </w:pPr>
                            <w:r w:rsidRPr="00145BFF">
                              <w:rPr>
                                <w:rFonts w:ascii="Times New Roman" w:hAnsi="Times New Roman" w:cs="Times New Roman"/>
                                <w:b/>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146" type="#_x0000_t202" style="position:absolute;margin-left:-18.95pt;margin-top:11.5pt;width:32.25pt;height:32.2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" fillcolor="white [3201]" stroked="f" strokeweight=".5pt">
                <v:textbox>
                  <w:txbxContent>
                    <w:p w:rsidR="001B5A47" w:rsidRPr="00145BFF" w:rsidRDefault="001B5A47" w:rsidP="001B5A47">
                      <w:pPr>
                        <w:rPr>
                          <w:rFonts w:ascii="Times New Roman" w:hAnsi="Times New Roman" w:cs="Times New Roman"/>
                          <w:b/>
                          <w:sz w:val="28"/>
                          <w:szCs w:val="28"/>
                        </w:rPr>
                      </w:pPr>
                      <w:r w:rsidRPr="00145BFF">
                        <w:rPr>
                          <w:rFonts w:ascii="Times New Roman" w:hAnsi="Times New Roman" w:cs="Times New Roman"/>
                          <w:b/>
                          <w:sz w:val="28"/>
                          <w:szCs w:val="28"/>
                        </w:rPr>
                        <w:t>B.</w:t>
                      </w:r>
                    </w:p>
                  </w:txbxContent>
                </v:textbox>
              </v:shape>
            </w:pict>
          </mc:Fallback>
        </mc:AlternateContent>
      </w: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A14216" w:rsidRDefault="001B5A47" w:rsidP="00DB611B">
      <w:pPr>
        <w:jc w:val="center"/>
        <w:rPr>
          <w:sz w:val="24"/>
          <w:szCs w:val="24"/>
        </w:rPr>
      </w:pPr>
      <w:r>
        <w:rPr>
          <w:noProof/>
          <w:lang w:eastAsia="en-GB"/>
        </w:rPr>
        <mc:AlternateContent>
          <mc:Choice Requires="wps">
            <w:drawing>
              <wp:anchor distT="0" distB="0" distL="114300" distR="114300" simplePos="0" relativeHeight="251770880" behindDoc="0" locked="0" layoutInCell="1" allowOverlap="1" wp14:anchorId="398BE093" wp14:editId="4633394D">
                <wp:simplePos x="0" y="0"/>
                <wp:positionH relativeFrom="column">
                  <wp:posOffset>-238125</wp:posOffset>
                </wp:positionH>
                <wp:positionV relativeFrom="paragraph">
                  <wp:posOffset>111125</wp:posOffset>
                </wp:positionV>
                <wp:extent cx="6410960" cy="1002030"/>
                <wp:effectExtent l="0" t="0" r="8890" b="7620"/>
                <wp:wrapNone/>
                <wp:docPr id="16412" name="Text Box 16412"/>
                <wp:cNvGraphicFramePr/>
                <a:graphic xmlns:a="http://schemas.openxmlformats.org/drawingml/2006/main">
                  <a:graphicData uri="http://schemas.microsoft.com/office/word/2010/wordprocessingShape">
                    <wps:wsp>
                      <wps:cNvSpPr txBox="1"/>
                      <wps:spPr>
                        <a:xfrm>
                          <a:off x="0" y="0"/>
                          <a:ext cx="6410960" cy="1002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B611B" w:rsidRPr="00145BFF" w:rsidRDefault="001B5A47" w:rsidP="00145BFF">
                            <w:pPr>
                              <w:spacing w:line="240" w:lineRule="auto"/>
                              <w:rPr>
                                <w:rFonts w:ascii="Times New Roman" w:hAnsi="Times New Roman" w:cs="Times New Roman"/>
                                <w:b/>
                                <w:sz w:val="20"/>
                                <w:szCs w:val="24"/>
                              </w:rPr>
                            </w:pPr>
                            <w:r w:rsidRPr="00145BFF">
                              <w:rPr>
                                <w:rFonts w:ascii="Times New Roman" w:hAnsi="Times New Roman" w:cs="Times New Roman"/>
                                <w:b/>
                                <w:sz w:val="20"/>
                                <w:szCs w:val="24"/>
                              </w:rPr>
                              <w:t>Figure 2.5</w:t>
                            </w:r>
                            <w:r w:rsidR="00DB611B" w:rsidRPr="00145BFF">
                              <w:rPr>
                                <w:rFonts w:ascii="Times New Roman" w:hAnsi="Times New Roman" w:cs="Times New Roman"/>
                                <w:b/>
                                <w:sz w:val="20"/>
                                <w:szCs w:val="24"/>
                              </w:rPr>
                              <w:t xml:space="preserve">:  Example of threshold setting for ‘spike counting’.  </w:t>
                            </w:r>
                          </w:p>
                          <w:p w:rsidR="00E61AA0" w:rsidRPr="00145BFF" w:rsidRDefault="00A41ED8" w:rsidP="00145BFF">
                            <w:pPr>
                              <w:spacing w:line="240" w:lineRule="auto"/>
                              <w:rPr>
                                <w:rFonts w:ascii="Times New Roman" w:hAnsi="Times New Roman" w:cs="Times New Roman"/>
                                <w:sz w:val="20"/>
                                <w:szCs w:val="24"/>
                              </w:rPr>
                            </w:pPr>
                            <w:r w:rsidRPr="00145BFF">
                              <w:rPr>
                                <w:rFonts w:ascii="Times New Roman" w:hAnsi="Times New Roman" w:cs="Times New Roman"/>
                                <w:sz w:val="20"/>
                                <w:szCs w:val="24"/>
                              </w:rPr>
                              <w:t xml:space="preserve">A, </w:t>
                            </w:r>
                            <w:r w:rsidR="000B3687" w:rsidRPr="00145BFF">
                              <w:rPr>
                                <w:rFonts w:ascii="Times New Roman" w:hAnsi="Times New Roman" w:cs="Times New Roman"/>
                                <w:sz w:val="20"/>
                                <w:szCs w:val="24"/>
                              </w:rPr>
                              <w:t>One template was</w:t>
                            </w:r>
                            <w:r w:rsidRPr="00145BFF">
                              <w:rPr>
                                <w:rFonts w:ascii="Times New Roman" w:hAnsi="Times New Roman" w:cs="Times New Roman"/>
                                <w:sz w:val="20"/>
                                <w:szCs w:val="24"/>
                              </w:rPr>
                              <w:t xml:space="preserve"> created</w:t>
                            </w:r>
                            <w:r w:rsidR="000B3687" w:rsidRPr="00145BFF">
                              <w:rPr>
                                <w:rFonts w:ascii="Times New Roman" w:hAnsi="Times New Roman" w:cs="Times New Roman"/>
                                <w:sz w:val="20"/>
                                <w:szCs w:val="24"/>
                              </w:rPr>
                              <w:t xml:space="preserve"> per</w:t>
                            </w:r>
                            <w:r w:rsidRPr="00145BFF">
                              <w:rPr>
                                <w:rFonts w:ascii="Times New Roman" w:hAnsi="Times New Roman" w:cs="Times New Roman"/>
                                <w:sz w:val="20"/>
                                <w:szCs w:val="24"/>
                              </w:rPr>
                              <w:t xml:space="preserve"> </w:t>
                            </w:r>
                            <w:r w:rsidR="000B3687" w:rsidRPr="00145BFF">
                              <w:rPr>
                                <w:rFonts w:ascii="Times New Roman" w:hAnsi="Times New Roman" w:cs="Times New Roman"/>
                                <w:sz w:val="20"/>
                                <w:szCs w:val="24"/>
                              </w:rPr>
                              <w:t>similar spike shape that occurred at least 100 times.  Spikes were matched to the created templates</w:t>
                            </w:r>
                            <w:r w:rsidR="00E61AA0" w:rsidRPr="00145BFF">
                              <w:rPr>
                                <w:rFonts w:ascii="Times New Roman" w:hAnsi="Times New Roman" w:cs="Times New Roman"/>
                                <w:sz w:val="20"/>
                                <w:szCs w:val="24"/>
                              </w:rPr>
                              <w:t xml:space="preserve"> based on a minimum of 75% of a spike shape lying within the template.  </w:t>
                            </w:r>
                            <w:r w:rsidR="00904FAA" w:rsidRPr="00145BFF">
                              <w:rPr>
                                <w:rFonts w:ascii="Times New Roman" w:hAnsi="Times New Roman" w:cs="Times New Roman"/>
                                <w:sz w:val="20"/>
                                <w:szCs w:val="24"/>
                              </w:rPr>
                              <w:t xml:space="preserve">B, individual spikes of the raw nerve activity were assigned codes following spike matching. </w:t>
                            </w:r>
                            <w:r w:rsidR="00E61AA0" w:rsidRPr="00145BFF">
                              <w:rPr>
                                <w:rFonts w:ascii="Times New Roman" w:hAnsi="Times New Roman" w:cs="Times New Roman"/>
                                <w:sz w:val="20"/>
                                <w:szCs w:val="24"/>
                              </w:rPr>
                              <w:t xml:space="preserve"> </w:t>
                            </w:r>
                            <w:r w:rsidRPr="00145BFF">
                              <w:rPr>
                                <w:rFonts w:ascii="Times New Roman" w:hAnsi="Times New Roman" w:cs="Times New Roman"/>
                                <w:sz w:val="20"/>
                                <w:szCs w:val="24"/>
                              </w:rPr>
                              <w:t xml:space="preserve">   </w:t>
                            </w:r>
                          </w:p>
                          <w:p w:rsidR="00E61AA0" w:rsidRPr="001B5A47" w:rsidRDefault="00E61AA0" w:rsidP="00DB611B">
                            <w:pPr>
                              <w:rPr>
                                <w:szCs w:val="24"/>
                              </w:rPr>
                            </w:pPr>
                          </w:p>
                          <w:p w:rsidR="00DB611B" w:rsidRPr="001B5A47" w:rsidRDefault="00DB611B" w:rsidP="00DB611B">
                            <w:pPr>
                              <w:rPr>
                                <w:b/>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12" o:spid="_x0000_s1147" type="#_x0000_t202" style="position:absolute;left:0;text-align:left;margin-left:-18.75pt;margin-top:8.75pt;width:504.8pt;height:78.9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" fillcolor="white [3201]" stroked="f" strokeweight=".5pt">
                <v:textbox>
                  <w:txbxContent>
                    <w:p w:rsidR="00DB611B" w:rsidRPr="00145BFF" w:rsidRDefault="001B5A47" w:rsidP="00145BFF">
                      <w:pPr>
                        <w:spacing w:line="240" w:lineRule="auto"/>
                        <w:rPr>
                          <w:rFonts w:ascii="Times New Roman" w:hAnsi="Times New Roman" w:cs="Times New Roman"/>
                          <w:b/>
                          <w:sz w:val="20"/>
                          <w:szCs w:val="24"/>
                        </w:rPr>
                      </w:pPr>
                      <w:r w:rsidRPr="00145BFF">
                        <w:rPr>
                          <w:rFonts w:ascii="Times New Roman" w:hAnsi="Times New Roman" w:cs="Times New Roman"/>
                          <w:b/>
                          <w:sz w:val="20"/>
                          <w:szCs w:val="24"/>
                        </w:rPr>
                        <w:t>Figure 2.5</w:t>
                      </w:r>
                      <w:r w:rsidR="00DB611B" w:rsidRPr="00145BFF">
                        <w:rPr>
                          <w:rFonts w:ascii="Times New Roman" w:hAnsi="Times New Roman" w:cs="Times New Roman"/>
                          <w:b/>
                          <w:sz w:val="20"/>
                          <w:szCs w:val="24"/>
                        </w:rPr>
                        <w:t xml:space="preserve">:  Example of threshold setting for ‘spike counting’.  </w:t>
                      </w:r>
                    </w:p>
                    <w:p w:rsidR="00E61AA0" w:rsidRPr="00145BFF" w:rsidRDefault="00A41ED8" w:rsidP="00145BFF">
                      <w:pPr>
                        <w:spacing w:line="240" w:lineRule="auto"/>
                        <w:rPr>
                          <w:rFonts w:ascii="Times New Roman" w:hAnsi="Times New Roman" w:cs="Times New Roman"/>
                          <w:sz w:val="20"/>
                          <w:szCs w:val="24"/>
                        </w:rPr>
                      </w:pPr>
                      <w:r w:rsidRPr="00145BFF">
                        <w:rPr>
                          <w:rFonts w:ascii="Times New Roman" w:hAnsi="Times New Roman" w:cs="Times New Roman"/>
                          <w:sz w:val="20"/>
                          <w:szCs w:val="24"/>
                        </w:rPr>
                        <w:t xml:space="preserve">A, </w:t>
                      </w:r>
                      <w:r w:rsidR="000B3687" w:rsidRPr="00145BFF">
                        <w:rPr>
                          <w:rFonts w:ascii="Times New Roman" w:hAnsi="Times New Roman" w:cs="Times New Roman"/>
                          <w:sz w:val="20"/>
                          <w:szCs w:val="24"/>
                        </w:rPr>
                        <w:t>One template was</w:t>
                      </w:r>
                      <w:r w:rsidRPr="00145BFF">
                        <w:rPr>
                          <w:rFonts w:ascii="Times New Roman" w:hAnsi="Times New Roman" w:cs="Times New Roman"/>
                          <w:sz w:val="20"/>
                          <w:szCs w:val="24"/>
                        </w:rPr>
                        <w:t xml:space="preserve"> created</w:t>
                      </w:r>
                      <w:r w:rsidR="000B3687" w:rsidRPr="00145BFF">
                        <w:rPr>
                          <w:rFonts w:ascii="Times New Roman" w:hAnsi="Times New Roman" w:cs="Times New Roman"/>
                          <w:sz w:val="20"/>
                          <w:szCs w:val="24"/>
                        </w:rPr>
                        <w:t xml:space="preserve"> per</w:t>
                      </w:r>
                      <w:r w:rsidRPr="00145BFF">
                        <w:rPr>
                          <w:rFonts w:ascii="Times New Roman" w:hAnsi="Times New Roman" w:cs="Times New Roman"/>
                          <w:sz w:val="20"/>
                          <w:szCs w:val="24"/>
                        </w:rPr>
                        <w:t xml:space="preserve"> </w:t>
                      </w:r>
                      <w:r w:rsidR="000B3687" w:rsidRPr="00145BFF">
                        <w:rPr>
                          <w:rFonts w:ascii="Times New Roman" w:hAnsi="Times New Roman" w:cs="Times New Roman"/>
                          <w:sz w:val="20"/>
                          <w:szCs w:val="24"/>
                        </w:rPr>
                        <w:t>similar spike shape that occurred at least 100 times.  Spikes were matched to the created templates</w:t>
                      </w:r>
                      <w:r w:rsidR="00E61AA0" w:rsidRPr="00145BFF">
                        <w:rPr>
                          <w:rFonts w:ascii="Times New Roman" w:hAnsi="Times New Roman" w:cs="Times New Roman"/>
                          <w:sz w:val="20"/>
                          <w:szCs w:val="24"/>
                        </w:rPr>
                        <w:t xml:space="preserve"> based on a minimum of 75% of a spike shape lying within the template.  </w:t>
                      </w:r>
                      <w:r w:rsidR="00904FAA" w:rsidRPr="00145BFF">
                        <w:rPr>
                          <w:rFonts w:ascii="Times New Roman" w:hAnsi="Times New Roman" w:cs="Times New Roman"/>
                          <w:sz w:val="20"/>
                          <w:szCs w:val="24"/>
                        </w:rPr>
                        <w:t xml:space="preserve">B, individual spikes of the raw nerve activity were assigned codes following spike matching. </w:t>
                      </w:r>
                      <w:r w:rsidR="00E61AA0" w:rsidRPr="00145BFF">
                        <w:rPr>
                          <w:rFonts w:ascii="Times New Roman" w:hAnsi="Times New Roman" w:cs="Times New Roman"/>
                          <w:sz w:val="20"/>
                          <w:szCs w:val="24"/>
                        </w:rPr>
                        <w:t xml:space="preserve"> </w:t>
                      </w:r>
                      <w:r w:rsidRPr="00145BFF">
                        <w:rPr>
                          <w:rFonts w:ascii="Times New Roman" w:hAnsi="Times New Roman" w:cs="Times New Roman"/>
                          <w:sz w:val="20"/>
                          <w:szCs w:val="24"/>
                        </w:rPr>
                        <w:t xml:space="preserve">   </w:t>
                      </w:r>
                    </w:p>
                    <w:p w:rsidR="00E61AA0" w:rsidRPr="001B5A47" w:rsidRDefault="00E61AA0" w:rsidP="00DB611B">
                      <w:pPr>
                        <w:rPr>
                          <w:szCs w:val="24"/>
                        </w:rPr>
                      </w:pPr>
                    </w:p>
                    <w:p w:rsidR="00DB611B" w:rsidRPr="001B5A47" w:rsidRDefault="00DB611B" w:rsidP="00DB611B">
                      <w:pPr>
                        <w:rPr>
                          <w:b/>
                          <w:szCs w:val="24"/>
                        </w:rPr>
                      </w:pPr>
                    </w:p>
                  </w:txbxContent>
                </v:textbox>
              </v:shape>
            </w:pict>
          </mc:Fallback>
        </mc:AlternateContent>
      </w:r>
    </w:p>
    <w:p w:rsidR="00A14216" w:rsidRDefault="00A14216" w:rsidP="008F29E5">
      <w:pPr>
        <w:rPr>
          <w:sz w:val="24"/>
          <w:szCs w:val="24"/>
        </w:rPr>
      </w:pPr>
    </w:p>
    <w:p w:rsidR="00A14216" w:rsidRDefault="00A14216" w:rsidP="008F29E5">
      <w:pPr>
        <w:rPr>
          <w:sz w:val="24"/>
          <w:szCs w:val="24"/>
        </w:rPr>
      </w:pPr>
    </w:p>
    <w:p w:rsidR="00A14216" w:rsidRDefault="00A14216" w:rsidP="008F29E5">
      <w:pPr>
        <w:rPr>
          <w:sz w:val="24"/>
          <w:szCs w:val="24"/>
        </w:rPr>
      </w:pPr>
    </w:p>
    <w:p w:rsidR="00390B92" w:rsidRDefault="00390B92" w:rsidP="008F29E5">
      <w:pPr>
        <w:rPr>
          <w:sz w:val="24"/>
          <w:szCs w:val="24"/>
        </w:rPr>
      </w:pPr>
    </w:p>
    <w:p w:rsidR="00390B92" w:rsidRDefault="00390B92" w:rsidP="008F29E5">
      <w:pPr>
        <w:rPr>
          <w:sz w:val="24"/>
          <w:szCs w:val="24"/>
        </w:rPr>
      </w:pPr>
    </w:p>
    <w:p w:rsidR="00390B92" w:rsidRDefault="00390B92" w:rsidP="008F29E5">
      <w:pPr>
        <w:rPr>
          <w:sz w:val="24"/>
          <w:szCs w:val="24"/>
        </w:rPr>
      </w:pPr>
    </w:p>
    <w:p w:rsidR="003D699D" w:rsidRDefault="003D699D" w:rsidP="008F29E5">
      <w:pPr>
        <w:rPr>
          <w:sz w:val="24"/>
          <w:szCs w:val="24"/>
        </w:rPr>
      </w:pPr>
    </w:p>
    <w:p w:rsidR="00B70939" w:rsidRDefault="00D553B4" w:rsidP="008F29E5">
      <w:pPr>
        <w:rPr>
          <w:sz w:val="24"/>
          <w:szCs w:val="24"/>
        </w:rPr>
      </w:pPr>
      <w:r>
        <w:rPr>
          <w:noProof/>
          <w:color w:val="000000" w:themeColor="text1"/>
          <w:lang w:eastAsia="en-GB"/>
        </w:rPr>
        <mc:AlternateContent>
          <mc:Choice Requires="wps">
            <w:drawing>
              <wp:anchor distT="0" distB="0" distL="114300" distR="114300" simplePos="0" relativeHeight="251794432" behindDoc="0" locked="0" layoutInCell="1" allowOverlap="1" wp14:anchorId="362A06E8" wp14:editId="0557B426">
                <wp:simplePos x="0" y="0"/>
                <wp:positionH relativeFrom="column">
                  <wp:posOffset>4342765</wp:posOffset>
                </wp:positionH>
                <wp:positionV relativeFrom="paragraph">
                  <wp:posOffset>9525</wp:posOffset>
                </wp:positionV>
                <wp:extent cx="409575" cy="409575"/>
                <wp:effectExtent l="0" t="0" r="9525" b="9525"/>
                <wp:wrapNone/>
                <wp:docPr id="8" name="Text Box 8"/>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553B4" w:rsidRPr="00145BFF" w:rsidRDefault="00D553B4" w:rsidP="00D553B4">
                            <w:pPr>
                              <w:rPr>
                                <w:rFonts w:ascii="Times New Roman" w:hAnsi="Times New Roman" w:cs="Times New Roman"/>
                                <w:b/>
                                <w:sz w:val="28"/>
                              </w:rPr>
                            </w:pPr>
                            <w:r w:rsidRPr="00145BFF">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148" type="#_x0000_t202" style="position:absolute;margin-left:341.95pt;margin-top:.75pt;width:32.25pt;height:32.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" fillcolor="white [3201]" stroked="f" strokeweight=".5pt">
                <v:textbox>
                  <w:txbxContent>
                    <w:p w:rsidR="00D553B4" w:rsidRPr="00145BFF" w:rsidRDefault="00D553B4" w:rsidP="00D553B4">
                      <w:pPr>
                        <w:rPr>
                          <w:rFonts w:ascii="Times New Roman" w:hAnsi="Times New Roman" w:cs="Times New Roman"/>
                          <w:b/>
                          <w:sz w:val="28"/>
                        </w:rPr>
                      </w:pPr>
                      <w:r w:rsidRPr="00145BFF">
                        <w:rPr>
                          <w:rFonts w:ascii="Times New Roman" w:hAnsi="Times New Roman" w:cs="Times New Roman"/>
                          <w:b/>
                          <w:sz w:val="28"/>
                        </w:rPr>
                        <w:t>B.</w:t>
                      </w:r>
                    </w:p>
                  </w:txbxContent>
                </v:textbox>
              </v:shape>
            </w:pict>
          </mc:Fallback>
        </mc:AlternateContent>
      </w:r>
      <w:r>
        <w:rPr>
          <w:noProof/>
          <w:color w:val="000000" w:themeColor="text1"/>
          <w:lang w:eastAsia="en-GB"/>
        </w:rPr>
        <mc:AlternateContent>
          <mc:Choice Requires="wps">
            <w:drawing>
              <wp:anchor distT="0" distB="0" distL="114300" distR="114300" simplePos="0" relativeHeight="251792384" behindDoc="0" locked="0" layoutInCell="1" allowOverlap="1" wp14:anchorId="10A6BC52" wp14:editId="67935733">
                <wp:simplePos x="0" y="0"/>
                <wp:positionH relativeFrom="column">
                  <wp:posOffset>-495935</wp:posOffset>
                </wp:positionH>
                <wp:positionV relativeFrom="paragraph">
                  <wp:posOffset>-8890</wp:posOffset>
                </wp:positionV>
                <wp:extent cx="409575" cy="409575"/>
                <wp:effectExtent l="0" t="0" r="9525" b="9525"/>
                <wp:wrapNone/>
                <wp:docPr id="7" name="Text Box 7"/>
                <wp:cNvGraphicFramePr/>
                <a:graphic xmlns:a="http://schemas.openxmlformats.org/drawingml/2006/main">
                  <a:graphicData uri="http://schemas.microsoft.com/office/word/2010/wordprocessingShape">
                    <wps:wsp>
                      <wps:cNvSpPr txBox="1"/>
                      <wps:spPr>
                        <a:xfrm>
                          <a:off x="0" y="0"/>
                          <a:ext cx="40957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553B4" w:rsidRPr="00145BFF" w:rsidRDefault="00D553B4" w:rsidP="00D553B4">
                            <w:pPr>
                              <w:rPr>
                                <w:rFonts w:ascii="Times New Roman" w:hAnsi="Times New Roman" w:cs="Times New Roman"/>
                                <w:b/>
                                <w:sz w:val="28"/>
                              </w:rPr>
                            </w:pPr>
                            <w:r w:rsidRPr="00145BFF">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149" type="#_x0000_t202" style="position:absolute;margin-left:-39.05pt;margin-top:-.7pt;width:32.25pt;height:32.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" fillcolor="white [3201]" stroked="f" strokeweight=".5pt">
                <v:textbox>
                  <w:txbxContent>
                    <w:p w:rsidR="00D553B4" w:rsidRPr="00145BFF" w:rsidRDefault="00D553B4" w:rsidP="00D553B4">
                      <w:pPr>
                        <w:rPr>
                          <w:rFonts w:ascii="Times New Roman" w:hAnsi="Times New Roman" w:cs="Times New Roman"/>
                          <w:b/>
                          <w:sz w:val="28"/>
                        </w:rPr>
                      </w:pPr>
                      <w:r w:rsidRPr="00145BFF">
                        <w:rPr>
                          <w:rFonts w:ascii="Times New Roman" w:hAnsi="Times New Roman" w:cs="Times New Roman"/>
                          <w:b/>
                          <w:sz w:val="28"/>
                        </w:rPr>
                        <w:t>A.</w:t>
                      </w:r>
                    </w:p>
                  </w:txbxContent>
                </v:textbox>
              </v:shape>
            </w:pict>
          </mc:Fallback>
        </mc:AlternateContent>
      </w:r>
    </w:p>
    <w:p w:rsidR="00F42F34" w:rsidRDefault="00A14216" w:rsidP="008F29E5">
      <w:pPr>
        <w:rPr>
          <w:sz w:val="24"/>
          <w:szCs w:val="24"/>
        </w:rPr>
      </w:pPr>
      <w:r>
        <w:rPr>
          <w:noProof/>
          <w:lang w:eastAsia="en-GB"/>
        </w:rPr>
        <mc:AlternateContent>
          <mc:Choice Requires="wpg">
            <w:drawing>
              <wp:anchor distT="0" distB="0" distL="114300" distR="114300" simplePos="0" relativeHeight="251680768" behindDoc="0" locked="0" layoutInCell="1" allowOverlap="1" wp14:anchorId="1A852F53" wp14:editId="027536EF">
                <wp:simplePos x="0" y="0"/>
                <wp:positionH relativeFrom="column">
                  <wp:posOffset>-494665</wp:posOffset>
                </wp:positionH>
                <wp:positionV relativeFrom="paragraph">
                  <wp:posOffset>80010</wp:posOffset>
                </wp:positionV>
                <wp:extent cx="6848475" cy="2518410"/>
                <wp:effectExtent l="0" t="0" r="28575" b="0"/>
                <wp:wrapNone/>
                <wp:docPr id="18447" name="Group 18447"/>
                <wp:cNvGraphicFramePr/>
                <a:graphic xmlns:a="http://schemas.openxmlformats.org/drawingml/2006/main">
                  <a:graphicData uri="http://schemas.microsoft.com/office/word/2010/wordprocessingGroup">
                    <wpg:wgp>
                      <wpg:cNvGrpSpPr/>
                      <wpg:grpSpPr>
                        <a:xfrm>
                          <a:off x="0" y="0"/>
                          <a:ext cx="6848475" cy="2518410"/>
                          <a:chOff x="0" y="0"/>
                          <a:chExt cx="6848763" cy="2518781"/>
                        </a:xfrm>
                      </wpg:grpSpPr>
                      <wpg:grpSp>
                        <wpg:cNvPr id="18448" name="Group 18448"/>
                        <wpg:cNvGrpSpPr/>
                        <wpg:grpSpPr>
                          <a:xfrm>
                            <a:off x="4770408" y="0"/>
                            <a:ext cx="2078355" cy="2518410"/>
                            <a:chOff x="0" y="0"/>
                            <a:chExt cx="2078966" cy="2518913"/>
                          </a:xfrm>
                        </wpg:grpSpPr>
                        <pic:pic xmlns:pic="http://schemas.openxmlformats.org/drawingml/2006/picture">
                          <pic:nvPicPr>
                            <pic:cNvPr id="18449" name="Picture 18449"/>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8966" cy="2518913"/>
                            </a:xfrm>
                            <a:prstGeom prst="rect">
                              <a:avLst/>
                            </a:prstGeom>
                            <a:noFill/>
                            <a:ln>
                              <a:noFill/>
                            </a:ln>
                          </pic:spPr>
                        </pic:pic>
                        <wps:wsp>
                          <wps:cNvPr id="18450" name="Rectangle 18450"/>
                          <wps:cNvSpPr/>
                          <wps:spPr>
                            <a:xfrm>
                              <a:off x="69012" y="94890"/>
                              <a:ext cx="2009954" cy="2380891"/>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451" name="Group 18451"/>
                        <wpg:cNvGrpSpPr/>
                        <wpg:grpSpPr>
                          <a:xfrm>
                            <a:off x="0" y="8626"/>
                            <a:ext cx="4640580" cy="2510155"/>
                            <a:chOff x="0" y="0"/>
                            <a:chExt cx="4640580" cy="2510287"/>
                          </a:xfrm>
                        </wpg:grpSpPr>
                        <pic:pic xmlns:pic="http://schemas.openxmlformats.org/drawingml/2006/picture">
                          <pic:nvPicPr>
                            <pic:cNvPr id="18452" name="Picture 184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77638" y="0"/>
                              <a:ext cx="4520241" cy="2510287"/>
                            </a:xfrm>
                            <a:prstGeom prst="rect">
                              <a:avLst/>
                            </a:prstGeom>
                            <a:noFill/>
                            <a:ln>
                              <a:noFill/>
                            </a:ln>
                          </pic:spPr>
                        </pic:pic>
                        <wps:wsp>
                          <wps:cNvPr id="18453" name="Rectangle 18453"/>
                          <wps:cNvSpPr/>
                          <wps:spPr>
                            <a:xfrm>
                              <a:off x="0" y="86264"/>
                              <a:ext cx="4640580" cy="237998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8447" o:spid="_x0000_s1026" style="position:absolute;margin-left:-38.95pt;margin-top:6.3pt;width:539.25pt;height:198.3pt;z-index:251680768" coordsize="68487,25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">
                <v:group id="Group 18448" o:spid="_x0000_s1027" style="position:absolute;left:47704;width:20783;height:25184" coordsize="20789,25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TSxU/IAAAA&#10;3gAAAA8AAAAAAAAAAAAAAAAAqgIAAGRycy9kb3ducmV2LnhtbFBLBQYAAAAABAAEAPoAAACfAwAA&#10;AAA=&#10;">
                  <v:shape id="Picture 18449" o:spid="_x0000_s1028" type="#_x0000_t75" style="position:absolute;width:20789;height:25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Al2LDAAAA3gAAAA8AAABkcnMvZG93bnJldi54bWxET0trwkAQvgv+h2UEb7qxSLGpq4ittDfr&#10;A89DdppNm50N2WlM/70rFHqbj+85y3Xva9VRG6vABmbTDBRxEWzFpYHzaTdZgIqCbLEOTAZ+KcJ6&#10;NRwsMbfhygfqjlKqFMIxRwNOpMm1joUjj3EaGuLEfYbWoyTYltq2eE3hvtYPWfaoPVacGhw2tHVU&#10;fB9/vAE5v+yL5jV29Ye8zfZfB+/IXYwZj/rNMyihXv7Ff+53m+Yv5vMnuL+TbtCr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ECXYsMAAADeAAAADwAAAAAAAAAAAAAAAACf&#10;AgAAZHJzL2Rvd25yZXYueG1sUEsFBgAAAAAEAAQA9wAAAI8DAAAAAA==&#10;">
                    <v:imagedata r:id="rId28" o:title=""/>
                    <v:path arrowok="t"/>
                  </v:shape>
                  <v:rect id="Rectangle 18450" o:spid="_x0000_s1029" style="position:absolute;left:690;top:948;width:20099;height:23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AvHsYA&#10;AADeAAAADwAAAGRycy9kb3ducmV2LnhtbESPQWvCQBCF7wX/wzKCt7qxWJHoKiIt9CBEbXofsmMS&#10;zM6G7KrRX985CN5mmDfvvW+57l2jrtSF2rOByTgBRVx4W3NpIP/9fp+DChHZYuOZDNwpwHo1eFti&#10;av2ND3Q9xlKJCYcUDVQxtqnWoajIYRj7llhuJ985jLJ2pbYd3sTcNfojSWbaYc2SUGFL24qK8/Hi&#10;DMyyLPNZXuwnm69dPdW+yS+PP2NGw36zABWpjy/x8/vHSv359FMABEdm0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1AvHsYAAADeAAAADwAAAAAAAAAAAAAAAACYAgAAZHJz&#10;L2Rvd25yZXYueG1sUEsFBgAAAAAEAAQA9QAAAIsDAAAAAA==&#10;" filled="f" strokecolor="black [3213]" strokeweight="1.25pt"/>
                </v:group>
                <v:group id="Group 18451" o:spid="_x0000_s1030" style="position:absolute;top:86;width:46405;height:25101" coordsize="46405,25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H6D8UAAADeAAAADwAAAGRycy9kb3ducmV2LnhtbERPS2vCQBC+F/wPywi9&#10;1U1sLZK6igQtPUihKkhvQ3bMBrOzIbvm8e+7hUJv8/E9Z7UZbC06an3lWEE6S0AQF05XXCo4n/ZP&#10;SxA+IGusHZOCkTxs1pOHFWba9fxF3TGUIoawz1CBCaHJpPSFIYt+5hriyF1dazFE2JZSt9jHcFvL&#10;eZK8SosVxwaDDeWGitvxbhW899hvn9Ndd7hd8/H7tPi8HFJS6nE6bN9ABBrCv/jP/aHj/OXLIo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x+g/FAAAA3gAA&#10;AA8AAAAAAAAAAAAAAAAAqgIAAGRycy9kb3ducmV2LnhtbFBLBQYAAAAABAAEAPoAAACcAwAAAAA=&#10;">
                  <v:shape id="Picture 18452" o:spid="_x0000_s1031" type="#_x0000_t75" style="position:absolute;left:776;width:45202;height:25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v0zEAAAA3gAAAA8AAABkcnMvZG93bnJldi54bWxET0uLwjAQvi/4H8IIXhZNlXXRahQVZB+3&#10;Vg8eh2Zsi82kJLHWf79ZWNjbfHzPWW9704iOnK8tK5hOEhDEhdU1lwrOp+N4AcIHZI2NZVLwJA/b&#10;zeBljam2D86oy0MpYgj7FBVUIbSplL6oyKCf2JY4clfrDIYIXSm1w0cMN42cJcm7NFhzbKiwpUNF&#10;xS2/GwXf4Wt/0Vkyfc3n3e1jv+zd2WVKjYb9bgUiUB/+xX/uTx3nL97mM/h9J94gN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m/v0zEAAAA3gAAAA8AAAAAAAAAAAAAAAAA&#10;nwIAAGRycy9kb3ducmV2LnhtbFBLBQYAAAAABAAEAPcAAACQAwAAAAA=&#10;">
                    <v:imagedata r:id="rId29" o:title=""/>
                    <v:path arrowok="t"/>
                  </v:shape>
                  <v:rect id="Rectangle 18453" o:spid="_x0000_s1032" style="position:absolute;top:862;width:46405;height:23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KxacQA&#10;AADeAAAADwAAAGRycy9kb3ducmV2LnhtbERPTWvCQBC9C/6HZQq96SbViqSuQaRCD0KqTe9DdpqE&#10;ZmdDdk3S/npXELzN433OJh1NI3rqXG1ZQTyPQBAXVtdcKsi/DrM1COeRNTaWScEfOUi308kGE20H&#10;PlF/9qUIIewSVFB53yZSuqIig25uW+LA/djOoA+wK6XucAjhppEvUbSSBmsODRW2tK+o+D1fjIJV&#10;lmU2y4vPePd+rJfSNvnl/1up56dx9wbC0+gf4rv7Q4f56+XrAm7vhBvk9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CsWnEAAAA3gAAAA8AAAAAAAAAAAAAAAAAmAIAAGRycy9k&#10;b3ducmV2LnhtbFBLBQYAAAAABAAEAPUAAACJAwAAAAA=&#10;" filled="f" strokecolor="black [3213]" strokeweight="1.25pt"/>
                </v:group>
              </v:group>
            </w:pict>
          </mc:Fallback>
        </mc:AlternateContent>
      </w:r>
    </w:p>
    <w:p w:rsidR="00F42F34" w:rsidRDefault="00F42F34" w:rsidP="008F29E5">
      <w:pPr>
        <w:rPr>
          <w:sz w:val="24"/>
          <w:szCs w:val="24"/>
        </w:rPr>
      </w:pPr>
    </w:p>
    <w:p w:rsidR="00F42F34" w:rsidRDefault="00F42F34" w:rsidP="008F29E5">
      <w:pPr>
        <w:rPr>
          <w:sz w:val="24"/>
          <w:szCs w:val="24"/>
        </w:rPr>
      </w:pPr>
    </w:p>
    <w:p w:rsidR="00F42F34" w:rsidRDefault="00F42F34" w:rsidP="008F29E5">
      <w:pPr>
        <w:rPr>
          <w:sz w:val="24"/>
          <w:szCs w:val="24"/>
        </w:rPr>
      </w:pPr>
    </w:p>
    <w:p w:rsidR="00F42F34" w:rsidRDefault="00F42F34" w:rsidP="008F29E5">
      <w:pPr>
        <w:rPr>
          <w:sz w:val="24"/>
          <w:szCs w:val="24"/>
        </w:rPr>
      </w:pPr>
    </w:p>
    <w:p w:rsidR="00F42F34" w:rsidRDefault="00F42F34" w:rsidP="008F29E5">
      <w:pPr>
        <w:rPr>
          <w:sz w:val="24"/>
          <w:szCs w:val="24"/>
        </w:rPr>
      </w:pPr>
    </w:p>
    <w:p w:rsidR="00F42F34" w:rsidRDefault="00F42F34" w:rsidP="008F29E5">
      <w:pPr>
        <w:rPr>
          <w:sz w:val="24"/>
          <w:szCs w:val="24"/>
        </w:rPr>
      </w:pPr>
    </w:p>
    <w:p w:rsidR="00F42F34" w:rsidRDefault="00F42F34" w:rsidP="008F29E5">
      <w:pPr>
        <w:rPr>
          <w:sz w:val="24"/>
          <w:szCs w:val="24"/>
        </w:rPr>
      </w:pPr>
    </w:p>
    <w:p w:rsidR="00F42F34" w:rsidRDefault="00F42F34" w:rsidP="008F29E5">
      <w:pPr>
        <w:rPr>
          <w:sz w:val="24"/>
          <w:szCs w:val="24"/>
        </w:rPr>
      </w:pPr>
    </w:p>
    <w:p w:rsidR="00F42F34" w:rsidRDefault="00F42F34" w:rsidP="008F29E5">
      <w:pPr>
        <w:rPr>
          <w:sz w:val="24"/>
          <w:szCs w:val="24"/>
        </w:rPr>
      </w:pPr>
    </w:p>
    <w:p w:rsidR="00F42F34" w:rsidRDefault="00904FAA" w:rsidP="008F29E5">
      <w:pPr>
        <w:rPr>
          <w:sz w:val="24"/>
          <w:szCs w:val="24"/>
        </w:rPr>
      </w:pPr>
      <w:r>
        <w:rPr>
          <w:noProof/>
          <w:lang w:eastAsia="en-GB"/>
        </w:rPr>
        <mc:AlternateContent>
          <mc:Choice Requires="wps">
            <w:drawing>
              <wp:anchor distT="0" distB="0" distL="114300" distR="114300" simplePos="0" relativeHeight="251772928" behindDoc="0" locked="0" layoutInCell="1" allowOverlap="1" wp14:anchorId="65C90FA4" wp14:editId="6D69F5D9">
                <wp:simplePos x="0" y="0"/>
                <wp:positionH relativeFrom="column">
                  <wp:posOffset>-423081</wp:posOffset>
                </wp:positionH>
                <wp:positionV relativeFrom="paragraph">
                  <wp:posOffset>85507</wp:posOffset>
                </wp:positionV>
                <wp:extent cx="6683594" cy="1924334"/>
                <wp:effectExtent l="0" t="0" r="3175" b="0"/>
                <wp:wrapNone/>
                <wp:docPr id="16413" name="Text Box 16413"/>
                <wp:cNvGraphicFramePr/>
                <a:graphic xmlns:a="http://schemas.openxmlformats.org/drawingml/2006/main">
                  <a:graphicData uri="http://schemas.microsoft.com/office/word/2010/wordprocessingShape">
                    <wps:wsp>
                      <wps:cNvSpPr txBox="1"/>
                      <wps:spPr>
                        <a:xfrm>
                          <a:off x="0" y="0"/>
                          <a:ext cx="6683594" cy="192433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4FAA" w:rsidRPr="00145BFF" w:rsidRDefault="00D553B4" w:rsidP="00145BFF">
                            <w:pPr>
                              <w:spacing w:line="240" w:lineRule="auto"/>
                              <w:rPr>
                                <w:rFonts w:ascii="Times New Roman" w:hAnsi="Times New Roman" w:cs="Times New Roman"/>
                                <w:b/>
                                <w:sz w:val="24"/>
                                <w:szCs w:val="24"/>
                              </w:rPr>
                            </w:pPr>
                            <w:r w:rsidRPr="00145BFF">
                              <w:rPr>
                                <w:rFonts w:ascii="Times New Roman" w:hAnsi="Times New Roman" w:cs="Times New Roman"/>
                                <w:b/>
                                <w:sz w:val="24"/>
                                <w:szCs w:val="24"/>
                              </w:rPr>
                              <w:t>Figure 2.6</w:t>
                            </w:r>
                            <w:r w:rsidR="00904FAA" w:rsidRPr="00145BFF">
                              <w:rPr>
                                <w:rFonts w:ascii="Times New Roman" w:hAnsi="Times New Roman" w:cs="Times New Roman"/>
                                <w:b/>
                                <w:sz w:val="24"/>
                                <w:szCs w:val="24"/>
                              </w:rPr>
                              <w:t>:  Principal component analysis confirmed that the created templates</w:t>
                            </w:r>
                            <w:r w:rsidR="00390B92" w:rsidRPr="00145BFF">
                              <w:rPr>
                                <w:rFonts w:ascii="Times New Roman" w:hAnsi="Times New Roman" w:cs="Times New Roman"/>
                                <w:b/>
                                <w:sz w:val="24"/>
                                <w:szCs w:val="24"/>
                              </w:rPr>
                              <w:t xml:space="preserve"> used for wavemarking</w:t>
                            </w:r>
                            <w:r w:rsidR="00904FAA" w:rsidRPr="00145BFF">
                              <w:rPr>
                                <w:rFonts w:ascii="Times New Roman" w:hAnsi="Times New Roman" w:cs="Times New Roman"/>
                                <w:b/>
                                <w:sz w:val="24"/>
                                <w:szCs w:val="24"/>
                              </w:rPr>
                              <w:t xml:space="preserve"> were sufficiently different from each other to be classified as unique units.    </w:t>
                            </w:r>
                          </w:p>
                          <w:p w:rsidR="00904FAA" w:rsidRPr="00145BFF" w:rsidRDefault="00904FAA" w:rsidP="00145BFF">
                            <w:pPr>
                              <w:spacing w:line="240" w:lineRule="auto"/>
                              <w:rPr>
                                <w:rFonts w:ascii="Times New Roman" w:hAnsi="Times New Roman" w:cs="Times New Roman"/>
                                <w:sz w:val="24"/>
                                <w:szCs w:val="24"/>
                              </w:rPr>
                            </w:pPr>
                            <w:r w:rsidRPr="00145BFF">
                              <w:rPr>
                                <w:rFonts w:ascii="Times New Roman" w:hAnsi="Times New Roman" w:cs="Times New Roman"/>
                                <w:sz w:val="24"/>
                                <w:szCs w:val="24"/>
                              </w:rPr>
                              <w:t>A, Action potential spikes were matched to the templates based on a minimum of 75% of a spike shape lying within the template.</w:t>
                            </w:r>
                            <w:r w:rsidR="00390B92" w:rsidRPr="00145BFF">
                              <w:rPr>
                                <w:rFonts w:ascii="Times New Roman" w:hAnsi="Times New Roman" w:cs="Times New Roman"/>
                                <w:sz w:val="24"/>
                                <w:szCs w:val="24"/>
                              </w:rPr>
                              <w:t xml:space="preserve">  The variability between the different template shapes is clearly shown in this example. </w:t>
                            </w:r>
                            <w:r w:rsidRPr="00145BFF">
                              <w:rPr>
                                <w:rFonts w:ascii="Times New Roman" w:hAnsi="Times New Roman" w:cs="Times New Roman"/>
                                <w:sz w:val="24"/>
                                <w:szCs w:val="24"/>
                              </w:rPr>
                              <w:t xml:space="preserve">  B, </w:t>
                            </w:r>
                            <w:r w:rsidR="00390B92" w:rsidRPr="00145BFF">
                              <w:rPr>
                                <w:rFonts w:ascii="Times New Roman" w:hAnsi="Times New Roman" w:cs="Times New Roman"/>
                                <w:sz w:val="24"/>
                                <w:szCs w:val="24"/>
                              </w:rPr>
                              <w:t xml:space="preserve">Templates were verified as unique in comparison to one another by principal component analysis.  Clusters that overlapped were considered not significantly different enough to be classified as distinct single units, and therefore the templates and spikes were re-classified as a single nerve fibre.  In the example shown, no overlapping of clusters occurred confirming that the templates used for wavemarking of action potentials were significantly different to one another to be deemed separate units.  </w:t>
                            </w:r>
                          </w:p>
                          <w:p w:rsidR="00904FAA" w:rsidRPr="00145BFF" w:rsidRDefault="00904FAA" w:rsidP="00145BFF">
                            <w:pPr>
                              <w:spacing w:line="240" w:lineRule="auto"/>
                              <w:rPr>
                                <w:rFonts w:ascii="Times New Roman" w:hAnsi="Times New Roman" w:cs="Times New Roman"/>
                                <w:sz w:val="24"/>
                                <w:szCs w:val="24"/>
                              </w:rPr>
                            </w:pPr>
                          </w:p>
                          <w:p w:rsidR="00904FAA" w:rsidRPr="00145BFF" w:rsidRDefault="00904FAA" w:rsidP="00145BFF">
                            <w:pPr>
                              <w:spacing w:line="240" w:lineRule="auto"/>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13" o:spid="_x0000_s1150" type="#_x0000_t202" style="position:absolute;margin-left:-33.3pt;margin-top:6.75pt;width:526.25pt;height:15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" fillcolor="white [3201]" stroked="f" strokeweight=".5pt">
                <v:textbox>
                  <w:txbxContent>
                    <w:p w:rsidR="00904FAA" w:rsidRPr="00145BFF" w:rsidRDefault="00D553B4" w:rsidP="00145BFF">
                      <w:pPr>
                        <w:spacing w:line="240" w:lineRule="auto"/>
                        <w:rPr>
                          <w:rFonts w:ascii="Times New Roman" w:hAnsi="Times New Roman" w:cs="Times New Roman"/>
                          <w:b/>
                          <w:sz w:val="24"/>
                          <w:szCs w:val="24"/>
                        </w:rPr>
                      </w:pPr>
                      <w:r w:rsidRPr="00145BFF">
                        <w:rPr>
                          <w:rFonts w:ascii="Times New Roman" w:hAnsi="Times New Roman" w:cs="Times New Roman"/>
                          <w:b/>
                          <w:sz w:val="24"/>
                          <w:szCs w:val="24"/>
                        </w:rPr>
                        <w:t>Figure 2.6</w:t>
                      </w:r>
                      <w:r w:rsidR="00904FAA" w:rsidRPr="00145BFF">
                        <w:rPr>
                          <w:rFonts w:ascii="Times New Roman" w:hAnsi="Times New Roman" w:cs="Times New Roman"/>
                          <w:b/>
                          <w:sz w:val="24"/>
                          <w:szCs w:val="24"/>
                        </w:rPr>
                        <w:t>:  Principal component analysis confirmed that the created templates</w:t>
                      </w:r>
                      <w:r w:rsidR="00390B92" w:rsidRPr="00145BFF">
                        <w:rPr>
                          <w:rFonts w:ascii="Times New Roman" w:hAnsi="Times New Roman" w:cs="Times New Roman"/>
                          <w:b/>
                          <w:sz w:val="24"/>
                          <w:szCs w:val="24"/>
                        </w:rPr>
                        <w:t xml:space="preserve"> used for wavemarking</w:t>
                      </w:r>
                      <w:r w:rsidR="00904FAA" w:rsidRPr="00145BFF">
                        <w:rPr>
                          <w:rFonts w:ascii="Times New Roman" w:hAnsi="Times New Roman" w:cs="Times New Roman"/>
                          <w:b/>
                          <w:sz w:val="24"/>
                          <w:szCs w:val="24"/>
                        </w:rPr>
                        <w:t xml:space="preserve"> were sufficiently different from each other to be classified as unique units.    </w:t>
                      </w:r>
                    </w:p>
                    <w:p w:rsidR="00904FAA" w:rsidRPr="00145BFF" w:rsidRDefault="00904FAA" w:rsidP="00145BFF">
                      <w:pPr>
                        <w:spacing w:line="240" w:lineRule="auto"/>
                        <w:rPr>
                          <w:rFonts w:ascii="Times New Roman" w:hAnsi="Times New Roman" w:cs="Times New Roman"/>
                          <w:sz w:val="24"/>
                          <w:szCs w:val="24"/>
                        </w:rPr>
                      </w:pPr>
                      <w:r w:rsidRPr="00145BFF">
                        <w:rPr>
                          <w:rFonts w:ascii="Times New Roman" w:hAnsi="Times New Roman" w:cs="Times New Roman"/>
                          <w:sz w:val="24"/>
                          <w:szCs w:val="24"/>
                        </w:rPr>
                        <w:t>A, Action potential spikes were matched to the templates based on a minimum of 75% of a spike shape lying within the template.</w:t>
                      </w:r>
                      <w:r w:rsidR="00390B92" w:rsidRPr="00145BFF">
                        <w:rPr>
                          <w:rFonts w:ascii="Times New Roman" w:hAnsi="Times New Roman" w:cs="Times New Roman"/>
                          <w:sz w:val="24"/>
                          <w:szCs w:val="24"/>
                        </w:rPr>
                        <w:t xml:space="preserve">  The variability between the different template shapes is clearly shown in this example. </w:t>
                      </w:r>
                      <w:r w:rsidRPr="00145BFF">
                        <w:rPr>
                          <w:rFonts w:ascii="Times New Roman" w:hAnsi="Times New Roman" w:cs="Times New Roman"/>
                          <w:sz w:val="24"/>
                          <w:szCs w:val="24"/>
                        </w:rPr>
                        <w:t xml:space="preserve">  B, </w:t>
                      </w:r>
                      <w:r w:rsidR="00390B92" w:rsidRPr="00145BFF">
                        <w:rPr>
                          <w:rFonts w:ascii="Times New Roman" w:hAnsi="Times New Roman" w:cs="Times New Roman"/>
                          <w:sz w:val="24"/>
                          <w:szCs w:val="24"/>
                        </w:rPr>
                        <w:t xml:space="preserve">Templates were verified as unique in comparison to one another by principal component analysis.  Clusters that overlapped were considered not significantly different enough to be classified as distinct single units, and therefore the templates and spikes were re-classified as a single nerve fibre.  In the example shown, no overlapping of clusters occurred confirming that the templates used for wavemarking of action potentials were significantly different to one another to be deemed separate units.  </w:t>
                      </w:r>
                    </w:p>
                    <w:p w:rsidR="00904FAA" w:rsidRPr="00145BFF" w:rsidRDefault="00904FAA" w:rsidP="00145BFF">
                      <w:pPr>
                        <w:spacing w:line="240" w:lineRule="auto"/>
                        <w:rPr>
                          <w:rFonts w:ascii="Times New Roman" w:hAnsi="Times New Roman" w:cs="Times New Roman"/>
                          <w:sz w:val="24"/>
                          <w:szCs w:val="24"/>
                        </w:rPr>
                      </w:pPr>
                    </w:p>
                    <w:p w:rsidR="00904FAA" w:rsidRPr="00145BFF" w:rsidRDefault="00904FAA" w:rsidP="00145BFF">
                      <w:pPr>
                        <w:spacing w:line="240" w:lineRule="auto"/>
                        <w:rPr>
                          <w:rFonts w:ascii="Times New Roman" w:hAnsi="Times New Roman" w:cs="Times New Roman"/>
                          <w:b/>
                          <w:sz w:val="24"/>
                          <w:szCs w:val="24"/>
                        </w:rPr>
                      </w:pPr>
                    </w:p>
                  </w:txbxContent>
                </v:textbox>
              </v:shape>
            </w:pict>
          </mc:Fallback>
        </mc:AlternateContent>
      </w:r>
    </w:p>
    <w:p w:rsidR="00F42F34" w:rsidRDefault="00F42F34" w:rsidP="008F29E5">
      <w:pPr>
        <w:rPr>
          <w:sz w:val="24"/>
          <w:szCs w:val="24"/>
        </w:rPr>
      </w:pPr>
    </w:p>
    <w:p w:rsidR="00F42F34" w:rsidRDefault="00F42F34" w:rsidP="003D699D">
      <w:pPr>
        <w:spacing w:line="360" w:lineRule="auto"/>
        <w:rPr>
          <w:sz w:val="24"/>
          <w:szCs w:val="24"/>
        </w:rPr>
      </w:pPr>
    </w:p>
    <w:p w:rsidR="00F42F34" w:rsidRDefault="00F42F34" w:rsidP="003D699D">
      <w:pPr>
        <w:spacing w:line="360" w:lineRule="auto"/>
        <w:rPr>
          <w:sz w:val="24"/>
          <w:szCs w:val="24"/>
        </w:rPr>
      </w:pPr>
    </w:p>
    <w:p w:rsidR="00F42F34" w:rsidRDefault="00F42F34" w:rsidP="003D699D">
      <w:pPr>
        <w:spacing w:line="360" w:lineRule="auto"/>
        <w:rPr>
          <w:sz w:val="24"/>
          <w:szCs w:val="24"/>
        </w:rPr>
      </w:pPr>
    </w:p>
    <w:p w:rsidR="00F42F34" w:rsidRDefault="00F42F34" w:rsidP="003D699D">
      <w:pPr>
        <w:spacing w:line="360" w:lineRule="auto"/>
        <w:rPr>
          <w:sz w:val="24"/>
          <w:szCs w:val="24"/>
        </w:rPr>
      </w:pPr>
    </w:p>
    <w:p w:rsidR="00F42F34" w:rsidRDefault="00F42F34" w:rsidP="003D699D">
      <w:pPr>
        <w:spacing w:line="360" w:lineRule="auto"/>
        <w:rPr>
          <w:sz w:val="24"/>
          <w:szCs w:val="24"/>
        </w:rPr>
      </w:pPr>
    </w:p>
    <w:p w:rsidR="00F42F34" w:rsidRDefault="00F42F34" w:rsidP="003D699D">
      <w:pPr>
        <w:spacing w:line="360" w:lineRule="auto"/>
        <w:rPr>
          <w:sz w:val="24"/>
          <w:szCs w:val="24"/>
        </w:rPr>
      </w:pPr>
    </w:p>
    <w:p w:rsidR="00B70939" w:rsidRDefault="00B70939" w:rsidP="003D699D">
      <w:pPr>
        <w:spacing w:line="360" w:lineRule="auto"/>
        <w:rPr>
          <w:sz w:val="24"/>
          <w:szCs w:val="24"/>
        </w:rPr>
      </w:pPr>
    </w:p>
    <w:p w:rsidR="00904FAA" w:rsidRDefault="00904FAA" w:rsidP="003D699D">
      <w:pPr>
        <w:spacing w:line="360" w:lineRule="auto"/>
        <w:rPr>
          <w:sz w:val="24"/>
          <w:szCs w:val="24"/>
        </w:rPr>
      </w:pPr>
    </w:p>
    <w:p w:rsidR="00413E22" w:rsidRDefault="009B01C7" w:rsidP="003D699D">
      <w:pPr>
        <w:pStyle w:val="Heading1"/>
        <w:spacing w:line="360" w:lineRule="auto"/>
      </w:pPr>
      <w:r>
        <w:lastRenderedPageBreak/>
        <w:t>2.6 Bladder Histology</w:t>
      </w:r>
    </w:p>
    <w:p w:rsidR="00757A72" w:rsidRDefault="00757A72" w:rsidP="003D699D">
      <w:pPr>
        <w:spacing w:line="360" w:lineRule="auto"/>
      </w:pPr>
    </w:p>
    <w:p w:rsidR="00757A72" w:rsidRPr="00145BFF" w:rsidRDefault="00757A72" w:rsidP="00FB0D2A">
      <w:pPr>
        <w:spacing w:line="360" w:lineRule="auto"/>
        <w:rPr>
          <w:rFonts w:ascii="Times New Roman" w:hAnsi="Times New Roman" w:cs="Times New Roman"/>
          <w:sz w:val="24"/>
          <w:szCs w:val="24"/>
        </w:rPr>
      </w:pPr>
      <w:r w:rsidRPr="00145BFF">
        <w:rPr>
          <w:rFonts w:ascii="Times New Roman" w:hAnsi="Times New Roman" w:cs="Times New Roman"/>
          <w:sz w:val="24"/>
          <w:szCs w:val="24"/>
        </w:rPr>
        <w:t xml:space="preserve">In order to </w:t>
      </w:r>
      <w:r w:rsidR="00FB0D2A" w:rsidRPr="00145BFF">
        <w:rPr>
          <w:rFonts w:ascii="Times New Roman" w:hAnsi="Times New Roman" w:cs="Times New Roman"/>
          <w:sz w:val="24"/>
          <w:szCs w:val="24"/>
        </w:rPr>
        <w:t xml:space="preserve">assess the integrity of the bladder urothelium following control procedures and score the degree of urothelial damage by protamine sulphate </w:t>
      </w:r>
      <w:r w:rsidR="00D553B4" w:rsidRPr="00145BFF">
        <w:rPr>
          <w:rFonts w:ascii="Times New Roman" w:hAnsi="Times New Roman" w:cs="Times New Roman"/>
          <w:sz w:val="24"/>
          <w:szCs w:val="24"/>
        </w:rPr>
        <w:t>(see chapter 5)</w:t>
      </w:r>
      <w:r w:rsidR="00FB0D2A" w:rsidRPr="00145BFF">
        <w:rPr>
          <w:rFonts w:ascii="Times New Roman" w:hAnsi="Times New Roman" w:cs="Times New Roman"/>
          <w:sz w:val="24"/>
          <w:szCs w:val="24"/>
        </w:rPr>
        <w:t xml:space="preserve"> </w:t>
      </w:r>
      <w:r w:rsidR="0069329A" w:rsidRPr="00145BFF">
        <w:rPr>
          <w:rFonts w:ascii="Times New Roman" w:hAnsi="Times New Roman" w:cs="Times New Roman"/>
          <w:sz w:val="24"/>
          <w:szCs w:val="24"/>
        </w:rPr>
        <w:t>it was necessary to demonstrate</w:t>
      </w:r>
      <w:r w:rsidR="00D553B4" w:rsidRPr="00145BFF">
        <w:rPr>
          <w:rFonts w:ascii="Times New Roman" w:hAnsi="Times New Roman" w:cs="Times New Roman"/>
          <w:sz w:val="24"/>
          <w:szCs w:val="24"/>
        </w:rPr>
        <w:t xml:space="preserve"> and score</w:t>
      </w:r>
      <w:r w:rsidR="00B05719" w:rsidRPr="00145BFF">
        <w:rPr>
          <w:rFonts w:ascii="Times New Roman" w:hAnsi="Times New Roman" w:cs="Times New Roman"/>
          <w:sz w:val="24"/>
          <w:szCs w:val="24"/>
        </w:rPr>
        <w:t xml:space="preserve"> the integrity of the </w:t>
      </w:r>
      <w:r w:rsidR="00D553B4" w:rsidRPr="00145BFF">
        <w:rPr>
          <w:rFonts w:ascii="Times New Roman" w:hAnsi="Times New Roman" w:cs="Times New Roman"/>
          <w:sz w:val="24"/>
          <w:szCs w:val="24"/>
        </w:rPr>
        <w:t>urothelium</w:t>
      </w:r>
      <w:r w:rsidR="00B05719" w:rsidRPr="00145BFF">
        <w:rPr>
          <w:rFonts w:ascii="Times New Roman" w:hAnsi="Times New Roman" w:cs="Times New Roman"/>
          <w:sz w:val="24"/>
          <w:szCs w:val="24"/>
        </w:rPr>
        <w:t xml:space="preserve"> </w:t>
      </w:r>
      <w:r w:rsidR="0069329A" w:rsidRPr="00145BFF">
        <w:rPr>
          <w:rFonts w:ascii="Times New Roman" w:hAnsi="Times New Roman" w:cs="Times New Roman"/>
          <w:sz w:val="24"/>
          <w:szCs w:val="24"/>
        </w:rPr>
        <w:t xml:space="preserve">using histology and a specifically designed scoring process. </w:t>
      </w:r>
    </w:p>
    <w:p w:rsidR="00B05719" w:rsidRPr="00757A72" w:rsidRDefault="00B05719" w:rsidP="00FB0D2A">
      <w:pPr>
        <w:spacing w:line="360" w:lineRule="auto"/>
        <w:rPr>
          <w:sz w:val="24"/>
          <w:szCs w:val="24"/>
        </w:rPr>
      </w:pPr>
    </w:p>
    <w:p w:rsidR="00757A72" w:rsidRDefault="00757A72" w:rsidP="003D699D">
      <w:pPr>
        <w:pStyle w:val="Heading2"/>
        <w:spacing w:line="360" w:lineRule="auto"/>
      </w:pPr>
      <w:r>
        <w:t>Fixation</w:t>
      </w:r>
    </w:p>
    <w:p w:rsidR="0069329A" w:rsidRPr="00145BFF" w:rsidRDefault="0069329A" w:rsidP="00145BFF">
      <w:pPr>
        <w:spacing w:line="360" w:lineRule="auto"/>
        <w:rPr>
          <w:rFonts w:ascii="Times New Roman" w:hAnsi="Times New Roman" w:cs="Times New Roman"/>
          <w:sz w:val="24"/>
          <w:szCs w:val="24"/>
        </w:rPr>
      </w:pPr>
      <w:r w:rsidRPr="00145BFF">
        <w:rPr>
          <w:rFonts w:ascii="Times New Roman" w:hAnsi="Times New Roman" w:cs="Times New Roman"/>
          <w:sz w:val="24"/>
          <w:szCs w:val="24"/>
        </w:rPr>
        <w:t>Following experimental procedures, bladders were immediately placed in a vial contain</w:t>
      </w:r>
      <w:r w:rsidR="00B05719" w:rsidRPr="00145BFF">
        <w:rPr>
          <w:rFonts w:ascii="Times New Roman" w:hAnsi="Times New Roman" w:cs="Times New Roman"/>
          <w:sz w:val="24"/>
          <w:szCs w:val="24"/>
        </w:rPr>
        <w:t>ing 10% formalin</w:t>
      </w:r>
      <w:r w:rsidR="00145BFF">
        <w:rPr>
          <w:rFonts w:ascii="Times New Roman" w:hAnsi="Times New Roman" w:cs="Times New Roman"/>
          <w:sz w:val="24"/>
          <w:szCs w:val="24"/>
        </w:rPr>
        <w:t xml:space="preserve"> solution (Sigma Aldrich UK)</w:t>
      </w:r>
      <w:r w:rsidR="00B05719" w:rsidRPr="00145BFF">
        <w:rPr>
          <w:rFonts w:ascii="Times New Roman" w:hAnsi="Times New Roman" w:cs="Times New Roman"/>
          <w:sz w:val="24"/>
          <w:szCs w:val="24"/>
        </w:rPr>
        <w:t>, typically 10 times</w:t>
      </w:r>
      <w:r w:rsidRPr="00145BFF">
        <w:rPr>
          <w:rFonts w:ascii="Times New Roman" w:hAnsi="Times New Roman" w:cs="Times New Roman"/>
          <w:sz w:val="24"/>
          <w:szCs w:val="24"/>
        </w:rPr>
        <w:t xml:space="preserve"> t</w:t>
      </w:r>
      <w:r w:rsidR="00145BFF">
        <w:rPr>
          <w:rFonts w:ascii="Times New Roman" w:hAnsi="Times New Roman" w:cs="Times New Roman"/>
          <w:sz w:val="24"/>
          <w:szCs w:val="24"/>
        </w:rPr>
        <w:t>he volume of tissue to be fixed.</w:t>
      </w:r>
    </w:p>
    <w:p w:rsidR="0069329A" w:rsidRDefault="0069329A" w:rsidP="003D699D">
      <w:pPr>
        <w:pStyle w:val="Heading2"/>
        <w:spacing w:line="360" w:lineRule="auto"/>
      </w:pPr>
      <w:r>
        <w:t>JB4 resin e</w:t>
      </w:r>
      <w:r w:rsidR="00757A72">
        <w:t>mb</w:t>
      </w:r>
      <w:r w:rsidR="00757A72" w:rsidRPr="0069329A">
        <w:t>ed</w:t>
      </w:r>
      <w:r w:rsidR="00757A72">
        <w:t>ding</w:t>
      </w:r>
    </w:p>
    <w:p w:rsidR="003D699D" w:rsidRPr="003D699D" w:rsidRDefault="003D699D" w:rsidP="003D699D"/>
    <w:p w:rsidR="00150C2D" w:rsidRPr="00145BFF" w:rsidRDefault="0069329A" w:rsidP="003D699D">
      <w:pPr>
        <w:spacing w:line="360" w:lineRule="auto"/>
        <w:rPr>
          <w:rFonts w:ascii="Times New Roman" w:hAnsi="Times New Roman" w:cs="Times New Roman"/>
          <w:sz w:val="24"/>
        </w:rPr>
      </w:pPr>
      <w:r w:rsidRPr="00145BFF">
        <w:rPr>
          <w:rFonts w:ascii="Times New Roman" w:hAnsi="Times New Roman" w:cs="Times New Roman"/>
          <w:sz w:val="24"/>
        </w:rPr>
        <w:t>Following fixation, the bladder</w:t>
      </w:r>
      <w:r w:rsidR="00150C2D" w:rsidRPr="00145BFF">
        <w:rPr>
          <w:rFonts w:ascii="Times New Roman" w:hAnsi="Times New Roman" w:cs="Times New Roman"/>
          <w:sz w:val="24"/>
        </w:rPr>
        <w:t xml:space="preserve"> samples were</w:t>
      </w:r>
      <w:r w:rsidRPr="00145BFF">
        <w:rPr>
          <w:rFonts w:ascii="Times New Roman" w:hAnsi="Times New Roman" w:cs="Times New Roman"/>
          <w:sz w:val="24"/>
        </w:rPr>
        <w:t xml:space="preserve"> removed from the formalin, and washed twice in PBS (1 hour per wash) in order to remove the excess, u</w:t>
      </w:r>
      <w:r w:rsidR="00150C2D" w:rsidRPr="00145BFF">
        <w:rPr>
          <w:rFonts w:ascii="Times New Roman" w:hAnsi="Times New Roman" w:cs="Times New Roman"/>
          <w:sz w:val="24"/>
        </w:rPr>
        <w:t>n-reacted fixative.  Samples</w:t>
      </w:r>
      <w:r w:rsidRPr="00145BFF">
        <w:rPr>
          <w:rFonts w:ascii="Times New Roman" w:hAnsi="Times New Roman" w:cs="Times New Roman"/>
          <w:sz w:val="24"/>
        </w:rPr>
        <w:t xml:space="preserve"> were then dehydrated through increasing concentrations of ethanol</w:t>
      </w:r>
      <w:r w:rsidR="00150C2D" w:rsidRPr="00145BFF">
        <w:rPr>
          <w:rFonts w:ascii="Times New Roman" w:hAnsi="Times New Roman" w:cs="Times New Roman"/>
          <w:sz w:val="24"/>
        </w:rPr>
        <w:t xml:space="preserve"> (70%, 90%, 100%, fresh 100%)</w:t>
      </w:r>
      <w:r w:rsidRPr="00145BFF">
        <w:rPr>
          <w:rFonts w:ascii="Times New Roman" w:hAnsi="Times New Roman" w:cs="Times New Roman"/>
          <w:sz w:val="24"/>
        </w:rPr>
        <w:t>, 1 hour per concentration</w:t>
      </w:r>
      <w:r w:rsidR="00150C2D" w:rsidRPr="00145BFF">
        <w:rPr>
          <w:rFonts w:ascii="Times New Roman" w:hAnsi="Times New Roman" w:cs="Times New Roman"/>
          <w:sz w:val="24"/>
        </w:rPr>
        <w:t>, before infiltration in freshly prepared catalysed</w:t>
      </w:r>
      <w:r w:rsidRPr="00145BFF">
        <w:rPr>
          <w:rFonts w:ascii="Times New Roman" w:hAnsi="Times New Roman" w:cs="Times New Roman"/>
          <w:sz w:val="24"/>
        </w:rPr>
        <w:t xml:space="preserve"> </w:t>
      </w:r>
      <w:r w:rsidR="00150C2D" w:rsidRPr="00145BFF">
        <w:rPr>
          <w:rFonts w:ascii="Times New Roman" w:hAnsi="Times New Roman" w:cs="Times New Roman"/>
          <w:sz w:val="24"/>
        </w:rPr>
        <w:t>JB4 solution A, (100ml JB-4 solution A, 0.9g benzoyl peroxide) overnight as a minimum, or until the samples had sunk to the bottom of the specimen jar.  The samples were then embedded in fresh catalysed JB4 solution plus accelerator solution, (50ml JB4 solution A, 0.45g benzoyl peroxide, 0.8ml JB4 solution B), mounted on an aluminium stub, and left in a 4ºC fridge over-night to harden.</w:t>
      </w:r>
    </w:p>
    <w:p w:rsidR="00150C2D" w:rsidRPr="00145BFF" w:rsidRDefault="00150C2D" w:rsidP="003D699D">
      <w:pPr>
        <w:spacing w:line="360" w:lineRule="auto"/>
        <w:rPr>
          <w:rFonts w:ascii="Times New Roman" w:hAnsi="Times New Roman" w:cs="Times New Roman"/>
          <w:sz w:val="24"/>
        </w:rPr>
      </w:pPr>
      <w:r w:rsidRPr="00145BFF">
        <w:rPr>
          <w:rFonts w:ascii="Times New Roman" w:hAnsi="Times New Roman" w:cs="Times New Roman"/>
          <w:sz w:val="24"/>
        </w:rPr>
        <w:t>Once hardened, the blocks were washed in 70% alcohol in order to remove excess unpolymerised resin, and then left to dry in a fume hood for 2 hours.</w:t>
      </w:r>
    </w:p>
    <w:p w:rsidR="0069329A" w:rsidRPr="0069329A" w:rsidRDefault="0069329A" w:rsidP="0069329A"/>
    <w:p w:rsidR="00757A72" w:rsidRDefault="00757A72" w:rsidP="003D699D">
      <w:pPr>
        <w:pStyle w:val="Heading2"/>
      </w:pPr>
      <w:r>
        <w:t>Sectioning</w:t>
      </w:r>
    </w:p>
    <w:p w:rsidR="003D699D" w:rsidRPr="000F4B3E" w:rsidRDefault="003D699D" w:rsidP="003D699D">
      <w:pPr>
        <w:spacing w:line="360" w:lineRule="auto"/>
        <w:rPr>
          <w:rFonts w:ascii="Times New Roman" w:hAnsi="Times New Roman" w:cs="Times New Roman"/>
        </w:rPr>
      </w:pPr>
    </w:p>
    <w:p w:rsidR="00150C2D" w:rsidRPr="000F4B3E" w:rsidRDefault="008B6E77" w:rsidP="003D699D">
      <w:pPr>
        <w:spacing w:line="360" w:lineRule="auto"/>
        <w:rPr>
          <w:rFonts w:ascii="Times New Roman" w:hAnsi="Times New Roman" w:cs="Times New Roman"/>
          <w:sz w:val="24"/>
          <w:szCs w:val="24"/>
        </w:rPr>
      </w:pPr>
      <w:r w:rsidRPr="000F4B3E">
        <w:rPr>
          <w:rFonts w:ascii="Times New Roman" w:hAnsi="Times New Roman" w:cs="Times New Roman"/>
          <w:sz w:val="24"/>
          <w:szCs w:val="24"/>
        </w:rPr>
        <w:t>R</w:t>
      </w:r>
      <w:r w:rsidR="00150C2D" w:rsidRPr="000F4B3E">
        <w:rPr>
          <w:rFonts w:ascii="Times New Roman" w:hAnsi="Times New Roman" w:cs="Times New Roman"/>
          <w:sz w:val="24"/>
          <w:szCs w:val="24"/>
        </w:rPr>
        <w:t xml:space="preserve">esin embedded </w:t>
      </w:r>
      <w:r w:rsidRPr="000F4B3E">
        <w:rPr>
          <w:rFonts w:ascii="Times New Roman" w:hAnsi="Times New Roman" w:cs="Times New Roman"/>
          <w:sz w:val="24"/>
          <w:szCs w:val="24"/>
        </w:rPr>
        <w:t>bladders</w:t>
      </w:r>
      <w:r w:rsidR="00150C2D" w:rsidRPr="000F4B3E">
        <w:rPr>
          <w:rFonts w:ascii="Times New Roman" w:hAnsi="Times New Roman" w:cs="Times New Roman"/>
          <w:sz w:val="24"/>
          <w:szCs w:val="24"/>
        </w:rPr>
        <w:t xml:space="preserve"> were sectioned at 2µm using a</w:t>
      </w:r>
      <w:r w:rsidR="000F4B3E">
        <w:rPr>
          <w:rFonts w:ascii="Times New Roman" w:hAnsi="Times New Roman" w:cs="Times New Roman"/>
          <w:sz w:val="24"/>
          <w:szCs w:val="24"/>
        </w:rPr>
        <w:t xml:space="preserve"> microtome (</w:t>
      </w:r>
      <w:r w:rsidR="00150C2D" w:rsidRPr="000F4B3E">
        <w:rPr>
          <w:rFonts w:ascii="Times New Roman" w:hAnsi="Times New Roman" w:cs="Times New Roman"/>
          <w:sz w:val="24"/>
          <w:szCs w:val="24"/>
        </w:rPr>
        <w:t>LKB</w:t>
      </w:r>
      <w:r w:rsidR="000F4B3E" w:rsidRPr="000F4B3E">
        <w:rPr>
          <w:rFonts w:ascii="Times New Roman" w:hAnsi="Times New Roman" w:cs="Times New Roman"/>
          <w:sz w:val="24"/>
          <w:szCs w:val="24"/>
        </w:rPr>
        <w:t xml:space="preserve"> Bromma</w:t>
      </w:r>
      <w:r w:rsidR="00150C2D" w:rsidRPr="000F4B3E">
        <w:rPr>
          <w:rFonts w:ascii="Times New Roman" w:hAnsi="Times New Roman" w:cs="Times New Roman"/>
          <w:sz w:val="24"/>
          <w:szCs w:val="24"/>
        </w:rPr>
        <w:t xml:space="preserve"> </w:t>
      </w:r>
      <w:r w:rsidR="000F4B3E" w:rsidRPr="000F4B3E">
        <w:rPr>
          <w:rFonts w:ascii="Times New Roman" w:hAnsi="Times New Roman" w:cs="Times New Roman"/>
          <w:sz w:val="24"/>
          <w:szCs w:val="24"/>
        </w:rPr>
        <w:t>h</w:t>
      </w:r>
      <w:r w:rsidR="00150C2D" w:rsidRPr="000F4B3E">
        <w:rPr>
          <w:rFonts w:ascii="Times New Roman" w:hAnsi="Times New Roman" w:cs="Times New Roman"/>
          <w:sz w:val="24"/>
          <w:szCs w:val="24"/>
        </w:rPr>
        <w:t>istorange</w:t>
      </w:r>
      <w:r w:rsidR="000F4B3E">
        <w:rPr>
          <w:rFonts w:ascii="Times New Roman" w:hAnsi="Times New Roman" w:cs="Times New Roman"/>
          <w:sz w:val="24"/>
          <w:szCs w:val="24"/>
        </w:rPr>
        <w:t xml:space="preserve"> model 2218)</w:t>
      </w:r>
      <w:r w:rsidR="00B05719" w:rsidRPr="000F4B3E">
        <w:rPr>
          <w:rFonts w:ascii="Times New Roman" w:hAnsi="Times New Roman" w:cs="Times New Roman"/>
          <w:sz w:val="24"/>
          <w:szCs w:val="24"/>
        </w:rPr>
        <w:t xml:space="preserve"> and glass </w:t>
      </w:r>
      <w:r w:rsidR="000F4B3E">
        <w:rPr>
          <w:rFonts w:ascii="Times New Roman" w:hAnsi="Times New Roman" w:cs="Times New Roman"/>
          <w:sz w:val="24"/>
          <w:szCs w:val="24"/>
        </w:rPr>
        <w:t>blade</w:t>
      </w:r>
      <w:r w:rsidR="00B05719" w:rsidRPr="000F4B3E">
        <w:rPr>
          <w:rFonts w:ascii="Times New Roman" w:hAnsi="Times New Roman" w:cs="Times New Roman"/>
          <w:sz w:val="24"/>
          <w:szCs w:val="24"/>
        </w:rPr>
        <w:t>.</w:t>
      </w:r>
      <w:r w:rsidR="00407D91" w:rsidRPr="000F4B3E">
        <w:rPr>
          <w:rFonts w:ascii="Times New Roman" w:hAnsi="Times New Roman" w:cs="Times New Roman"/>
          <w:sz w:val="24"/>
          <w:szCs w:val="24"/>
        </w:rPr>
        <w:t xml:space="preserve">  Sectioning began </w:t>
      </w:r>
      <w:bookmarkStart w:id="1" w:name="OLE_LINK1"/>
      <w:r w:rsidR="00407D91" w:rsidRPr="000F4B3E">
        <w:rPr>
          <w:rFonts w:ascii="Times New Roman" w:hAnsi="Times New Roman" w:cs="Times New Roman"/>
          <w:sz w:val="24"/>
          <w:szCs w:val="24"/>
        </w:rPr>
        <w:t>20µm</w:t>
      </w:r>
      <w:bookmarkEnd w:id="1"/>
      <w:r w:rsidR="00407D91" w:rsidRPr="000F4B3E">
        <w:rPr>
          <w:rFonts w:ascii="Times New Roman" w:hAnsi="Times New Roman" w:cs="Times New Roman"/>
          <w:sz w:val="24"/>
          <w:szCs w:val="24"/>
        </w:rPr>
        <w:t xml:space="preserve"> down the block from the beginning of the tissue (</w:t>
      </w:r>
      <w:r w:rsidR="00D553B4" w:rsidRPr="000F4B3E">
        <w:rPr>
          <w:rFonts w:ascii="Times New Roman" w:hAnsi="Times New Roman" w:cs="Times New Roman"/>
          <w:sz w:val="24"/>
          <w:szCs w:val="24"/>
        </w:rPr>
        <w:t>i.e.</w:t>
      </w:r>
      <w:r w:rsidR="00407D91" w:rsidRPr="000F4B3E">
        <w:rPr>
          <w:rFonts w:ascii="Times New Roman" w:hAnsi="Times New Roman" w:cs="Times New Roman"/>
          <w:sz w:val="24"/>
          <w:szCs w:val="24"/>
        </w:rPr>
        <w:t xml:space="preserve"> when the bladder tissue was present on the section) at which point </w:t>
      </w:r>
      <w:r w:rsidR="00407D91" w:rsidRPr="000F4B3E">
        <w:rPr>
          <w:rFonts w:ascii="Times New Roman" w:hAnsi="Times New Roman" w:cs="Times New Roman"/>
          <w:sz w:val="24"/>
          <w:szCs w:val="24"/>
        </w:rPr>
        <w:lastRenderedPageBreak/>
        <w:t>one section was made</w:t>
      </w:r>
      <w:r w:rsidR="000F4B3E">
        <w:rPr>
          <w:rFonts w:ascii="Times New Roman" w:hAnsi="Times New Roman" w:cs="Times New Roman"/>
          <w:sz w:val="24"/>
          <w:szCs w:val="24"/>
        </w:rPr>
        <w:t xml:space="preserve"> (2</w:t>
      </w:r>
      <w:r w:rsidR="000F4B3E" w:rsidRPr="000F4B3E">
        <w:rPr>
          <w:rFonts w:ascii="Times New Roman" w:hAnsi="Times New Roman" w:cs="Times New Roman"/>
          <w:sz w:val="24"/>
          <w:szCs w:val="24"/>
        </w:rPr>
        <w:t xml:space="preserve"> µm</w:t>
      </w:r>
      <w:r w:rsidR="000F4B3E">
        <w:rPr>
          <w:rFonts w:ascii="Times New Roman" w:hAnsi="Times New Roman" w:cs="Times New Roman"/>
          <w:sz w:val="24"/>
          <w:szCs w:val="24"/>
        </w:rPr>
        <w:t xml:space="preserve"> thickness)</w:t>
      </w:r>
      <w:r w:rsidR="00407D91" w:rsidRPr="000F4B3E">
        <w:rPr>
          <w:rFonts w:ascii="Times New Roman" w:hAnsi="Times New Roman" w:cs="Times New Roman"/>
          <w:sz w:val="24"/>
          <w:szCs w:val="24"/>
        </w:rPr>
        <w:t xml:space="preserve">, and then moved down the block 10µm before taking a second section, another 10µm through the block for section 3, and so forth up to a maximum of 6 sections per bladder.  This enabled the assessment of urothelial integrity throughout a larger proportion of the bladder and allowed for possible regional variation within the bladder </w:t>
      </w:r>
      <w:r w:rsidR="00EB5A7E" w:rsidRPr="000F4B3E">
        <w:rPr>
          <w:rFonts w:ascii="Times New Roman" w:hAnsi="Times New Roman" w:cs="Times New Roman"/>
          <w:sz w:val="24"/>
          <w:szCs w:val="24"/>
        </w:rPr>
        <w:t xml:space="preserve">Following sectioning, each section was allowed to float on room temperature distilled water to straighten out any creases as a result of sectioning, </w:t>
      </w:r>
      <w:r w:rsidR="00B05719" w:rsidRPr="000F4B3E">
        <w:rPr>
          <w:rFonts w:ascii="Times New Roman" w:hAnsi="Times New Roman" w:cs="Times New Roman"/>
          <w:sz w:val="24"/>
          <w:szCs w:val="24"/>
        </w:rPr>
        <w:t>before finally being placed</w:t>
      </w:r>
      <w:r w:rsidR="00EB5A7E" w:rsidRPr="000F4B3E">
        <w:rPr>
          <w:rFonts w:ascii="Times New Roman" w:hAnsi="Times New Roman" w:cs="Times New Roman"/>
          <w:sz w:val="24"/>
          <w:szCs w:val="24"/>
        </w:rPr>
        <w:t xml:space="preserve"> onto a microscope slide (</w:t>
      </w:r>
      <w:r w:rsidR="000F4B3E">
        <w:rPr>
          <w:rFonts w:ascii="Times New Roman" w:hAnsi="Times New Roman" w:cs="Times New Roman"/>
          <w:sz w:val="24"/>
          <w:szCs w:val="24"/>
        </w:rPr>
        <w:t>Fisherbrand, frosted microscope slides</w:t>
      </w:r>
      <w:r w:rsidR="00EB5A7E" w:rsidRPr="000F4B3E">
        <w:rPr>
          <w:rFonts w:ascii="Times New Roman" w:hAnsi="Times New Roman" w:cs="Times New Roman"/>
          <w:sz w:val="24"/>
          <w:szCs w:val="24"/>
        </w:rPr>
        <w:t>), and dried on a hotplate overnight.</w:t>
      </w:r>
    </w:p>
    <w:p w:rsidR="00B05719" w:rsidRPr="00150C2D" w:rsidRDefault="00B05719" w:rsidP="003D699D">
      <w:pPr>
        <w:spacing w:line="360" w:lineRule="auto"/>
        <w:rPr>
          <w:sz w:val="24"/>
          <w:szCs w:val="24"/>
        </w:rPr>
      </w:pPr>
    </w:p>
    <w:p w:rsidR="00757A72" w:rsidRDefault="00757A72" w:rsidP="003D699D">
      <w:pPr>
        <w:pStyle w:val="Heading2"/>
        <w:spacing w:line="360" w:lineRule="auto"/>
      </w:pPr>
      <w:r>
        <w:t>H&amp;E Staining</w:t>
      </w:r>
    </w:p>
    <w:p w:rsidR="006635B7" w:rsidRPr="000F4B3E" w:rsidRDefault="000F4B3E" w:rsidP="003D699D">
      <w:pPr>
        <w:spacing w:line="360" w:lineRule="auto"/>
        <w:rPr>
          <w:rFonts w:ascii="Times New Roman" w:hAnsi="Times New Roman" w:cs="Times New Roman"/>
          <w:sz w:val="24"/>
          <w:szCs w:val="24"/>
        </w:rPr>
      </w:pPr>
      <w:r w:rsidRPr="000F4B3E">
        <w:rPr>
          <w:rFonts w:ascii="Times New Roman" w:hAnsi="Times New Roman" w:cs="Times New Roman"/>
          <w:sz w:val="24"/>
          <w:szCs w:val="24"/>
        </w:rPr>
        <w:t>Haematoxylin</w:t>
      </w:r>
      <w:r w:rsidR="009108A1" w:rsidRPr="000F4B3E">
        <w:rPr>
          <w:rFonts w:ascii="Times New Roman" w:hAnsi="Times New Roman" w:cs="Times New Roman"/>
          <w:sz w:val="24"/>
          <w:szCs w:val="24"/>
        </w:rPr>
        <w:t xml:space="preserve"> and Eosin Y staining (H&amp;E) was used to</w:t>
      </w:r>
      <w:r w:rsidR="006635B7" w:rsidRPr="000F4B3E">
        <w:rPr>
          <w:rFonts w:ascii="Times New Roman" w:hAnsi="Times New Roman" w:cs="Times New Roman"/>
          <w:sz w:val="24"/>
          <w:szCs w:val="24"/>
        </w:rPr>
        <w:t xml:space="preserve"> visualise the </w:t>
      </w:r>
      <w:r w:rsidR="00B05719" w:rsidRPr="000F4B3E">
        <w:rPr>
          <w:rFonts w:ascii="Times New Roman" w:hAnsi="Times New Roman" w:cs="Times New Roman"/>
          <w:sz w:val="24"/>
          <w:szCs w:val="24"/>
        </w:rPr>
        <w:t xml:space="preserve">gross </w:t>
      </w:r>
      <w:r w:rsidR="006635B7" w:rsidRPr="000F4B3E">
        <w:rPr>
          <w:rFonts w:ascii="Times New Roman" w:hAnsi="Times New Roman" w:cs="Times New Roman"/>
          <w:sz w:val="24"/>
          <w:szCs w:val="24"/>
        </w:rPr>
        <w:t>morpholog</w:t>
      </w:r>
      <w:r w:rsidR="00B05719" w:rsidRPr="000F4B3E">
        <w:rPr>
          <w:rFonts w:ascii="Times New Roman" w:hAnsi="Times New Roman" w:cs="Times New Roman"/>
          <w:sz w:val="24"/>
          <w:szCs w:val="24"/>
        </w:rPr>
        <w:t xml:space="preserve">y of the bladder and enabled </w:t>
      </w:r>
      <w:r w:rsidR="006635B7" w:rsidRPr="000F4B3E">
        <w:rPr>
          <w:rFonts w:ascii="Times New Roman" w:hAnsi="Times New Roman" w:cs="Times New Roman"/>
          <w:sz w:val="24"/>
          <w:szCs w:val="24"/>
        </w:rPr>
        <w:t>differences in urothelial integrity</w:t>
      </w:r>
      <w:r w:rsidR="00B05719" w:rsidRPr="000F4B3E">
        <w:rPr>
          <w:rFonts w:ascii="Times New Roman" w:hAnsi="Times New Roman" w:cs="Times New Roman"/>
          <w:sz w:val="24"/>
          <w:szCs w:val="24"/>
        </w:rPr>
        <w:t xml:space="preserve"> as a result of different treatments to be examined</w:t>
      </w:r>
      <w:r w:rsidR="006635B7" w:rsidRPr="000F4B3E">
        <w:rPr>
          <w:rFonts w:ascii="Times New Roman" w:hAnsi="Times New Roman" w:cs="Times New Roman"/>
          <w:sz w:val="24"/>
          <w:szCs w:val="24"/>
        </w:rPr>
        <w:t xml:space="preserve">.  The sections were first stained with Gills </w:t>
      </w:r>
      <w:r w:rsidRPr="000F4B3E">
        <w:rPr>
          <w:rFonts w:ascii="Times New Roman" w:hAnsi="Times New Roman" w:cs="Times New Roman"/>
          <w:sz w:val="24"/>
          <w:szCs w:val="24"/>
        </w:rPr>
        <w:t>haematoxylin</w:t>
      </w:r>
      <w:r>
        <w:rPr>
          <w:rFonts w:ascii="Times New Roman" w:hAnsi="Times New Roman" w:cs="Times New Roman"/>
          <w:sz w:val="24"/>
          <w:szCs w:val="24"/>
        </w:rPr>
        <w:t xml:space="preserve"> (Sigma Aldrich UK)</w:t>
      </w:r>
      <w:r w:rsidR="006635B7" w:rsidRPr="000F4B3E">
        <w:rPr>
          <w:rFonts w:ascii="Times New Roman" w:hAnsi="Times New Roman" w:cs="Times New Roman"/>
          <w:sz w:val="24"/>
          <w:szCs w:val="24"/>
        </w:rPr>
        <w:t xml:space="preserve"> for 5 minutes, by applying, in excess, to the surface of the section.  The slides were then rinsed in runni</w:t>
      </w:r>
      <w:r w:rsidR="00B05719" w:rsidRPr="000F4B3E">
        <w:rPr>
          <w:rFonts w:ascii="Times New Roman" w:hAnsi="Times New Roman" w:cs="Times New Roman"/>
          <w:sz w:val="24"/>
          <w:szCs w:val="24"/>
        </w:rPr>
        <w:t>ng water to remove</w:t>
      </w:r>
      <w:r w:rsidR="006635B7" w:rsidRPr="000F4B3E">
        <w:rPr>
          <w:rFonts w:ascii="Times New Roman" w:hAnsi="Times New Roman" w:cs="Times New Roman"/>
          <w:sz w:val="24"/>
          <w:szCs w:val="24"/>
        </w:rPr>
        <w:t xml:space="preserve"> excess dye.  Sections were then counterstained in 1% eosin Y</w:t>
      </w:r>
      <w:r>
        <w:rPr>
          <w:rFonts w:ascii="Times New Roman" w:hAnsi="Times New Roman" w:cs="Times New Roman"/>
          <w:sz w:val="24"/>
          <w:szCs w:val="24"/>
        </w:rPr>
        <w:t xml:space="preserve"> (Sigma Aldrich UK)</w:t>
      </w:r>
      <w:r w:rsidR="006635B7" w:rsidRPr="000F4B3E">
        <w:rPr>
          <w:rFonts w:ascii="Times New Roman" w:hAnsi="Times New Roman" w:cs="Times New Roman"/>
          <w:sz w:val="24"/>
          <w:szCs w:val="24"/>
        </w:rPr>
        <w:t xml:space="preserve"> in phosphate buffer for 1 minute, </w:t>
      </w:r>
      <w:r w:rsidR="00B05719" w:rsidRPr="000F4B3E">
        <w:rPr>
          <w:rFonts w:ascii="Times New Roman" w:hAnsi="Times New Roman" w:cs="Times New Roman"/>
          <w:sz w:val="24"/>
          <w:szCs w:val="24"/>
        </w:rPr>
        <w:t>and</w:t>
      </w:r>
      <w:r w:rsidR="006635B7" w:rsidRPr="000F4B3E">
        <w:rPr>
          <w:rFonts w:ascii="Times New Roman" w:hAnsi="Times New Roman" w:cs="Times New Roman"/>
          <w:sz w:val="24"/>
          <w:szCs w:val="24"/>
        </w:rPr>
        <w:t xml:space="preserve"> then were again washed in running water to remove the excess stain.  Slides were </w:t>
      </w:r>
      <w:r w:rsidR="00B05719" w:rsidRPr="000F4B3E">
        <w:rPr>
          <w:rFonts w:ascii="Times New Roman" w:hAnsi="Times New Roman" w:cs="Times New Roman"/>
          <w:sz w:val="24"/>
          <w:szCs w:val="24"/>
        </w:rPr>
        <w:t xml:space="preserve">left to dry </w:t>
      </w:r>
      <w:r w:rsidR="006635B7" w:rsidRPr="000F4B3E">
        <w:rPr>
          <w:rFonts w:ascii="Times New Roman" w:hAnsi="Times New Roman" w:cs="Times New Roman"/>
          <w:sz w:val="24"/>
          <w:szCs w:val="24"/>
        </w:rPr>
        <w:t>on a hotplate</w:t>
      </w:r>
      <w:r w:rsidR="00B05719" w:rsidRPr="000F4B3E">
        <w:rPr>
          <w:rFonts w:ascii="Times New Roman" w:hAnsi="Times New Roman" w:cs="Times New Roman"/>
          <w:sz w:val="24"/>
          <w:szCs w:val="24"/>
        </w:rPr>
        <w:t xml:space="preserve"> </w:t>
      </w:r>
      <w:r w:rsidR="001F1B83" w:rsidRPr="000F4B3E">
        <w:rPr>
          <w:rFonts w:ascii="Times New Roman" w:hAnsi="Times New Roman" w:cs="Times New Roman"/>
          <w:sz w:val="24"/>
          <w:szCs w:val="24"/>
        </w:rPr>
        <w:t xml:space="preserve">at 20ºC </w:t>
      </w:r>
      <w:r w:rsidR="006635B7" w:rsidRPr="000F4B3E">
        <w:rPr>
          <w:rFonts w:ascii="Times New Roman" w:hAnsi="Times New Roman" w:cs="Times New Roman"/>
          <w:sz w:val="24"/>
          <w:szCs w:val="24"/>
        </w:rPr>
        <w:t>and finally mounted with a glass coverslip using polymount</w:t>
      </w:r>
      <w:r>
        <w:rPr>
          <w:rFonts w:ascii="Times New Roman" w:hAnsi="Times New Roman" w:cs="Times New Roman"/>
          <w:sz w:val="24"/>
          <w:szCs w:val="24"/>
        </w:rPr>
        <w:t xml:space="preserve"> solution (Fisher Scientific)</w:t>
      </w:r>
      <w:r w:rsidR="006635B7" w:rsidRPr="000F4B3E">
        <w:rPr>
          <w:rFonts w:ascii="Times New Roman" w:hAnsi="Times New Roman" w:cs="Times New Roman"/>
          <w:sz w:val="24"/>
          <w:szCs w:val="24"/>
        </w:rPr>
        <w:t>.</w:t>
      </w:r>
    </w:p>
    <w:p w:rsidR="00251BE2" w:rsidRPr="00251BE2" w:rsidRDefault="00251BE2" w:rsidP="003D699D">
      <w:pPr>
        <w:spacing w:line="360" w:lineRule="auto"/>
      </w:pPr>
    </w:p>
    <w:p w:rsidR="00757A72" w:rsidRDefault="00757A72" w:rsidP="003D699D">
      <w:pPr>
        <w:pStyle w:val="Heading2"/>
        <w:spacing w:line="360" w:lineRule="auto"/>
        <w:rPr>
          <w:sz w:val="24"/>
          <w:szCs w:val="24"/>
        </w:rPr>
      </w:pPr>
      <w:r w:rsidRPr="00B05719">
        <w:rPr>
          <w:sz w:val="24"/>
          <w:szCs w:val="24"/>
        </w:rPr>
        <w:t>Imaging</w:t>
      </w:r>
      <w:r w:rsidR="00B05719">
        <w:rPr>
          <w:sz w:val="24"/>
          <w:szCs w:val="24"/>
        </w:rPr>
        <w:t xml:space="preserve"> and scoring</w:t>
      </w:r>
    </w:p>
    <w:p w:rsidR="00390B92" w:rsidRPr="000F4B3E" w:rsidRDefault="00B05719" w:rsidP="00390B92">
      <w:pPr>
        <w:spacing w:line="360" w:lineRule="auto"/>
        <w:rPr>
          <w:rFonts w:ascii="Times New Roman" w:hAnsi="Times New Roman" w:cs="Times New Roman"/>
          <w:sz w:val="24"/>
          <w:szCs w:val="24"/>
        </w:rPr>
      </w:pPr>
      <w:r w:rsidRPr="000F4B3E">
        <w:rPr>
          <w:rFonts w:ascii="Times New Roman" w:hAnsi="Times New Roman" w:cs="Times New Roman"/>
          <w:sz w:val="24"/>
          <w:szCs w:val="24"/>
        </w:rPr>
        <w:t>Sections were visualised using a standard light microscope</w:t>
      </w:r>
      <w:r w:rsidR="00611CC3">
        <w:rPr>
          <w:rFonts w:ascii="Times New Roman" w:hAnsi="Times New Roman" w:cs="Times New Roman"/>
          <w:sz w:val="24"/>
          <w:szCs w:val="24"/>
        </w:rPr>
        <w:t xml:space="preserve"> (Olympus BX51)</w:t>
      </w:r>
      <w:r w:rsidRPr="000F4B3E">
        <w:rPr>
          <w:rFonts w:ascii="Times New Roman" w:hAnsi="Times New Roman" w:cs="Times New Roman"/>
          <w:sz w:val="24"/>
          <w:szCs w:val="24"/>
        </w:rPr>
        <w:t xml:space="preserve"> at x 20 magnification and photographs of sample sections were taken using a</w:t>
      </w:r>
      <w:r w:rsidR="00611CC3">
        <w:rPr>
          <w:rFonts w:ascii="Times New Roman" w:hAnsi="Times New Roman" w:cs="Times New Roman"/>
          <w:sz w:val="24"/>
          <w:szCs w:val="24"/>
        </w:rPr>
        <w:t>n Olympus Colourview II</w:t>
      </w:r>
      <w:r w:rsidRPr="000F4B3E">
        <w:rPr>
          <w:rFonts w:ascii="Times New Roman" w:hAnsi="Times New Roman" w:cs="Times New Roman"/>
          <w:sz w:val="24"/>
          <w:szCs w:val="24"/>
        </w:rPr>
        <w:t xml:space="preserve"> camera.  </w:t>
      </w:r>
      <w:r w:rsidR="00AD707F" w:rsidRPr="000F4B3E">
        <w:rPr>
          <w:rFonts w:ascii="Times New Roman" w:hAnsi="Times New Roman" w:cs="Times New Roman"/>
          <w:sz w:val="24"/>
          <w:szCs w:val="24"/>
        </w:rPr>
        <w:t xml:space="preserve">The whole urothelial surface was examined for damage and scored based on a 5 point scale as </w:t>
      </w:r>
      <w:r w:rsidR="00D553B4" w:rsidRPr="000F4B3E">
        <w:rPr>
          <w:rFonts w:ascii="Times New Roman" w:hAnsi="Times New Roman" w:cs="Times New Roman"/>
          <w:sz w:val="24"/>
          <w:szCs w:val="24"/>
        </w:rPr>
        <w:t>outlined</w:t>
      </w:r>
      <w:r w:rsidR="00AD707F" w:rsidRPr="000F4B3E">
        <w:rPr>
          <w:rFonts w:ascii="Times New Roman" w:hAnsi="Times New Roman" w:cs="Times New Roman"/>
          <w:sz w:val="24"/>
          <w:szCs w:val="24"/>
        </w:rPr>
        <w:t xml:space="preserve"> in </w:t>
      </w:r>
      <w:r w:rsidR="00D553B4" w:rsidRPr="000F4B3E">
        <w:rPr>
          <w:rFonts w:ascii="Times New Roman" w:hAnsi="Times New Roman" w:cs="Times New Roman"/>
          <w:sz w:val="24"/>
          <w:szCs w:val="24"/>
        </w:rPr>
        <w:t>table 2.1.</w:t>
      </w:r>
      <w:r w:rsidR="00390B92" w:rsidRPr="000F4B3E">
        <w:rPr>
          <w:rFonts w:ascii="Times New Roman" w:hAnsi="Times New Roman" w:cs="Times New Roman"/>
          <w:sz w:val="24"/>
          <w:szCs w:val="24"/>
        </w:rPr>
        <w:t xml:space="preserve">  6 bladders per experimental treatment procedure were embedded and 6 repeat sections were made per bladder sample (as described), yielding 36 sections to be scored per experimental procedure.  All sections were scored and then second scored by an independent histologist.  </w:t>
      </w:r>
    </w:p>
    <w:p w:rsidR="00AD707F" w:rsidRDefault="00AD707F" w:rsidP="003D699D">
      <w:pPr>
        <w:spacing w:line="360" w:lineRule="auto"/>
        <w:rPr>
          <w:sz w:val="24"/>
          <w:szCs w:val="24"/>
        </w:rPr>
      </w:pPr>
    </w:p>
    <w:p w:rsidR="00390B92" w:rsidRDefault="00390B92" w:rsidP="003D699D">
      <w:pPr>
        <w:spacing w:line="360" w:lineRule="auto"/>
        <w:rPr>
          <w:sz w:val="24"/>
          <w:szCs w:val="24"/>
        </w:rPr>
      </w:pPr>
    </w:p>
    <w:p w:rsidR="00AD707F" w:rsidRPr="000F4B3E" w:rsidRDefault="00AD707F" w:rsidP="003D699D">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21"/>
        <w:gridCol w:w="4621"/>
      </w:tblGrid>
      <w:tr w:rsidR="00AD707F" w:rsidRPr="000F4B3E" w:rsidTr="00AD707F">
        <w:tc>
          <w:tcPr>
            <w:tcW w:w="4621" w:type="dxa"/>
          </w:tcPr>
          <w:p w:rsidR="00AD707F" w:rsidRPr="000F4B3E" w:rsidRDefault="00AD707F" w:rsidP="00AD707F">
            <w:pPr>
              <w:spacing w:line="360" w:lineRule="auto"/>
              <w:jc w:val="center"/>
              <w:rPr>
                <w:rFonts w:ascii="Times New Roman" w:hAnsi="Times New Roman" w:cs="Times New Roman"/>
                <w:b/>
                <w:sz w:val="24"/>
                <w:szCs w:val="24"/>
                <w:u w:val="single"/>
              </w:rPr>
            </w:pPr>
            <w:r w:rsidRPr="000F4B3E">
              <w:rPr>
                <w:rFonts w:ascii="Times New Roman" w:hAnsi="Times New Roman" w:cs="Times New Roman"/>
                <w:b/>
                <w:sz w:val="24"/>
                <w:szCs w:val="24"/>
                <w:u w:val="single"/>
              </w:rPr>
              <w:lastRenderedPageBreak/>
              <w:t>Score</w:t>
            </w:r>
          </w:p>
        </w:tc>
        <w:tc>
          <w:tcPr>
            <w:tcW w:w="4621" w:type="dxa"/>
          </w:tcPr>
          <w:p w:rsidR="00AD707F" w:rsidRPr="000F4B3E" w:rsidRDefault="00AD707F" w:rsidP="00AD707F">
            <w:pPr>
              <w:spacing w:line="360" w:lineRule="auto"/>
              <w:jc w:val="center"/>
              <w:rPr>
                <w:rFonts w:ascii="Times New Roman" w:hAnsi="Times New Roman" w:cs="Times New Roman"/>
                <w:b/>
                <w:sz w:val="24"/>
                <w:szCs w:val="24"/>
                <w:u w:val="single"/>
              </w:rPr>
            </w:pPr>
            <w:r w:rsidRPr="000F4B3E">
              <w:rPr>
                <w:rFonts w:ascii="Times New Roman" w:hAnsi="Times New Roman" w:cs="Times New Roman"/>
                <w:b/>
                <w:sz w:val="24"/>
                <w:szCs w:val="24"/>
                <w:u w:val="single"/>
              </w:rPr>
              <w:t>Urothelial damage (%)</w:t>
            </w:r>
          </w:p>
        </w:tc>
      </w:tr>
      <w:tr w:rsidR="00AD707F" w:rsidRPr="000F4B3E" w:rsidTr="00AD707F">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0</w:t>
            </w:r>
          </w:p>
        </w:tc>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0</w:t>
            </w:r>
          </w:p>
        </w:tc>
      </w:tr>
      <w:tr w:rsidR="00AD707F" w:rsidRPr="000F4B3E" w:rsidTr="00AD707F">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1</w:t>
            </w:r>
          </w:p>
        </w:tc>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lt;25%</w:t>
            </w:r>
          </w:p>
        </w:tc>
      </w:tr>
      <w:tr w:rsidR="00AD707F" w:rsidRPr="000F4B3E" w:rsidTr="00AD707F">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2</w:t>
            </w:r>
          </w:p>
        </w:tc>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25 - 50%</w:t>
            </w:r>
          </w:p>
        </w:tc>
      </w:tr>
      <w:tr w:rsidR="00AD707F" w:rsidRPr="000F4B3E" w:rsidTr="00AD707F">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3</w:t>
            </w:r>
          </w:p>
        </w:tc>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50% - 75%</w:t>
            </w:r>
          </w:p>
        </w:tc>
      </w:tr>
      <w:tr w:rsidR="00AD707F" w:rsidRPr="000F4B3E" w:rsidTr="00AD707F">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4</w:t>
            </w:r>
          </w:p>
        </w:tc>
        <w:tc>
          <w:tcPr>
            <w:tcW w:w="4621" w:type="dxa"/>
          </w:tcPr>
          <w:p w:rsidR="00AD707F" w:rsidRPr="000F4B3E" w:rsidRDefault="00AD707F" w:rsidP="00AD707F">
            <w:pPr>
              <w:spacing w:line="360" w:lineRule="auto"/>
              <w:jc w:val="center"/>
              <w:rPr>
                <w:rFonts w:ascii="Times New Roman" w:hAnsi="Times New Roman" w:cs="Times New Roman"/>
                <w:sz w:val="24"/>
                <w:szCs w:val="24"/>
              </w:rPr>
            </w:pPr>
            <w:r w:rsidRPr="000F4B3E">
              <w:rPr>
                <w:rFonts w:ascii="Times New Roman" w:hAnsi="Times New Roman" w:cs="Times New Roman"/>
                <w:sz w:val="24"/>
                <w:szCs w:val="24"/>
              </w:rPr>
              <w:t>75% - 100%</w:t>
            </w:r>
          </w:p>
        </w:tc>
      </w:tr>
    </w:tbl>
    <w:p w:rsidR="00390B92" w:rsidRPr="000F4B3E" w:rsidRDefault="00390B92" w:rsidP="00AD707F">
      <w:pPr>
        <w:spacing w:line="360" w:lineRule="auto"/>
        <w:jc w:val="center"/>
        <w:rPr>
          <w:rFonts w:ascii="Times New Roman" w:hAnsi="Times New Roman" w:cs="Times New Roman"/>
          <w:b/>
          <w:sz w:val="24"/>
          <w:szCs w:val="24"/>
          <w:highlight w:val="magenta"/>
        </w:rPr>
      </w:pPr>
    </w:p>
    <w:p w:rsidR="003D699D" w:rsidRPr="000F4B3E" w:rsidRDefault="00D553B4" w:rsidP="00AD707F">
      <w:pPr>
        <w:spacing w:line="360" w:lineRule="auto"/>
        <w:jc w:val="center"/>
        <w:rPr>
          <w:rFonts w:ascii="Times New Roman" w:hAnsi="Times New Roman" w:cs="Times New Roman"/>
          <w:b/>
          <w:sz w:val="24"/>
          <w:szCs w:val="24"/>
        </w:rPr>
      </w:pPr>
      <w:r w:rsidRPr="000F4B3E">
        <w:rPr>
          <w:rFonts w:ascii="Times New Roman" w:hAnsi="Times New Roman" w:cs="Times New Roman"/>
          <w:b/>
          <w:sz w:val="24"/>
          <w:szCs w:val="24"/>
        </w:rPr>
        <w:t>Table 2.1:</w:t>
      </w:r>
      <w:r w:rsidR="00AD707F" w:rsidRPr="000F4B3E">
        <w:rPr>
          <w:rFonts w:ascii="Times New Roman" w:hAnsi="Times New Roman" w:cs="Times New Roman"/>
          <w:b/>
          <w:sz w:val="24"/>
          <w:szCs w:val="24"/>
        </w:rPr>
        <w:t xml:space="preserve"> Graded scoring system devised to assess the integrity of the urothelium.  </w:t>
      </w:r>
    </w:p>
    <w:p w:rsidR="00943738" w:rsidRDefault="00943738" w:rsidP="00AD707F">
      <w:pPr>
        <w:spacing w:line="360" w:lineRule="auto"/>
        <w:rPr>
          <w:sz w:val="24"/>
          <w:szCs w:val="24"/>
        </w:rPr>
      </w:pPr>
    </w:p>
    <w:p w:rsidR="00757A72" w:rsidRPr="00B05719" w:rsidRDefault="00757A72" w:rsidP="003D699D">
      <w:pPr>
        <w:pStyle w:val="Heading2"/>
        <w:spacing w:line="360" w:lineRule="auto"/>
        <w:rPr>
          <w:sz w:val="24"/>
          <w:szCs w:val="24"/>
        </w:rPr>
      </w:pPr>
      <w:r w:rsidRPr="00B05719">
        <w:rPr>
          <w:sz w:val="24"/>
          <w:szCs w:val="24"/>
        </w:rPr>
        <w:t>Data analysis</w:t>
      </w:r>
    </w:p>
    <w:p w:rsidR="00413E22" w:rsidRPr="000F4B3E" w:rsidRDefault="00CC68E7" w:rsidP="00877B53">
      <w:pPr>
        <w:spacing w:line="360" w:lineRule="auto"/>
        <w:rPr>
          <w:rFonts w:ascii="Times New Roman" w:hAnsi="Times New Roman" w:cs="Times New Roman"/>
          <w:sz w:val="24"/>
          <w:szCs w:val="24"/>
        </w:rPr>
      </w:pPr>
      <w:r w:rsidRPr="000F4B3E">
        <w:rPr>
          <w:rFonts w:ascii="Times New Roman" w:hAnsi="Times New Roman" w:cs="Times New Roman"/>
          <w:sz w:val="24"/>
          <w:szCs w:val="24"/>
        </w:rPr>
        <w:t>Both sets of scores</w:t>
      </w:r>
      <w:r w:rsidR="00943738" w:rsidRPr="000F4B3E">
        <w:rPr>
          <w:rFonts w:ascii="Times New Roman" w:hAnsi="Times New Roman" w:cs="Times New Roman"/>
          <w:sz w:val="24"/>
          <w:szCs w:val="24"/>
        </w:rPr>
        <w:t xml:space="preserve"> were collated, and the mean score per bladder was calculated.</w:t>
      </w:r>
      <w:r w:rsidR="00235B41" w:rsidRPr="000F4B3E">
        <w:rPr>
          <w:rFonts w:ascii="Times New Roman" w:hAnsi="Times New Roman" w:cs="Times New Roman"/>
          <w:sz w:val="24"/>
          <w:szCs w:val="24"/>
        </w:rPr>
        <w:t xml:space="preserve">  Finally, bladder samples were sorted into their respective treatment groups (either control or protamine sulphate), and the mean score for each bladder was plotted on a scatter plot of treatment and </w:t>
      </w:r>
      <w:r w:rsidR="00DA6629" w:rsidRPr="000F4B3E">
        <w:rPr>
          <w:rFonts w:ascii="Times New Roman" w:hAnsi="Times New Roman" w:cs="Times New Roman"/>
          <w:sz w:val="24"/>
          <w:szCs w:val="24"/>
        </w:rPr>
        <w:t>urothelial damage score</w:t>
      </w:r>
      <w:r w:rsidR="00235B41" w:rsidRPr="000F4B3E">
        <w:rPr>
          <w:rFonts w:ascii="Times New Roman" w:hAnsi="Times New Roman" w:cs="Times New Roman"/>
          <w:sz w:val="24"/>
          <w:szCs w:val="24"/>
        </w:rPr>
        <w:t xml:space="preserve">.  Data was analysed </w:t>
      </w:r>
      <w:r w:rsidR="000F4B3E">
        <w:rPr>
          <w:rFonts w:ascii="Times New Roman" w:hAnsi="Times New Roman" w:cs="Times New Roman"/>
          <w:sz w:val="24"/>
          <w:szCs w:val="24"/>
        </w:rPr>
        <w:t xml:space="preserve">using unpaired student’s T-test, </w:t>
      </w:r>
      <w:r w:rsidR="00235B41" w:rsidRPr="000F4B3E">
        <w:rPr>
          <w:rFonts w:ascii="Times New Roman" w:hAnsi="Times New Roman" w:cs="Times New Roman"/>
          <w:sz w:val="24"/>
          <w:szCs w:val="24"/>
        </w:rPr>
        <w:t xml:space="preserve">with P&lt;0.05 deemed significant.   </w:t>
      </w:r>
      <w:r w:rsidR="00943738" w:rsidRPr="000F4B3E">
        <w:rPr>
          <w:rFonts w:ascii="Times New Roman" w:hAnsi="Times New Roman" w:cs="Times New Roman"/>
          <w:sz w:val="24"/>
          <w:szCs w:val="24"/>
        </w:rPr>
        <w:t xml:space="preserve"> </w:t>
      </w:r>
    </w:p>
    <w:p w:rsidR="00413E22" w:rsidRDefault="00413E22" w:rsidP="008F29E5">
      <w:pPr>
        <w:rPr>
          <w:sz w:val="24"/>
          <w:szCs w:val="24"/>
        </w:rPr>
      </w:pPr>
    </w:p>
    <w:p w:rsidR="00413E22" w:rsidRDefault="00413E22" w:rsidP="008F29E5">
      <w:pPr>
        <w:rPr>
          <w:sz w:val="24"/>
          <w:szCs w:val="24"/>
        </w:rPr>
      </w:pPr>
    </w:p>
    <w:p w:rsidR="00413E22" w:rsidRDefault="00413E22" w:rsidP="008F29E5">
      <w:pPr>
        <w:rPr>
          <w:sz w:val="24"/>
          <w:szCs w:val="24"/>
        </w:rPr>
      </w:pPr>
    </w:p>
    <w:p w:rsidR="00413E22" w:rsidRDefault="00413E22" w:rsidP="008F29E5">
      <w:pPr>
        <w:rPr>
          <w:sz w:val="24"/>
          <w:szCs w:val="24"/>
        </w:rPr>
      </w:pPr>
    </w:p>
    <w:p w:rsidR="00390B92" w:rsidRDefault="00390B92" w:rsidP="008F29E5">
      <w:pPr>
        <w:rPr>
          <w:sz w:val="24"/>
          <w:szCs w:val="24"/>
        </w:rPr>
      </w:pPr>
    </w:p>
    <w:p w:rsidR="00390B92" w:rsidRDefault="00390B92"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0E34E9" w:rsidRDefault="000E34E9" w:rsidP="008F29E5">
      <w:pPr>
        <w:rPr>
          <w:sz w:val="24"/>
          <w:szCs w:val="24"/>
        </w:rPr>
      </w:pPr>
    </w:p>
    <w:p w:rsidR="00244CA5" w:rsidRPr="009B01C7" w:rsidRDefault="0099349E" w:rsidP="003D699D">
      <w:pPr>
        <w:pStyle w:val="Heading1"/>
      </w:pPr>
      <w:r>
        <w:t>References</w:t>
      </w:r>
    </w:p>
    <w:p w:rsidR="00244CA5" w:rsidRPr="00390B92" w:rsidRDefault="00244CA5" w:rsidP="008371EE">
      <w:pPr>
        <w:rPr>
          <w:sz w:val="24"/>
          <w:szCs w:val="24"/>
        </w:rPr>
      </w:pPr>
    </w:p>
    <w:p w:rsidR="0066397F" w:rsidRPr="00390B92" w:rsidRDefault="00244CA5" w:rsidP="0066397F">
      <w:pPr>
        <w:spacing w:line="240" w:lineRule="auto"/>
        <w:ind w:left="720" w:hanging="720"/>
        <w:rPr>
          <w:rFonts w:ascii="Times New Roman" w:hAnsi="Times New Roman" w:cs="Times New Roman"/>
          <w:noProof/>
          <w:sz w:val="24"/>
          <w:szCs w:val="24"/>
        </w:rPr>
      </w:pPr>
      <w:r w:rsidRPr="00390B92">
        <w:rPr>
          <w:sz w:val="24"/>
          <w:szCs w:val="24"/>
        </w:rPr>
        <w:fldChar w:fldCharType="begin"/>
      </w:r>
      <w:r w:rsidRPr="00390B92">
        <w:rPr>
          <w:sz w:val="24"/>
          <w:szCs w:val="24"/>
        </w:rPr>
        <w:instrText xml:space="preserve"> ADDIN EN.REFLIST </w:instrText>
      </w:r>
      <w:r w:rsidRPr="00390B92">
        <w:rPr>
          <w:sz w:val="24"/>
          <w:szCs w:val="24"/>
        </w:rPr>
        <w:fldChar w:fldCharType="separate"/>
      </w:r>
      <w:bookmarkStart w:id="2" w:name="_ENREF_1"/>
      <w:r w:rsidR="0066397F" w:rsidRPr="00390B92">
        <w:rPr>
          <w:rFonts w:ascii="Times New Roman" w:hAnsi="Times New Roman" w:cs="Times New Roman"/>
          <w:noProof/>
          <w:sz w:val="24"/>
          <w:szCs w:val="24"/>
        </w:rPr>
        <w:t xml:space="preserve">Rong W, Spyer KM, &amp; Burnstock G. (2002). Activation and sensitisation of low and high threshold afferent fibres mediated by P2X receptors in the mouse urinary bladder. </w:t>
      </w:r>
      <w:r w:rsidR="0066397F" w:rsidRPr="00390B92">
        <w:rPr>
          <w:rFonts w:ascii="Times New Roman" w:hAnsi="Times New Roman" w:cs="Times New Roman"/>
          <w:i/>
          <w:noProof/>
          <w:sz w:val="24"/>
          <w:szCs w:val="24"/>
        </w:rPr>
        <w:t>The Journal of Physiology, 541</w:t>
      </w:r>
      <w:r w:rsidR="0066397F" w:rsidRPr="00390B92">
        <w:rPr>
          <w:rFonts w:ascii="Times New Roman" w:hAnsi="Times New Roman" w:cs="Times New Roman"/>
          <w:noProof/>
          <w:sz w:val="24"/>
          <w:szCs w:val="24"/>
        </w:rPr>
        <w:t xml:space="preserve">, 591-600. </w:t>
      </w:r>
      <w:bookmarkEnd w:id="2"/>
    </w:p>
    <w:p w:rsidR="0066397F" w:rsidRPr="00390B92" w:rsidRDefault="0066397F" w:rsidP="0066397F">
      <w:pPr>
        <w:spacing w:line="240" w:lineRule="auto"/>
        <w:rPr>
          <w:noProof/>
          <w:sz w:val="24"/>
          <w:szCs w:val="24"/>
        </w:rPr>
      </w:pPr>
    </w:p>
    <w:p w:rsidR="008371EE" w:rsidRPr="008371EE" w:rsidRDefault="00244CA5" w:rsidP="00244CA5">
      <w:pPr>
        <w:rPr>
          <w:sz w:val="24"/>
          <w:szCs w:val="24"/>
        </w:rPr>
      </w:pPr>
      <w:r w:rsidRPr="00390B92">
        <w:rPr>
          <w:sz w:val="24"/>
          <w:szCs w:val="24"/>
        </w:rPr>
        <w:fldChar w:fldCharType="end"/>
      </w:r>
    </w:p>
    <w:sectPr w:rsidR="008371EE" w:rsidRPr="008371EE" w:rsidSect="00580C8A">
      <w:headerReference w:type="even" r:id="rId30"/>
      <w:headerReference w:type="default" r:id="rId31"/>
      <w:footerReference w:type="default" r:id="rId32"/>
      <w:pgSz w:w="11906" w:h="16838"/>
      <w:pgMar w:top="1440" w:right="1440" w:bottom="1440" w:left="1440" w:header="708" w:footer="708" w:gutter="0"/>
      <w:pgNumType w:start="8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4B1" w:rsidRDefault="00D504B1" w:rsidP="008015E3">
      <w:pPr>
        <w:spacing w:after="0" w:line="240" w:lineRule="auto"/>
      </w:pPr>
      <w:r>
        <w:separator/>
      </w:r>
    </w:p>
  </w:endnote>
  <w:endnote w:type="continuationSeparator" w:id="0">
    <w:p w:rsidR="00D504B1" w:rsidRDefault="00D504B1" w:rsidP="00801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Futura Md BT">
    <w:panose1 w:val="020B0602020204020303"/>
    <w:charset w:val="00"/>
    <w:family w:val="swiss"/>
    <w:pitch w:val="variable"/>
    <w:sig w:usb0="800000AF" w:usb1="1000204A" w:usb2="00000000" w:usb3="00000000" w:csb0="00000011"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3629774"/>
      <w:docPartObj>
        <w:docPartGallery w:val="Page Numbers (Bottom of Page)"/>
        <w:docPartUnique/>
      </w:docPartObj>
    </w:sdtPr>
    <w:sdtEndPr>
      <w:rPr>
        <w:noProof/>
      </w:rPr>
    </w:sdtEndPr>
    <w:sdtContent>
      <w:p w:rsidR="00167A0D" w:rsidRDefault="00167A0D">
        <w:pPr>
          <w:pStyle w:val="Footer"/>
          <w:jc w:val="center"/>
        </w:pPr>
        <w:r>
          <w:fldChar w:fldCharType="begin"/>
        </w:r>
        <w:r>
          <w:instrText xml:space="preserve"> PAGE   \* MERGEFORMAT </w:instrText>
        </w:r>
        <w:r>
          <w:fldChar w:fldCharType="separate"/>
        </w:r>
        <w:r w:rsidR="00321109">
          <w:rPr>
            <w:noProof/>
          </w:rPr>
          <w:t>84</w:t>
        </w:r>
        <w:r>
          <w:rPr>
            <w:noProof/>
          </w:rPr>
          <w:fldChar w:fldCharType="end"/>
        </w:r>
      </w:p>
    </w:sdtContent>
  </w:sdt>
  <w:p w:rsidR="00425968" w:rsidRDefault="004259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4B1" w:rsidRDefault="00D504B1" w:rsidP="008015E3">
      <w:pPr>
        <w:spacing w:after="0" w:line="240" w:lineRule="auto"/>
      </w:pPr>
      <w:r>
        <w:separator/>
      </w:r>
    </w:p>
  </w:footnote>
  <w:footnote w:type="continuationSeparator" w:id="0">
    <w:p w:rsidR="00D504B1" w:rsidRDefault="00D504B1" w:rsidP="008015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8E9" w:rsidRPr="00633F1E" w:rsidRDefault="00D43DC2" w:rsidP="00D43DC2">
    <w:pPr>
      <w:pStyle w:val="Header"/>
      <w:rPr>
        <w:rFonts w:ascii="Times New Roman" w:hAnsi="Times New Roman" w:cs="Times New Roman"/>
        <w:sz w:val="20"/>
        <w:szCs w:val="20"/>
        <w:u w:val="single"/>
      </w:rPr>
    </w:pPr>
    <w:r w:rsidRPr="00633F1E">
      <w:rPr>
        <w:rFonts w:ascii="Times New Roman" w:hAnsi="Times New Roman" w:cs="Times New Roman"/>
        <w:sz w:val="20"/>
        <w:szCs w:val="20"/>
        <w:u w:val="single"/>
      </w:rPr>
      <w:tab/>
    </w:r>
    <w:r w:rsidRPr="00633F1E">
      <w:rPr>
        <w:rFonts w:ascii="Times New Roman" w:hAnsi="Times New Roman" w:cs="Times New Roman"/>
        <w:sz w:val="20"/>
        <w:szCs w:val="20"/>
        <w:u w:val="single"/>
      </w:rPr>
      <w:tab/>
    </w:r>
    <w:r w:rsidR="00B708E9" w:rsidRPr="00633F1E">
      <w:rPr>
        <w:rFonts w:ascii="Times New Roman" w:hAnsi="Times New Roman" w:cs="Times New Roman"/>
        <w:sz w:val="20"/>
        <w:szCs w:val="20"/>
        <w:u w:val="single"/>
      </w:rPr>
      <w:t>MATERIALS AND METHO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8E9" w:rsidRPr="008015E3" w:rsidRDefault="00B708E9" w:rsidP="008015E3">
    <w:pPr>
      <w:pStyle w:val="Header"/>
      <w:jc w:val="right"/>
      <w:rPr>
        <w:rFonts w:ascii="Bookman Old Style" w:hAnsi="Bookman Old Style"/>
        <w:sz w:val="24"/>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E5C78"/>
    <w:multiLevelType w:val="hybridMultilevel"/>
    <w:tmpl w:val="74F454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0D7C0F73"/>
    <w:multiLevelType w:val="hybridMultilevel"/>
    <w:tmpl w:val="0DE8F5BA"/>
    <w:lvl w:ilvl="0" w:tplc="1786C1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361F01"/>
    <w:multiLevelType w:val="hybridMultilevel"/>
    <w:tmpl w:val="39FCC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F4217C"/>
    <w:multiLevelType w:val="hybridMultilevel"/>
    <w:tmpl w:val="7E60B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B655228"/>
    <w:multiLevelType w:val="hybridMultilevel"/>
    <w:tmpl w:val="48B6C226"/>
    <w:lvl w:ilvl="0" w:tplc="E51CDF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0860DC0"/>
    <w:multiLevelType w:val="hybridMultilevel"/>
    <w:tmpl w:val="48AEC6D2"/>
    <w:lvl w:ilvl="0" w:tplc="DBFA9530">
      <w:start w:val="1"/>
      <w:numFmt w:val="decimal"/>
      <w:lvlText w:val="%1."/>
      <w:lvlJc w:val="left"/>
      <w:pPr>
        <w:tabs>
          <w:tab w:val="num" w:pos="720"/>
        </w:tabs>
        <w:ind w:left="720" w:hanging="360"/>
      </w:pPr>
    </w:lvl>
    <w:lvl w:ilvl="1" w:tplc="F064ECDA" w:tentative="1">
      <w:start w:val="1"/>
      <w:numFmt w:val="decimal"/>
      <w:lvlText w:val="%2."/>
      <w:lvlJc w:val="left"/>
      <w:pPr>
        <w:tabs>
          <w:tab w:val="num" w:pos="1440"/>
        </w:tabs>
        <w:ind w:left="1440" w:hanging="360"/>
      </w:pPr>
    </w:lvl>
    <w:lvl w:ilvl="2" w:tplc="F1282E4A" w:tentative="1">
      <w:start w:val="1"/>
      <w:numFmt w:val="decimal"/>
      <w:lvlText w:val="%3."/>
      <w:lvlJc w:val="left"/>
      <w:pPr>
        <w:tabs>
          <w:tab w:val="num" w:pos="2160"/>
        </w:tabs>
        <w:ind w:left="2160" w:hanging="360"/>
      </w:pPr>
    </w:lvl>
    <w:lvl w:ilvl="3" w:tplc="1CB22CD4" w:tentative="1">
      <w:start w:val="1"/>
      <w:numFmt w:val="decimal"/>
      <w:lvlText w:val="%4."/>
      <w:lvlJc w:val="left"/>
      <w:pPr>
        <w:tabs>
          <w:tab w:val="num" w:pos="2880"/>
        </w:tabs>
        <w:ind w:left="2880" w:hanging="360"/>
      </w:pPr>
    </w:lvl>
    <w:lvl w:ilvl="4" w:tplc="2BBE6EA6" w:tentative="1">
      <w:start w:val="1"/>
      <w:numFmt w:val="decimal"/>
      <w:lvlText w:val="%5."/>
      <w:lvlJc w:val="left"/>
      <w:pPr>
        <w:tabs>
          <w:tab w:val="num" w:pos="3600"/>
        </w:tabs>
        <w:ind w:left="3600" w:hanging="360"/>
      </w:pPr>
    </w:lvl>
    <w:lvl w:ilvl="5" w:tplc="722EEEAA" w:tentative="1">
      <w:start w:val="1"/>
      <w:numFmt w:val="decimal"/>
      <w:lvlText w:val="%6."/>
      <w:lvlJc w:val="left"/>
      <w:pPr>
        <w:tabs>
          <w:tab w:val="num" w:pos="4320"/>
        </w:tabs>
        <w:ind w:left="4320" w:hanging="360"/>
      </w:pPr>
    </w:lvl>
    <w:lvl w:ilvl="6" w:tplc="8132EB38" w:tentative="1">
      <w:start w:val="1"/>
      <w:numFmt w:val="decimal"/>
      <w:lvlText w:val="%7."/>
      <w:lvlJc w:val="left"/>
      <w:pPr>
        <w:tabs>
          <w:tab w:val="num" w:pos="5040"/>
        </w:tabs>
        <w:ind w:left="5040" w:hanging="360"/>
      </w:pPr>
    </w:lvl>
    <w:lvl w:ilvl="7" w:tplc="57ACEE80" w:tentative="1">
      <w:start w:val="1"/>
      <w:numFmt w:val="decimal"/>
      <w:lvlText w:val="%8."/>
      <w:lvlJc w:val="left"/>
      <w:pPr>
        <w:tabs>
          <w:tab w:val="num" w:pos="5760"/>
        </w:tabs>
        <w:ind w:left="5760" w:hanging="360"/>
      </w:pPr>
    </w:lvl>
    <w:lvl w:ilvl="8" w:tplc="64EC4BD2" w:tentative="1">
      <w:start w:val="1"/>
      <w:numFmt w:val="decimal"/>
      <w:lvlText w:val="%9."/>
      <w:lvlJc w:val="left"/>
      <w:pPr>
        <w:tabs>
          <w:tab w:val="num" w:pos="6480"/>
        </w:tabs>
        <w:ind w:left="6480" w:hanging="360"/>
      </w:pPr>
    </w:lvl>
  </w:abstractNum>
  <w:abstractNum w:abstractNumId="6">
    <w:nsid w:val="68F67A4B"/>
    <w:multiLevelType w:val="hybridMultilevel"/>
    <w:tmpl w:val="D51AEFA4"/>
    <w:lvl w:ilvl="0" w:tplc="0652DDB6">
      <w:start w:val="1"/>
      <w:numFmt w:val="decimal"/>
      <w:lvlText w:val="%1."/>
      <w:lvlJc w:val="left"/>
      <w:pPr>
        <w:tabs>
          <w:tab w:val="num" w:pos="720"/>
        </w:tabs>
        <w:ind w:left="720" w:hanging="360"/>
      </w:pPr>
    </w:lvl>
    <w:lvl w:ilvl="1" w:tplc="12326986" w:tentative="1">
      <w:start w:val="1"/>
      <w:numFmt w:val="decimal"/>
      <w:lvlText w:val="%2."/>
      <w:lvlJc w:val="left"/>
      <w:pPr>
        <w:tabs>
          <w:tab w:val="num" w:pos="1440"/>
        </w:tabs>
        <w:ind w:left="1440" w:hanging="360"/>
      </w:pPr>
    </w:lvl>
    <w:lvl w:ilvl="2" w:tplc="9F889068" w:tentative="1">
      <w:start w:val="1"/>
      <w:numFmt w:val="decimal"/>
      <w:lvlText w:val="%3."/>
      <w:lvlJc w:val="left"/>
      <w:pPr>
        <w:tabs>
          <w:tab w:val="num" w:pos="2160"/>
        </w:tabs>
        <w:ind w:left="2160" w:hanging="360"/>
      </w:pPr>
    </w:lvl>
    <w:lvl w:ilvl="3" w:tplc="54CEBABC" w:tentative="1">
      <w:start w:val="1"/>
      <w:numFmt w:val="decimal"/>
      <w:lvlText w:val="%4."/>
      <w:lvlJc w:val="left"/>
      <w:pPr>
        <w:tabs>
          <w:tab w:val="num" w:pos="2880"/>
        </w:tabs>
        <w:ind w:left="2880" w:hanging="360"/>
      </w:pPr>
    </w:lvl>
    <w:lvl w:ilvl="4" w:tplc="711CA742" w:tentative="1">
      <w:start w:val="1"/>
      <w:numFmt w:val="decimal"/>
      <w:lvlText w:val="%5."/>
      <w:lvlJc w:val="left"/>
      <w:pPr>
        <w:tabs>
          <w:tab w:val="num" w:pos="3600"/>
        </w:tabs>
        <w:ind w:left="3600" w:hanging="360"/>
      </w:pPr>
    </w:lvl>
    <w:lvl w:ilvl="5" w:tplc="3C0016C8" w:tentative="1">
      <w:start w:val="1"/>
      <w:numFmt w:val="decimal"/>
      <w:lvlText w:val="%6."/>
      <w:lvlJc w:val="left"/>
      <w:pPr>
        <w:tabs>
          <w:tab w:val="num" w:pos="4320"/>
        </w:tabs>
        <w:ind w:left="4320" w:hanging="360"/>
      </w:pPr>
    </w:lvl>
    <w:lvl w:ilvl="6" w:tplc="737AAA18" w:tentative="1">
      <w:start w:val="1"/>
      <w:numFmt w:val="decimal"/>
      <w:lvlText w:val="%7."/>
      <w:lvlJc w:val="left"/>
      <w:pPr>
        <w:tabs>
          <w:tab w:val="num" w:pos="5040"/>
        </w:tabs>
        <w:ind w:left="5040" w:hanging="360"/>
      </w:pPr>
    </w:lvl>
    <w:lvl w:ilvl="7" w:tplc="F1C0D612" w:tentative="1">
      <w:start w:val="1"/>
      <w:numFmt w:val="decimal"/>
      <w:lvlText w:val="%8."/>
      <w:lvlJc w:val="left"/>
      <w:pPr>
        <w:tabs>
          <w:tab w:val="num" w:pos="5760"/>
        </w:tabs>
        <w:ind w:left="5760" w:hanging="360"/>
      </w:pPr>
    </w:lvl>
    <w:lvl w:ilvl="8" w:tplc="32CAB690" w:tentative="1">
      <w:start w:val="1"/>
      <w:numFmt w:val="decimal"/>
      <w:lvlText w:val="%9."/>
      <w:lvlJc w:val="left"/>
      <w:pPr>
        <w:tabs>
          <w:tab w:val="num" w:pos="6480"/>
        </w:tabs>
        <w:ind w:left="6480" w:hanging="360"/>
      </w:pPr>
    </w:lvl>
  </w:abstractNum>
  <w:abstractNum w:abstractNumId="7">
    <w:nsid w:val="6FA568D4"/>
    <w:multiLevelType w:val="hybridMultilevel"/>
    <w:tmpl w:val="BE9E27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E345718"/>
    <w:multiLevelType w:val="hybridMultilevel"/>
    <w:tmpl w:val="FF027A3A"/>
    <w:lvl w:ilvl="0" w:tplc="A8264186">
      <w:start w:val="1"/>
      <w:numFmt w:val="decimal"/>
      <w:lvlText w:val="%1."/>
      <w:lvlJc w:val="left"/>
      <w:pPr>
        <w:tabs>
          <w:tab w:val="num" w:pos="720"/>
        </w:tabs>
        <w:ind w:left="720" w:hanging="360"/>
      </w:pPr>
    </w:lvl>
    <w:lvl w:ilvl="1" w:tplc="35848D00" w:tentative="1">
      <w:start w:val="1"/>
      <w:numFmt w:val="decimal"/>
      <w:lvlText w:val="%2."/>
      <w:lvlJc w:val="left"/>
      <w:pPr>
        <w:tabs>
          <w:tab w:val="num" w:pos="1440"/>
        </w:tabs>
        <w:ind w:left="1440" w:hanging="360"/>
      </w:pPr>
    </w:lvl>
    <w:lvl w:ilvl="2" w:tplc="B87029DC" w:tentative="1">
      <w:start w:val="1"/>
      <w:numFmt w:val="decimal"/>
      <w:lvlText w:val="%3."/>
      <w:lvlJc w:val="left"/>
      <w:pPr>
        <w:tabs>
          <w:tab w:val="num" w:pos="2160"/>
        </w:tabs>
        <w:ind w:left="2160" w:hanging="360"/>
      </w:pPr>
    </w:lvl>
    <w:lvl w:ilvl="3" w:tplc="2C0AE4E4" w:tentative="1">
      <w:start w:val="1"/>
      <w:numFmt w:val="decimal"/>
      <w:lvlText w:val="%4."/>
      <w:lvlJc w:val="left"/>
      <w:pPr>
        <w:tabs>
          <w:tab w:val="num" w:pos="2880"/>
        </w:tabs>
        <w:ind w:left="2880" w:hanging="360"/>
      </w:pPr>
    </w:lvl>
    <w:lvl w:ilvl="4" w:tplc="8766C8B2" w:tentative="1">
      <w:start w:val="1"/>
      <w:numFmt w:val="decimal"/>
      <w:lvlText w:val="%5."/>
      <w:lvlJc w:val="left"/>
      <w:pPr>
        <w:tabs>
          <w:tab w:val="num" w:pos="3600"/>
        </w:tabs>
        <w:ind w:left="3600" w:hanging="360"/>
      </w:pPr>
    </w:lvl>
    <w:lvl w:ilvl="5" w:tplc="057CD66C" w:tentative="1">
      <w:start w:val="1"/>
      <w:numFmt w:val="decimal"/>
      <w:lvlText w:val="%6."/>
      <w:lvlJc w:val="left"/>
      <w:pPr>
        <w:tabs>
          <w:tab w:val="num" w:pos="4320"/>
        </w:tabs>
        <w:ind w:left="4320" w:hanging="360"/>
      </w:pPr>
    </w:lvl>
    <w:lvl w:ilvl="6" w:tplc="95D46F98" w:tentative="1">
      <w:start w:val="1"/>
      <w:numFmt w:val="decimal"/>
      <w:lvlText w:val="%7."/>
      <w:lvlJc w:val="left"/>
      <w:pPr>
        <w:tabs>
          <w:tab w:val="num" w:pos="5040"/>
        </w:tabs>
        <w:ind w:left="5040" w:hanging="360"/>
      </w:pPr>
    </w:lvl>
    <w:lvl w:ilvl="7" w:tplc="AF4EC38C" w:tentative="1">
      <w:start w:val="1"/>
      <w:numFmt w:val="decimal"/>
      <w:lvlText w:val="%8."/>
      <w:lvlJc w:val="left"/>
      <w:pPr>
        <w:tabs>
          <w:tab w:val="num" w:pos="5760"/>
        </w:tabs>
        <w:ind w:left="5760" w:hanging="360"/>
      </w:pPr>
    </w:lvl>
    <w:lvl w:ilvl="8" w:tplc="880A8C34" w:tentative="1">
      <w:start w:val="1"/>
      <w:numFmt w:val="decimal"/>
      <w:lvlText w:val="%9."/>
      <w:lvlJc w:val="left"/>
      <w:pPr>
        <w:tabs>
          <w:tab w:val="num" w:pos="6480"/>
        </w:tabs>
        <w:ind w:left="6480" w:hanging="360"/>
      </w:pPr>
    </w:lvl>
  </w:abstractNum>
  <w:num w:numId="1">
    <w:abstractNumId w:val="5"/>
  </w:num>
  <w:num w:numId="2">
    <w:abstractNumId w:val="6"/>
  </w:num>
  <w:num w:numId="3">
    <w:abstractNumId w:val="8"/>
  </w:num>
  <w:num w:numId="4">
    <w:abstractNumId w:val="1"/>
  </w:num>
  <w:num w:numId="5">
    <w:abstractNumId w:val="4"/>
  </w:num>
  <w:num w:numId="6">
    <w:abstractNumId w:val="2"/>
  </w:num>
  <w:num w:numId="7">
    <w:abstractNumId w:val="0"/>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y APA 6th Sett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zrp2wwgs05zuesetppaew1vxrrf50fwr0e&quot;&gt;EndNote Library - PhD Thesis&lt;record-ids&gt;&lt;item&gt;1&lt;/item&gt;&lt;/record-ids&gt;&lt;/item&gt;&lt;/Libraries&gt;"/>
  </w:docVars>
  <w:rsids>
    <w:rsidRoot w:val="008015E3"/>
    <w:rsid w:val="00006EC5"/>
    <w:rsid w:val="000224B0"/>
    <w:rsid w:val="00035665"/>
    <w:rsid w:val="00036F22"/>
    <w:rsid w:val="00053B6C"/>
    <w:rsid w:val="0005564A"/>
    <w:rsid w:val="00056925"/>
    <w:rsid w:val="00075AA9"/>
    <w:rsid w:val="00076CD9"/>
    <w:rsid w:val="000861F1"/>
    <w:rsid w:val="00093C5D"/>
    <w:rsid w:val="00096E22"/>
    <w:rsid w:val="000B2B47"/>
    <w:rsid w:val="000B3687"/>
    <w:rsid w:val="000C0517"/>
    <w:rsid w:val="000C0F40"/>
    <w:rsid w:val="000E34E9"/>
    <w:rsid w:val="000F15AE"/>
    <w:rsid w:val="000F4B3E"/>
    <w:rsid w:val="000F7780"/>
    <w:rsid w:val="00141776"/>
    <w:rsid w:val="00145BFF"/>
    <w:rsid w:val="00150C2D"/>
    <w:rsid w:val="00167A0D"/>
    <w:rsid w:val="00190002"/>
    <w:rsid w:val="001938E3"/>
    <w:rsid w:val="001A0C03"/>
    <w:rsid w:val="001B18DF"/>
    <w:rsid w:val="001B3729"/>
    <w:rsid w:val="001B5A47"/>
    <w:rsid w:val="001C5BA1"/>
    <w:rsid w:val="001D0AC8"/>
    <w:rsid w:val="001E2C4D"/>
    <w:rsid w:val="001F0C46"/>
    <w:rsid w:val="001F1B83"/>
    <w:rsid w:val="00201C49"/>
    <w:rsid w:val="002067EC"/>
    <w:rsid w:val="00206DD9"/>
    <w:rsid w:val="00235B41"/>
    <w:rsid w:val="00244CA5"/>
    <w:rsid w:val="002477F9"/>
    <w:rsid w:val="00251BE2"/>
    <w:rsid w:val="00263198"/>
    <w:rsid w:val="00280830"/>
    <w:rsid w:val="002A670B"/>
    <w:rsid w:val="002B767D"/>
    <w:rsid w:val="002C3D0A"/>
    <w:rsid w:val="002C534C"/>
    <w:rsid w:val="003036A4"/>
    <w:rsid w:val="00321109"/>
    <w:rsid w:val="003246F7"/>
    <w:rsid w:val="00327FEE"/>
    <w:rsid w:val="00340B0B"/>
    <w:rsid w:val="00357476"/>
    <w:rsid w:val="00371B56"/>
    <w:rsid w:val="00390B92"/>
    <w:rsid w:val="0039401B"/>
    <w:rsid w:val="00396AEC"/>
    <w:rsid w:val="003B2C5F"/>
    <w:rsid w:val="003D4543"/>
    <w:rsid w:val="003D699D"/>
    <w:rsid w:val="00400A78"/>
    <w:rsid w:val="00407D91"/>
    <w:rsid w:val="00413E22"/>
    <w:rsid w:val="00425968"/>
    <w:rsid w:val="00427851"/>
    <w:rsid w:val="004415A2"/>
    <w:rsid w:val="00441D12"/>
    <w:rsid w:val="00442E35"/>
    <w:rsid w:val="0044479A"/>
    <w:rsid w:val="00450866"/>
    <w:rsid w:val="00461731"/>
    <w:rsid w:val="0047229D"/>
    <w:rsid w:val="00472BB9"/>
    <w:rsid w:val="0047649C"/>
    <w:rsid w:val="004A4D41"/>
    <w:rsid w:val="004A6D5F"/>
    <w:rsid w:val="004B034C"/>
    <w:rsid w:val="004B5C9E"/>
    <w:rsid w:val="004B67A0"/>
    <w:rsid w:val="004B6BC9"/>
    <w:rsid w:val="004D4A3D"/>
    <w:rsid w:val="004F4266"/>
    <w:rsid w:val="004F67ED"/>
    <w:rsid w:val="005032A4"/>
    <w:rsid w:val="00506E37"/>
    <w:rsid w:val="00507891"/>
    <w:rsid w:val="00537809"/>
    <w:rsid w:val="00553B88"/>
    <w:rsid w:val="00580C8A"/>
    <w:rsid w:val="005A0E16"/>
    <w:rsid w:val="005B33D3"/>
    <w:rsid w:val="005C0E7E"/>
    <w:rsid w:val="005D5A6B"/>
    <w:rsid w:val="005E5CFA"/>
    <w:rsid w:val="005F5AC7"/>
    <w:rsid w:val="00601E24"/>
    <w:rsid w:val="0060500D"/>
    <w:rsid w:val="00611CC3"/>
    <w:rsid w:val="00632609"/>
    <w:rsid w:val="00633F1E"/>
    <w:rsid w:val="00640719"/>
    <w:rsid w:val="006536FE"/>
    <w:rsid w:val="006627CA"/>
    <w:rsid w:val="006635B7"/>
    <w:rsid w:val="0066397F"/>
    <w:rsid w:val="00675EE6"/>
    <w:rsid w:val="006861E2"/>
    <w:rsid w:val="0069329A"/>
    <w:rsid w:val="006C4782"/>
    <w:rsid w:val="006D3BE5"/>
    <w:rsid w:val="006E2156"/>
    <w:rsid w:val="006E2669"/>
    <w:rsid w:val="006E65AF"/>
    <w:rsid w:val="00704EEF"/>
    <w:rsid w:val="00712F91"/>
    <w:rsid w:val="00714CA6"/>
    <w:rsid w:val="007167DD"/>
    <w:rsid w:val="00721EB1"/>
    <w:rsid w:val="007360EE"/>
    <w:rsid w:val="00736448"/>
    <w:rsid w:val="00757A72"/>
    <w:rsid w:val="007645E1"/>
    <w:rsid w:val="007A2DD1"/>
    <w:rsid w:val="007B37E0"/>
    <w:rsid w:val="007B7BF7"/>
    <w:rsid w:val="007D2D9D"/>
    <w:rsid w:val="007D6955"/>
    <w:rsid w:val="007E0567"/>
    <w:rsid w:val="008015E3"/>
    <w:rsid w:val="008113AB"/>
    <w:rsid w:val="0081789F"/>
    <w:rsid w:val="00832663"/>
    <w:rsid w:val="00836DAE"/>
    <w:rsid w:val="008371EE"/>
    <w:rsid w:val="00840BD2"/>
    <w:rsid w:val="0086049C"/>
    <w:rsid w:val="00860BC7"/>
    <w:rsid w:val="00862B52"/>
    <w:rsid w:val="0087049A"/>
    <w:rsid w:val="008771B7"/>
    <w:rsid w:val="00877ABD"/>
    <w:rsid w:val="00877B53"/>
    <w:rsid w:val="0088147F"/>
    <w:rsid w:val="008A04C1"/>
    <w:rsid w:val="008A360A"/>
    <w:rsid w:val="008B5417"/>
    <w:rsid w:val="008B6E77"/>
    <w:rsid w:val="008D4FDD"/>
    <w:rsid w:val="008E1F4D"/>
    <w:rsid w:val="008F29E5"/>
    <w:rsid w:val="008F3EF9"/>
    <w:rsid w:val="008F6CA3"/>
    <w:rsid w:val="009012F3"/>
    <w:rsid w:val="00904FAA"/>
    <w:rsid w:val="00907C44"/>
    <w:rsid w:val="009108A1"/>
    <w:rsid w:val="009116B5"/>
    <w:rsid w:val="00911FCD"/>
    <w:rsid w:val="0092725C"/>
    <w:rsid w:val="00931429"/>
    <w:rsid w:val="00943738"/>
    <w:rsid w:val="00950B84"/>
    <w:rsid w:val="0095160F"/>
    <w:rsid w:val="00967043"/>
    <w:rsid w:val="0099349E"/>
    <w:rsid w:val="0099780C"/>
    <w:rsid w:val="009B01C7"/>
    <w:rsid w:val="009D6FFE"/>
    <w:rsid w:val="009F1098"/>
    <w:rsid w:val="00A13A3F"/>
    <w:rsid w:val="00A14216"/>
    <w:rsid w:val="00A15ADE"/>
    <w:rsid w:val="00A249EC"/>
    <w:rsid w:val="00A379AA"/>
    <w:rsid w:val="00A41ED8"/>
    <w:rsid w:val="00A56288"/>
    <w:rsid w:val="00A5743E"/>
    <w:rsid w:val="00A63539"/>
    <w:rsid w:val="00A7441B"/>
    <w:rsid w:val="00A74EAF"/>
    <w:rsid w:val="00AB7177"/>
    <w:rsid w:val="00AC2CFE"/>
    <w:rsid w:val="00AC76F1"/>
    <w:rsid w:val="00AD707F"/>
    <w:rsid w:val="00AE2BDB"/>
    <w:rsid w:val="00B036FF"/>
    <w:rsid w:val="00B05719"/>
    <w:rsid w:val="00B3315A"/>
    <w:rsid w:val="00B37718"/>
    <w:rsid w:val="00B62F79"/>
    <w:rsid w:val="00B708E9"/>
    <w:rsid w:val="00B70939"/>
    <w:rsid w:val="00B72BCA"/>
    <w:rsid w:val="00B76534"/>
    <w:rsid w:val="00BA4556"/>
    <w:rsid w:val="00BB0C51"/>
    <w:rsid w:val="00BD2A53"/>
    <w:rsid w:val="00BE141D"/>
    <w:rsid w:val="00BF59D3"/>
    <w:rsid w:val="00C002F3"/>
    <w:rsid w:val="00C11E61"/>
    <w:rsid w:val="00C16CF1"/>
    <w:rsid w:val="00C22FF1"/>
    <w:rsid w:val="00C34498"/>
    <w:rsid w:val="00C77E3B"/>
    <w:rsid w:val="00C83326"/>
    <w:rsid w:val="00C93ED2"/>
    <w:rsid w:val="00CA4B91"/>
    <w:rsid w:val="00CC1666"/>
    <w:rsid w:val="00CC68E7"/>
    <w:rsid w:val="00CC6B45"/>
    <w:rsid w:val="00CE46BD"/>
    <w:rsid w:val="00CF08D0"/>
    <w:rsid w:val="00CF25D7"/>
    <w:rsid w:val="00D0441A"/>
    <w:rsid w:val="00D05B92"/>
    <w:rsid w:val="00D110B0"/>
    <w:rsid w:val="00D162E8"/>
    <w:rsid w:val="00D221A5"/>
    <w:rsid w:val="00D23760"/>
    <w:rsid w:val="00D31429"/>
    <w:rsid w:val="00D43DC2"/>
    <w:rsid w:val="00D45FD9"/>
    <w:rsid w:val="00D504B1"/>
    <w:rsid w:val="00D5169F"/>
    <w:rsid w:val="00D553B4"/>
    <w:rsid w:val="00D57B01"/>
    <w:rsid w:val="00D73109"/>
    <w:rsid w:val="00D77481"/>
    <w:rsid w:val="00D84223"/>
    <w:rsid w:val="00D90E1D"/>
    <w:rsid w:val="00D97619"/>
    <w:rsid w:val="00DA6629"/>
    <w:rsid w:val="00DB611B"/>
    <w:rsid w:val="00E00034"/>
    <w:rsid w:val="00E049EC"/>
    <w:rsid w:val="00E0618E"/>
    <w:rsid w:val="00E065A3"/>
    <w:rsid w:val="00E06C78"/>
    <w:rsid w:val="00E248E7"/>
    <w:rsid w:val="00E360B9"/>
    <w:rsid w:val="00E37ED2"/>
    <w:rsid w:val="00E51902"/>
    <w:rsid w:val="00E56DB9"/>
    <w:rsid w:val="00E61AA0"/>
    <w:rsid w:val="00E62404"/>
    <w:rsid w:val="00E62970"/>
    <w:rsid w:val="00E82636"/>
    <w:rsid w:val="00E8727D"/>
    <w:rsid w:val="00EB5A7E"/>
    <w:rsid w:val="00EB7C2D"/>
    <w:rsid w:val="00ED5F3D"/>
    <w:rsid w:val="00F05054"/>
    <w:rsid w:val="00F053D4"/>
    <w:rsid w:val="00F16880"/>
    <w:rsid w:val="00F16F8B"/>
    <w:rsid w:val="00F23640"/>
    <w:rsid w:val="00F315A4"/>
    <w:rsid w:val="00F42F34"/>
    <w:rsid w:val="00F46508"/>
    <w:rsid w:val="00F539C1"/>
    <w:rsid w:val="00F5453F"/>
    <w:rsid w:val="00F602DF"/>
    <w:rsid w:val="00F6248D"/>
    <w:rsid w:val="00F72F0C"/>
    <w:rsid w:val="00FA0AD9"/>
    <w:rsid w:val="00FB0D2A"/>
    <w:rsid w:val="00FB3013"/>
    <w:rsid w:val="00FB505C"/>
    <w:rsid w:val="00FC4280"/>
    <w:rsid w:val="00FC430E"/>
    <w:rsid w:val="00FD4AEA"/>
    <w:rsid w:val="00FD7E80"/>
    <w:rsid w:val="00FE48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DC2"/>
  </w:style>
  <w:style w:type="paragraph" w:styleId="Heading1">
    <w:name w:val="heading 1"/>
    <w:basedOn w:val="Normal"/>
    <w:next w:val="Normal"/>
    <w:link w:val="Heading1Char"/>
    <w:uiPriority w:val="9"/>
    <w:qFormat/>
    <w:rsid w:val="003D69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D699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D699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D699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699D"/>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D699D"/>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D699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699D"/>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699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99D"/>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3D699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699D"/>
    <w:rPr>
      <w:rFonts w:asciiTheme="majorHAnsi" w:eastAsiaTheme="majorEastAsia" w:hAnsiTheme="majorHAnsi" w:cstheme="majorBidi"/>
      <w:color w:val="17365D" w:themeColor="text2" w:themeShade="BF"/>
      <w:spacing w:val="5"/>
      <w:kern w:val="28"/>
      <w:sz w:val="52"/>
      <w:szCs w:val="52"/>
    </w:rPr>
  </w:style>
  <w:style w:type="paragraph" w:styleId="NoSpacing">
    <w:name w:val="No Spacing"/>
    <w:basedOn w:val="Normal"/>
    <w:link w:val="NoSpacingChar"/>
    <w:uiPriority w:val="1"/>
    <w:qFormat/>
    <w:rsid w:val="003D699D"/>
    <w:pPr>
      <w:spacing w:after="0" w:line="240" w:lineRule="auto"/>
    </w:pPr>
  </w:style>
  <w:style w:type="character" w:customStyle="1" w:styleId="NoSpacingChar">
    <w:name w:val="No Spacing Char"/>
    <w:basedOn w:val="DefaultParagraphFont"/>
    <w:link w:val="NoSpacing"/>
    <w:uiPriority w:val="1"/>
    <w:rsid w:val="003D699D"/>
  </w:style>
  <w:style w:type="paragraph" w:styleId="BalloonText">
    <w:name w:val="Balloon Text"/>
    <w:basedOn w:val="Normal"/>
    <w:link w:val="BalloonTextChar"/>
    <w:uiPriority w:val="99"/>
    <w:semiHidden/>
    <w:unhideWhenUsed/>
    <w:rsid w:val="00801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5E3"/>
    <w:rPr>
      <w:rFonts w:ascii="Tahoma" w:hAnsi="Tahoma" w:cs="Tahoma"/>
      <w:sz w:val="16"/>
      <w:szCs w:val="16"/>
    </w:rPr>
  </w:style>
  <w:style w:type="paragraph" w:styleId="Header">
    <w:name w:val="header"/>
    <w:basedOn w:val="Normal"/>
    <w:link w:val="HeaderChar"/>
    <w:uiPriority w:val="99"/>
    <w:unhideWhenUsed/>
    <w:rsid w:val="00801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5E3"/>
  </w:style>
  <w:style w:type="paragraph" w:styleId="Footer">
    <w:name w:val="footer"/>
    <w:basedOn w:val="Normal"/>
    <w:link w:val="FooterChar"/>
    <w:uiPriority w:val="99"/>
    <w:unhideWhenUsed/>
    <w:rsid w:val="00801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5E3"/>
  </w:style>
  <w:style w:type="character" w:customStyle="1" w:styleId="Heading2Char">
    <w:name w:val="Heading 2 Char"/>
    <w:basedOn w:val="DefaultParagraphFont"/>
    <w:link w:val="Heading2"/>
    <w:uiPriority w:val="9"/>
    <w:rsid w:val="003D699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D699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D699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D699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D699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D69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D69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D699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3D699D"/>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3D699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D699D"/>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3D699D"/>
    <w:rPr>
      <w:b/>
      <w:bCs/>
    </w:rPr>
  </w:style>
  <w:style w:type="character" w:styleId="Emphasis">
    <w:name w:val="Emphasis"/>
    <w:uiPriority w:val="20"/>
    <w:qFormat/>
    <w:rsid w:val="003D699D"/>
    <w:rPr>
      <w:i/>
      <w:iCs/>
    </w:rPr>
  </w:style>
  <w:style w:type="paragraph" w:styleId="ListParagraph">
    <w:name w:val="List Paragraph"/>
    <w:basedOn w:val="Normal"/>
    <w:uiPriority w:val="34"/>
    <w:qFormat/>
    <w:rsid w:val="003D699D"/>
    <w:pPr>
      <w:ind w:left="720"/>
      <w:contextualSpacing/>
    </w:pPr>
  </w:style>
  <w:style w:type="paragraph" w:styleId="Quote">
    <w:name w:val="Quote"/>
    <w:basedOn w:val="Normal"/>
    <w:next w:val="Normal"/>
    <w:link w:val="QuoteChar"/>
    <w:uiPriority w:val="29"/>
    <w:qFormat/>
    <w:rsid w:val="003D699D"/>
    <w:rPr>
      <w:i/>
      <w:iCs/>
      <w:color w:val="000000" w:themeColor="text1"/>
    </w:rPr>
  </w:style>
  <w:style w:type="character" w:customStyle="1" w:styleId="QuoteChar">
    <w:name w:val="Quote Char"/>
    <w:basedOn w:val="DefaultParagraphFont"/>
    <w:link w:val="Quote"/>
    <w:uiPriority w:val="29"/>
    <w:rsid w:val="003D699D"/>
    <w:rPr>
      <w:i/>
      <w:iCs/>
      <w:color w:val="000000" w:themeColor="text1"/>
    </w:rPr>
  </w:style>
  <w:style w:type="paragraph" w:styleId="IntenseQuote">
    <w:name w:val="Intense Quote"/>
    <w:basedOn w:val="Normal"/>
    <w:next w:val="Normal"/>
    <w:link w:val="IntenseQuoteChar"/>
    <w:uiPriority w:val="30"/>
    <w:qFormat/>
    <w:rsid w:val="003D699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D699D"/>
    <w:rPr>
      <w:b/>
      <w:bCs/>
      <w:i/>
      <w:iCs/>
      <w:color w:val="4F81BD" w:themeColor="accent1"/>
    </w:rPr>
  </w:style>
  <w:style w:type="character" w:styleId="SubtleEmphasis">
    <w:name w:val="Subtle Emphasis"/>
    <w:uiPriority w:val="19"/>
    <w:qFormat/>
    <w:rsid w:val="003D699D"/>
    <w:rPr>
      <w:i/>
      <w:iCs/>
      <w:color w:val="808080" w:themeColor="text1" w:themeTint="7F"/>
    </w:rPr>
  </w:style>
  <w:style w:type="character" w:styleId="IntenseEmphasis">
    <w:name w:val="Intense Emphasis"/>
    <w:uiPriority w:val="21"/>
    <w:qFormat/>
    <w:rsid w:val="003D699D"/>
    <w:rPr>
      <w:b/>
      <w:bCs/>
      <w:i/>
      <w:iCs/>
      <w:color w:val="4F81BD" w:themeColor="accent1"/>
    </w:rPr>
  </w:style>
  <w:style w:type="character" w:styleId="SubtleReference">
    <w:name w:val="Subtle Reference"/>
    <w:uiPriority w:val="31"/>
    <w:qFormat/>
    <w:rsid w:val="003D699D"/>
    <w:rPr>
      <w:smallCaps/>
      <w:color w:val="C0504D" w:themeColor="accent2"/>
      <w:u w:val="single"/>
    </w:rPr>
  </w:style>
  <w:style w:type="character" w:styleId="IntenseReference">
    <w:name w:val="Intense Reference"/>
    <w:uiPriority w:val="32"/>
    <w:qFormat/>
    <w:rsid w:val="003D699D"/>
    <w:rPr>
      <w:b/>
      <w:bCs/>
      <w:smallCaps/>
      <w:color w:val="C0504D" w:themeColor="accent2"/>
      <w:spacing w:val="5"/>
      <w:u w:val="single"/>
    </w:rPr>
  </w:style>
  <w:style w:type="character" w:styleId="BookTitle">
    <w:name w:val="Book Title"/>
    <w:uiPriority w:val="33"/>
    <w:qFormat/>
    <w:rsid w:val="003D699D"/>
    <w:rPr>
      <w:b/>
      <w:bCs/>
      <w:smallCaps/>
      <w:spacing w:val="5"/>
    </w:rPr>
  </w:style>
  <w:style w:type="paragraph" w:styleId="TOCHeading">
    <w:name w:val="TOC Heading"/>
    <w:basedOn w:val="Heading1"/>
    <w:next w:val="Normal"/>
    <w:uiPriority w:val="39"/>
    <w:semiHidden/>
    <w:unhideWhenUsed/>
    <w:qFormat/>
    <w:rsid w:val="003D699D"/>
    <w:pPr>
      <w:outlineLvl w:val="9"/>
    </w:pPr>
  </w:style>
  <w:style w:type="paragraph" w:styleId="NormalWeb">
    <w:name w:val="Normal (Web)"/>
    <w:basedOn w:val="Normal"/>
    <w:uiPriority w:val="99"/>
    <w:unhideWhenUsed/>
    <w:rsid w:val="00CC6B45"/>
    <w:pPr>
      <w:spacing w:before="100" w:beforeAutospacing="1" w:after="100" w:afterAutospacing="1" w:line="240" w:lineRule="auto"/>
    </w:pPr>
    <w:rPr>
      <w:rFonts w:ascii="Times New Roman" w:hAnsi="Times New Roman" w:cs="Times New Roman"/>
      <w:sz w:val="24"/>
      <w:szCs w:val="24"/>
      <w:lang w:eastAsia="en-GB"/>
    </w:rPr>
  </w:style>
  <w:style w:type="table" w:styleId="TableGrid">
    <w:name w:val="Table Grid"/>
    <w:basedOn w:val="TableNormal"/>
    <w:uiPriority w:val="59"/>
    <w:rsid w:val="009116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053B6C"/>
    <w:pPr>
      <w:spacing w:after="0" w:line="240" w:lineRule="auto"/>
    </w:pPr>
  </w:style>
  <w:style w:type="character" w:customStyle="1" w:styleId="EndnoteTextChar">
    <w:name w:val="Endnote Text Char"/>
    <w:basedOn w:val="DefaultParagraphFont"/>
    <w:link w:val="EndnoteText"/>
    <w:uiPriority w:val="99"/>
    <w:semiHidden/>
    <w:rsid w:val="00053B6C"/>
    <w:rPr>
      <w:color w:val="5A5A5A" w:themeColor="text1" w:themeTint="A5"/>
    </w:rPr>
  </w:style>
  <w:style w:type="character" w:styleId="EndnoteReference">
    <w:name w:val="endnote reference"/>
    <w:basedOn w:val="DefaultParagraphFont"/>
    <w:uiPriority w:val="99"/>
    <w:semiHidden/>
    <w:unhideWhenUsed/>
    <w:rsid w:val="00053B6C"/>
    <w:rPr>
      <w:vertAlign w:val="superscript"/>
    </w:rPr>
  </w:style>
  <w:style w:type="character" w:styleId="Hyperlink">
    <w:name w:val="Hyperlink"/>
    <w:basedOn w:val="DefaultParagraphFont"/>
    <w:uiPriority w:val="99"/>
    <w:unhideWhenUsed/>
    <w:rsid w:val="00053B6C"/>
    <w:rPr>
      <w:color w:val="0000FF"/>
      <w:u w:val="single"/>
    </w:rPr>
  </w:style>
  <w:style w:type="paragraph" w:styleId="Bibliography">
    <w:name w:val="Bibliography"/>
    <w:basedOn w:val="Normal"/>
    <w:next w:val="Normal"/>
    <w:uiPriority w:val="37"/>
    <w:unhideWhenUsed/>
    <w:rsid w:val="006536FE"/>
  </w:style>
  <w:style w:type="character" w:customStyle="1" w:styleId="fdo">
    <w:name w:val="f_do"/>
    <w:basedOn w:val="DefaultParagraphFont"/>
    <w:rsid w:val="006C47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DC2"/>
  </w:style>
  <w:style w:type="paragraph" w:styleId="Heading1">
    <w:name w:val="heading 1"/>
    <w:basedOn w:val="Normal"/>
    <w:next w:val="Normal"/>
    <w:link w:val="Heading1Char"/>
    <w:uiPriority w:val="9"/>
    <w:qFormat/>
    <w:rsid w:val="003D69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D699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D699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D699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699D"/>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D699D"/>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D699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699D"/>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699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99D"/>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3D699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699D"/>
    <w:rPr>
      <w:rFonts w:asciiTheme="majorHAnsi" w:eastAsiaTheme="majorEastAsia" w:hAnsiTheme="majorHAnsi" w:cstheme="majorBidi"/>
      <w:color w:val="17365D" w:themeColor="text2" w:themeShade="BF"/>
      <w:spacing w:val="5"/>
      <w:kern w:val="28"/>
      <w:sz w:val="52"/>
      <w:szCs w:val="52"/>
    </w:rPr>
  </w:style>
  <w:style w:type="paragraph" w:styleId="NoSpacing">
    <w:name w:val="No Spacing"/>
    <w:basedOn w:val="Normal"/>
    <w:link w:val="NoSpacingChar"/>
    <w:uiPriority w:val="1"/>
    <w:qFormat/>
    <w:rsid w:val="003D699D"/>
    <w:pPr>
      <w:spacing w:after="0" w:line="240" w:lineRule="auto"/>
    </w:pPr>
  </w:style>
  <w:style w:type="character" w:customStyle="1" w:styleId="NoSpacingChar">
    <w:name w:val="No Spacing Char"/>
    <w:basedOn w:val="DefaultParagraphFont"/>
    <w:link w:val="NoSpacing"/>
    <w:uiPriority w:val="1"/>
    <w:rsid w:val="003D699D"/>
  </w:style>
  <w:style w:type="paragraph" w:styleId="BalloonText">
    <w:name w:val="Balloon Text"/>
    <w:basedOn w:val="Normal"/>
    <w:link w:val="BalloonTextChar"/>
    <w:uiPriority w:val="99"/>
    <w:semiHidden/>
    <w:unhideWhenUsed/>
    <w:rsid w:val="00801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5E3"/>
    <w:rPr>
      <w:rFonts w:ascii="Tahoma" w:hAnsi="Tahoma" w:cs="Tahoma"/>
      <w:sz w:val="16"/>
      <w:szCs w:val="16"/>
    </w:rPr>
  </w:style>
  <w:style w:type="paragraph" w:styleId="Header">
    <w:name w:val="header"/>
    <w:basedOn w:val="Normal"/>
    <w:link w:val="HeaderChar"/>
    <w:uiPriority w:val="99"/>
    <w:unhideWhenUsed/>
    <w:rsid w:val="00801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5E3"/>
  </w:style>
  <w:style w:type="paragraph" w:styleId="Footer">
    <w:name w:val="footer"/>
    <w:basedOn w:val="Normal"/>
    <w:link w:val="FooterChar"/>
    <w:uiPriority w:val="99"/>
    <w:unhideWhenUsed/>
    <w:rsid w:val="00801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5E3"/>
  </w:style>
  <w:style w:type="character" w:customStyle="1" w:styleId="Heading2Char">
    <w:name w:val="Heading 2 Char"/>
    <w:basedOn w:val="DefaultParagraphFont"/>
    <w:link w:val="Heading2"/>
    <w:uiPriority w:val="9"/>
    <w:rsid w:val="003D699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D699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D699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D699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D699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D69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D69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D699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3D699D"/>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3D699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D699D"/>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3D699D"/>
    <w:rPr>
      <w:b/>
      <w:bCs/>
    </w:rPr>
  </w:style>
  <w:style w:type="character" w:styleId="Emphasis">
    <w:name w:val="Emphasis"/>
    <w:uiPriority w:val="20"/>
    <w:qFormat/>
    <w:rsid w:val="003D699D"/>
    <w:rPr>
      <w:i/>
      <w:iCs/>
    </w:rPr>
  </w:style>
  <w:style w:type="paragraph" w:styleId="ListParagraph">
    <w:name w:val="List Paragraph"/>
    <w:basedOn w:val="Normal"/>
    <w:uiPriority w:val="34"/>
    <w:qFormat/>
    <w:rsid w:val="003D699D"/>
    <w:pPr>
      <w:ind w:left="720"/>
      <w:contextualSpacing/>
    </w:pPr>
  </w:style>
  <w:style w:type="paragraph" w:styleId="Quote">
    <w:name w:val="Quote"/>
    <w:basedOn w:val="Normal"/>
    <w:next w:val="Normal"/>
    <w:link w:val="QuoteChar"/>
    <w:uiPriority w:val="29"/>
    <w:qFormat/>
    <w:rsid w:val="003D699D"/>
    <w:rPr>
      <w:i/>
      <w:iCs/>
      <w:color w:val="000000" w:themeColor="text1"/>
    </w:rPr>
  </w:style>
  <w:style w:type="character" w:customStyle="1" w:styleId="QuoteChar">
    <w:name w:val="Quote Char"/>
    <w:basedOn w:val="DefaultParagraphFont"/>
    <w:link w:val="Quote"/>
    <w:uiPriority w:val="29"/>
    <w:rsid w:val="003D699D"/>
    <w:rPr>
      <w:i/>
      <w:iCs/>
      <w:color w:val="000000" w:themeColor="text1"/>
    </w:rPr>
  </w:style>
  <w:style w:type="paragraph" w:styleId="IntenseQuote">
    <w:name w:val="Intense Quote"/>
    <w:basedOn w:val="Normal"/>
    <w:next w:val="Normal"/>
    <w:link w:val="IntenseQuoteChar"/>
    <w:uiPriority w:val="30"/>
    <w:qFormat/>
    <w:rsid w:val="003D699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D699D"/>
    <w:rPr>
      <w:b/>
      <w:bCs/>
      <w:i/>
      <w:iCs/>
      <w:color w:val="4F81BD" w:themeColor="accent1"/>
    </w:rPr>
  </w:style>
  <w:style w:type="character" w:styleId="SubtleEmphasis">
    <w:name w:val="Subtle Emphasis"/>
    <w:uiPriority w:val="19"/>
    <w:qFormat/>
    <w:rsid w:val="003D699D"/>
    <w:rPr>
      <w:i/>
      <w:iCs/>
      <w:color w:val="808080" w:themeColor="text1" w:themeTint="7F"/>
    </w:rPr>
  </w:style>
  <w:style w:type="character" w:styleId="IntenseEmphasis">
    <w:name w:val="Intense Emphasis"/>
    <w:uiPriority w:val="21"/>
    <w:qFormat/>
    <w:rsid w:val="003D699D"/>
    <w:rPr>
      <w:b/>
      <w:bCs/>
      <w:i/>
      <w:iCs/>
      <w:color w:val="4F81BD" w:themeColor="accent1"/>
    </w:rPr>
  </w:style>
  <w:style w:type="character" w:styleId="SubtleReference">
    <w:name w:val="Subtle Reference"/>
    <w:uiPriority w:val="31"/>
    <w:qFormat/>
    <w:rsid w:val="003D699D"/>
    <w:rPr>
      <w:smallCaps/>
      <w:color w:val="C0504D" w:themeColor="accent2"/>
      <w:u w:val="single"/>
    </w:rPr>
  </w:style>
  <w:style w:type="character" w:styleId="IntenseReference">
    <w:name w:val="Intense Reference"/>
    <w:uiPriority w:val="32"/>
    <w:qFormat/>
    <w:rsid w:val="003D699D"/>
    <w:rPr>
      <w:b/>
      <w:bCs/>
      <w:smallCaps/>
      <w:color w:val="C0504D" w:themeColor="accent2"/>
      <w:spacing w:val="5"/>
      <w:u w:val="single"/>
    </w:rPr>
  </w:style>
  <w:style w:type="character" w:styleId="BookTitle">
    <w:name w:val="Book Title"/>
    <w:uiPriority w:val="33"/>
    <w:qFormat/>
    <w:rsid w:val="003D699D"/>
    <w:rPr>
      <w:b/>
      <w:bCs/>
      <w:smallCaps/>
      <w:spacing w:val="5"/>
    </w:rPr>
  </w:style>
  <w:style w:type="paragraph" w:styleId="TOCHeading">
    <w:name w:val="TOC Heading"/>
    <w:basedOn w:val="Heading1"/>
    <w:next w:val="Normal"/>
    <w:uiPriority w:val="39"/>
    <w:semiHidden/>
    <w:unhideWhenUsed/>
    <w:qFormat/>
    <w:rsid w:val="003D699D"/>
    <w:pPr>
      <w:outlineLvl w:val="9"/>
    </w:pPr>
  </w:style>
  <w:style w:type="paragraph" w:styleId="NormalWeb">
    <w:name w:val="Normal (Web)"/>
    <w:basedOn w:val="Normal"/>
    <w:uiPriority w:val="99"/>
    <w:unhideWhenUsed/>
    <w:rsid w:val="00CC6B45"/>
    <w:pPr>
      <w:spacing w:before="100" w:beforeAutospacing="1" w:after="100" w:afterAutospacing="1" w:line="240" w:lineRule="auto"/>
    </w:pPr>
    <w:rPr>
      <w:rFonts w:ascii="Times New Roman" w:hAnsi="Times New Roman" w:cs="Times New Roman"/>
      <w:sz w:val="24"/>
      <w:szCs w:val="24"/>
      <w:lang w:eastAsia="en-GB"/>
    </w:rPr>
  </w:style>
  <w:style w:type="table" w:styleId="TableGrid">
    <w:name w:val="Table Grid"/>
    <w:basedOn w:val="TableNormal"/>
    <w:uiPriority w:val="59"/>
    <w:rsid w:val="009116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053B6C"/>
    <w:pPr>
      <w:spacing w:after="0" w:line="240" w:lineRule="auto"/>
    </w:pPr>
  </w:style>
  <w:style w:type="character" w:customStyle="1" w:styleId="EndnoteTextChar">
    <w:name w:val="Endnote Text Char"/>
    <w:basedOn w:val="DefaultParagraphFont"/>
    <w:link w:val="EndnoteText"/>
    <w:uiPriority w:val="99"/>
    <w:semiHidden/>
    <w:rsid w:val="00053B6C"/>
    <w:rPr>
      <w:color w:val="5A5A5A" w:themeColor="text1" w:themeTint="A5"/>
    </w:rPr>
  </w:style>
  <w:style w:type="character" w:styleId="EndnoteReference">
    <w:name w:val="endnote reference"/>
    <w:basedOn w:val="DefaultParagraphFont"/>
    <w:uiPriority w:val="99"/>
    <w:semiHidden/>
    <w:unhideWhenUsed/>
    <w:rsid w:val="00053B6C"/>
    <w:rPr>
      <w:vertAlign w:val="superscript"/>
    </w:rPr>
  </w:style>
  <w:style w:type="character" w:styleId="Hyperlink">
    <w:name w:val="Hyperlink"/>
    <w:basedOn w:val="DefaultParagraphFont"/>
    <w:uiPriority w:val="99"/>
    <w:unhideWhenUsed/>
    <w:rsid w:val="00053B6C"/>
    <w:rPr>
      <w:color w:val="0000FF"/>
      <w:u w:val="single"/>
    </w:rPr>
  </w:style>
  <w:style w:type="paragraph" w:styleId="Bibliography">
    <w:name w:val="Bibliography"/>
    <w:basedOn w:val="Normal"/>
    <w:next w:val="Normal"/>
    <w:uiPriority w:val="37"/>
    <w:unhideWhenUsed/>
    <w:rsid w:val="006536FE"/>
  </w:style>
  <w:style w:type="character" w:customStyle="1" w:styleId="fdo">
    <w:name w:val="f_do"/>
    <w:basedOn w:val="DefaultParagraphFont"/>
    <w:rsid w:val="006C47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321667">
      <w:bodyDiv w:val="1"/>
      <w:marLeft w:val="0"/>
      <w:marRight w:val="0"/>
      <w:marTop w:val="0"/>
      <w:marBottom w:val="0"/>
      <w:divBdr>
        <w:top w:val="none" w:sz="0" w:space="0" w:color="auto"/>
        <w:left w:val="none" w:sz="0" w:space="0" w:color="auto"/>
        <w:bottom w:val="none" w:sz="0" w:space="0" w:color="auto"/>
        <w:right w:val="none" w:sz="0" w:space="0" w:color="auto"/>
      </w:divBdr>
      <w:divsChild>
        <w:div w:id="285626257">
          <w:marLeft w:val="0"/>
          <w:marRight w:val="0"/>
          <w:marTop w:val="0"/>
          <w:marBottom w:val="0"/>
          <w:divBdr>
            <w:top w:val="none" w:sz="0" w:space="0" w:color="auto"/>
            <w:left w:val="none" w:sz="0" w:space="0" w:color="auto"/>
            <w:bottom w:val="none" w:sz="0" w:space="0" w:color="auto"/>
            <w:right w:val="none" w:sz="0" w:space="0" w:color="auto"/>
          </w:divBdr>
          <w:divsChild>
            <w:div w:id="543374244">
              <w:marLeft w:val="0"/>
              <w:marRight w:val="0"/>
              <w:marTop w:val="0"/>
              <w:marBottom w:val="0"/>
              <w:divBdr>
                <w:top w:val="none" w:sz="0" w:space="0" w:color="auto"/>
                <w:left w:val="none" w:sz="0" w:space="0" w:color="auto"/>
                <w:bottom w:val="none" w:sz="0" w:space="0" w:color="auto"/>
                <w:right w:val="none" w:sz="0" w:space="0" w:color="auto"/>
              </w:divBdr>
              <w:divsChild>
                <w:div w:id="1124889722">
                  <w:marLeft w:val="0"/>
                  <w:marRight w:val="0"/>
                  <w:marTop w:val="0"/>
                  <w:marBottom w:val="0"/>
                  <w:divBdr>
                    <w:top w:val="none" w:sz="0" w:space="0" w:color="auto"/>
                    <w:left w:val="none" w:sz="0" w:space="0" w:color="auto"/>
                    <w:bottom w:val="none" w:sz="0" w:space="0" w:color="auto"/>
                    <w:right w:val="none" w:sz="0" w:space="0" w:color="auto"/>
                  </w:divBdr>
                  <w:divsChild>
                    <w:div w:id="1439181215">
                      <w:marLeft w:val="0"/>
                      <w:marRight w:val="0"/>
                      <w:marTop w:val="0"/>
                      <w:marBottom w:val="0"/>
                      <w:divBdr>
                        <w:top w:val="none" w:sz="0" w:space="0" w:color="auto"/>
                        <w:left w:val="none" w:sz="0" w:space="0" w:color="auto"/>
                        <w:bottom w:val="none" w:sz="0" w:space="0" w:color="auto"/>
                        <w:right w:val="none" w:sz="0" w:space="0" w:color="auto"/>
                      </w:divBdr>
                      <w:divsChild>
                        <w:div w:id="492918152">
                          <w:marLeft w:val="0"/>
                          <w:marRight w:val="0"/>
                          <w:marTop w:val="0"/>
                          <w:marBottom w:val="0"/>
                          <w:divBdr>
                            <w:top w:val="none" w:sz="0" w:space="0" w:color="auto"/>
                            <w:left w:val="none" w:sz="0" w:space="0" w:color="auto"/>
                            <w:bottom w:val="none" w:sz="0" w:space="0" w:color="auto"/>
                            <w:right w:val="none" w:sz="0" w:space="0" w:color="auto"/>
                          </w:divBdr>
                          <w:divsChild>
                            <w:div w:id="888301533">
                              <w:marLeft w:val="0"/>
                              <w:marRight w:val="0"/>
                              <w:marTop w:val="0"/>
                              <w:marBottom w:val="0"/>
                              <w:divBdr>
                                <w:top w:val="none" w:sz="0" w:space="0" w:color="auto"/>
                                <w:left w:val="none" w:sz="0" w:space="0" w:color="auto"/>
                                <w:bottom w:val="none" w:sz="0" w:space="0" w:color="auto"/>
                                <w:right w:val="none" w:sz="0" w:space="0" w:color="auto"/>
                              </w:divBdr>
                              <w:divsChild>
                                <w:div w:id="1257716902">
                                  <w:marLeft w:val="0"/>
                                  <w:marRight w:val="0"/>
                                  <w:marTop w:val="0"/>
                                  <w:marBottom w:val="0"/>
                                  <w:divBdr>
                                    <w:top w:val="none" w:sz="0" w:space="0" w:color="auto"/>
                                    <w:left w:val="none" w:sz="0" w:space="0" w:color="auto"/>
                                    <w:bottom w:val="none" w:sz="0" w:space="0" w:color="auto"/>
                                    <w:right w:val="none" w:sz="0" w:space="0" w:color="auto"/>
                                  </w:divBdr>
                                  <w:divsChild>
                                    <w:div w:id="915825516">
                                      <w:marLeft w:val="0"/>
                                      <w:marRight w:val="0"/>
                                      <w:marTop w:val="0"/>
                                      <w:marBottom w:val="0"/>
                                      <w:divBdr>
                                        <w:top w:val="none" w:sz="0" w:space="0" w:color="auto"/>
                                        <w:left w:val="none" w:sz="0" w:space="0" w:color="auto"/>
                                        <w:bottom w:val="none" w:sz="0" w:space="0" w:color="auto"/>
                                        <w:right w:val="none" w:sz="0" w:space="0" w:color="auto"/>
                                      </w:divBdr>
                                    </w:div>
                                    <w:div w:id="1001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2932493">
      <w:bodyDiv w:val="1"/>
      <w:marLeft w:val="0"/>
      <w:marRight w:val="0"/>
      <w:marTop w:val="0"/>
      <w:marBottom w:val="0"/>
      <w:divBdr>
        <w:top w:val="none" w:sz="0" w:space="0" w:color="auto"/>
        <w:left w:val="none" w:sz="0" w:space="0" w:color="auto"/>
        <w:bottom w:val="none" w:sz="0" w:space="0" w:color="auto"/>
        <w:right w:val="none" w:sz="0" w:space="0" w:color="auto"/>
      </w:divBdr>
    </w:div>
    <w:div w:id="1547646764">
      <w:bodyDiv w:val="1"/>
      <w:marLeft w:val="0"/>
      <w:marRight w:val="0"/>
      <w:marTop w:val="0"/>
      <w:marBottom w:val="0"/>
      <w:divBdr>
        <w:top w:val="none" w:sz="0" w:space="0" w:color="auto"/>
        <w:left w:val="none" w:sz="0" w:space="0" w:color="auto"/>
        <w:bottom w:val="none" w:sz="0" w:space="0" w:color="auto"/>
        <w:right w:val="none" w:sz="0" w:space="0" w:color="auto"/>
      </w:divBdr>
    </w:div>
    <w:div w:id="1696887654">
      <w:bodyDiv w:val="1"/>
      <w:marLeft w:val="0"/>
      <w:marRight w:val="0"/>
      <w:marTop w:val="0"/>
      <w:marBottom w:val="0"/>
      <w:divBdr>
        <w:top w:val="none" w:sz="0" w:space="0" w:color="auto"/>
        <w:left w:val="none" w:sz="0" w:space="0" w:color="auto"/>
        <w:bottom w:val="none" w:sz="0" w:space="0" w:color="auto"/>
        <w:right w:val="none" w:sz="0" w:space="0" w:color="auto"/>
      </w:divBdr>
    </w:div>
    <w:div w:id="1977295333">
      <w:bodyDiv w:val="1"/>
      <w:marLeft w:val="0"/>
      <w:marRight w:val="0"/>
      <w:marTop w:val="0"/>
      <w:marBottom w:val="0"/>
      <w:divBdr>
        <w:top w:val="none" w:sz="0" w:space="0" w:color="auto"/>
        <w:left w:val="none" w:sz="0" w:space="0" w:color="auto"/>
        <w:bottom w:val="none" w:sz="0" w:space="0" w:color="auto"/>
        <w:right w:val="none" w:sz="0" w:space="0" w:color="auto"/>
      </w:divBdr>
    </w:div>
    <w:div w:id="2147039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hyperlink" Target="http://www.graphpad.com"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n02</b:Tag>
    <b:SourceType>JournalArticle</b:SourceType>
    <b:Guid>{108389EB-6E49-42C6-83A8-70DBA9DFBF7D}</b:Guid>
    <b:Author>
      <b:Author>
        <b:NameList>
          <b:Person>
            <b:Last>Rong W</b:Last>
            <b:First>Spyer</b:First>
            <b:Middle>KM, Burnstock G</b:Middle>
          </b:Person>
        </b:NameList>
      </b:Author>
    </b:Author>
    <b:Title>Activation and sensitisation of low and high threshold afferent fibres mediated by P2X receptors in the mouse urinary bladder</b:Title>
    <b:JournalName>Journal of Physiology</b:JournalName>
    <b:Year>2002</b:Year>
    <b:Pages>591-600</b:Pages>
    <b:Issue>541</b:Issue>
    <b:URL>http://jp.physoc.org/content/541/2/591.full.pdf+html</b:URL>
    <b:RefOrder>1</b:RefOrder>
  </b:Source>
</b:Sources>
</file>

<file path=customXml/itemProps1.xml><?xml version="1.0" encoding="utf-8"?>
<ds:datastoreItem xmlns:ds="http://schemas.openxmlformats.org/officeDocument/2006/customXml" ds:itemID="{1B8C3013-051C-4D47-8AB4-3BCD418C3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Pages>
  <Words>3470</Words>
  <Characters>1978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Chapter 2</vt:lpstr>
    </vt:vector>
  </TitlesOfParts>
  <Company/>
  <LinksUpToDate>false</LinksUpToDate>
  <CharactersWithSpaces>2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subject>Materials and Methods</dc:subject>
  <dc:creator>Laura-Joy Gooch</dc:creator>
  <cp:lastModifiedBy>Laura-Joy Gooch</cp:lastModifiedBy>
  <cp:revision>22</cp:revision>
  <cp:lastPrinted>2013-09-09T11:10:00Z</cp:lastPrinted>
  <dcterms:created xsi:type="dcterms:W3CDTF">2012-08-31T13:00:00Z</dcterms:created>
  <dcterms:modified xsi:type="dcterms:W3CDTF">2013-09-11T18:00:00Z</dcterms:modified>
</cp:coreProperties>
</file>